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6FEB" w:rsidRPr="00BF753D" w:rsidRDefault="007C6FEB" w:rsidP="00E5309E">
      <w:pPr>
        <w:pStyle w:val="NormalCentered"/>
        <w:spacing w:line="480" w:lineRule="auto"/>
        <w:jc w:val="left"/>
        <w:rPr>
          <w:b/>
          <w:sz w:val="28"/>
          <w:szCs w:val="28"/>
        </w:rPr>
      </w:pPr>
      <w:bookmarkStart w:id="0" w:name="_GoBack"/>
      <w:bookmarkEnd w:id="0"/>
      <w:r w:rsidRPr="00BF753D">
        <w:rPr>
          <w:b/>
          <w:sz w:val="28"/>
          <w:szCs w:val="28"/>
        </w:rPr>
        <w:t>The Structure and Stability of Underpotentially Deposited Ag on Au(111) in Alkaline Electrolyte</w:t>
      </w:r>
    </w:p>
    <w:p w:rsidR="007C6FEB" w:rsidRPr="00BF753D" w:rsidRDefault="007C6FEB" w:rsidP="00E5309E">
      <w:pPr>
        <w:pStyle w:val="NormalCentered"/>
        <w:spacing w:line="480" w:lineRule="auto"/>
        <w:jc w:val="left"/>
      </w:pPr>
    </w:p>
    <w:p w:rsidR="007C6FEB" w:rsidRPr="00BF753D" w:rsidRDefault="007C6FEB" w:rsidP="00E5309E">
      <w:pPr>
        <w:pStyle w:val="NormalCentered"/>
        <w:spacing w:line="480" w:lineRule="auto"/>
        <w:jc w:val="left"/>
      </w:pPr>
      <w:r w:rsidRPr="00BF753D">
        <w:t>Naomi Sisson</w:t>
      </w:r>
      <w:r w:rsidR="00A97430" w:rsidRPr="00BF753D">
        <w:rPr>
          <w:szCs w:val="24"/>
        </w:rPr>
        <w:t xml:space="preserve">, </w:t>
      </w:r>
      <w:r w:rsidRPr="00BF753D">
        <w:t>Yvonne Gründer</w:t>
      </w:r>
      <w:r w:rsidRPr="00BF753D">
        <w:rPr>
          <w:szCs w:val="24"/>
        </w:rPr>
        <w:t xml:space="preserve"> and Christopher A. Lucas</w:t>
      </w:r>
      <w:r w:rsidRPr="00BF753D">
        <w:rPr>
          <w:szCs w:val="24"/>
          <w:vertAlign w:val="superscript"/>
        </w:rPr>
        <w:t>*</w:t>
      </w:r>
    </w:p>
    <w:p w:rsidR="007C6FEB" w:rsidRPr="00BF753D" w:rsidRDefault="007C6FEB" w:rsidP="00E5309E">
      <w:pPr>
        <w:pStyle w:val="Standard1"/>
        <w:spacing w:after="0" w:line="480" w:lineRule="auto"/>
        <w:rPr>
          <w:i/>
          <w:lang w:val="en-US" w:eastAsia="en-US"/>
        </w:rPr>
      </w:pPr>
    </w:p>
    <w:p w:rsidR="007C6FEB" w:rsidRPr="00BF753D" w:rsidRDefault="007C6FEB" w:rsidP="00E5309E">
      <w:pPr>
        <w:pStyle w:val="Standard1"/>
        <w:spacing w:after="0" w:line="480" w:lineRule="auto"/>
        <w:rPr>
          <w:i/>
        </w:rPr>
      </w:pPr>
      <w:r w:rsidRPr="00BF753D">
        <w:rPr>
          <w:i/>
        </w:rPr>
        <w:t>Oliver Lodge Laboratory, Department of Physics, University of Liverpool, Liverpool, L69 7ZE, UK</w:t>
      </w:r>
    </w:p>
    <w:p w:rsidR="007C6FEB" w:rsidRPr="00BF753D" w:rsidRDefault="007C6FEB" w:rsidP="00E5309E">
      <w:pPr>
        <w:spacing w:line="480" w:lineRule="auto"/>
        <w:rPr>
          <w:lang w:eastAsia="en-GB"/>
        </w:rPr>
      </w:pPr>
    </w:p>
    <w:p w:rsidR="007C6FEB" w:rsidRPr="00BF753D" w:rsidRDefault="007C6FEB" w:rsidP="00E5309E">
      <w:pPr>
        <w:spacing w:line="480" w:lineRule="auto"/>
        <w:rPr>
          <w:lang w:eastAsia="en-GB"/>
        </w:rPr>
      </w:pPr>
      <w:r w:rsidRPr="00BF753D">
        <w:rPr>
          <w:szCs w:val="24"/>
          <w:vertAlign w:val="superscript"/>
          <w:lang w:eastAsia="en-GB"/>
        </w:rPr>
        <w:t>*</w:t>
      </w:r>
      <w:r w:rsidR="00770F9F" w:rsidRPr="00BF753D">
        <w:rPr>
          <w:lang w:eastAsia="en-GB"/>
        </w:rPr>
        <w:t xml:space="preserve"> Corresponding author</w:t>
      </w:r>
      <w:r w:rsidRPr="00BF753D">
        <w:rPr>
          <w:lang w:eastAsia="en-GB"/>
        </w:rPr>
        <w:t xml:space="preserve">: </w:t>
      </w:r>
      <w:hyperlink r:id="rId8" w:history="1">
        <w:r w:rsidRPr="00BF753D">
          <w:rPr>
            <w:rStyle w:val="Hyperlink"/>
            <w:lang w:eastAsia="en-GB"/>
          </w:rPr>
          <w:t>clucas@liv.ac.uk</w:t>
        </w:r>
      </w:hyperlink>
    </w:p>
    <w:p w:rsidR="007C6FEB" w:rsidRPr="00BF753D" w:rsidRDefault="007C6FEB" w:rsidP="00E5309E">
      <w:pPr>
        <w:pStyle w:val="BodyText"/>
        <w:spacing w:line="480" w:lineRule="auto"/>
        <w:rPr>
          <w:rFonts w:ascii="Times New Roman" w:hAnsi="Times New Roman" w:cs="Times New Roman"/>
          <w:b/>
          <w:szCs w:val="24"/>
        </w:rPr>
      </w:pPr>
    </w:p>
    <w:p w:rsidR="00BF1238" w:rsidRPr="00BF753D" w:rsidRDefault="00BF1238">
      <w:pPr>
        <w:rPr>
          <w:b/>
          <w:szCs w:val="24"/>
        </w:rPr>
      </w:pPr>
      <w:r w:rsidRPr="00BF753D">
        <w:rPr>
          <w:b/>
          <w:szCs w:val="24"/>
        </w:rPr>
        <w:br w:type="page"/>
      </w:r>
    </w:p>
    <w:p w:rsidR="007C6FEB" w:rsidRPr="00BF753D" w:rsidRDefault="007C6FEB" w:rsidP="00E5309E">
      <w:pPr>
        <w:pStyle w:val="BodyText"/>
        <w:spacing w:line="480" w:lineRule="auto"/>
        <w:rPr>
          <w:rFonts w:ascii="Times New Roman" w:hAnsi="Times New Roman" w:cs="Times New Roman"/>
          <w:b/>
          <w:szCs w:val="24"/>
        </w:rPr>
      </w:pPr>
      <w:r w:rsidRPr="00BF753D">
        <w:rPr>
          <w:rFonts w:ascii="Times New Roman" w:hAnsi="Times New Roman" w:cs="Times New Roman"/>
          <w:b/>
          <w:szCs w:val="24"/>
        </w:rPr>
        <w:lastRenderedPageBreak/>
        <w:t>Abstract</w:t>
      </w:r>
    </w:p>
    <w:p w:rsidR="00111DAE" w:rsidRPr="00BF753D" w:rsidRDefault="00770F9F" w:rsidP="00E5309E">
      <w:pPr>
        <w:pStyle w:val="BodyText"/>
        <w:spacing w:line="480" w:lineRule="auto"/>
        <w:rPr>
          <w:rFonts w:ascii="Times New Roman" w:hAnsi="Times New Roman" w:cs="Times New Roman"/>
          <w:szCs w:val="24"/>
        </w:rPr>
      </w:pPr>
      <w:r w:rsidRPr="00BF753D">
        <w:rPr>
          <w:rFonts w:ascii="Times New Roman" w:hAnsi="Times New Roman" w:cs="Times New Roman"/>
          <w:szCs w:val="24"/>
        </w:rPr>
        <w:tab/>
      </w:r>
      <w:r w:rsidR="007C6FEB" w:rsidRPr="00BF753D">
        <w:rPr>
          <w:rFonts w:ascii="Times New Roman" w:hAnsi="Times New Roman" w:cs="Times New Roman"/>
          <w:szCs w:val="24"/>
        </w:rPr>
        <w:t xml:space="preserve">A </w:t>
      </w:r>
      <w:r w:rsidRPr="00BF753D">
        <w:rPr>
          <w:rFonts w:ascii="Times New Roman" w:hAnsi="Times New Roman" w:cs="Times New Roman"/>
          <w:szCs w:val="24"/>
        </w:rPr>
        <w:t xml:space="preserve">combination of </w:t>
      </w:r>
      <w:r w:rsidRPr="00BF753D">
        <w:rPr>
          <w:rFonts w:ascii="Times New Roman" w:hAnsi="Times New Roman" w:cs="Times New Roman"/>
          <w:i/>
          <w:szCs w:val="24"/>
        </w:rPr>
        <w:t>in-situ</w:t>
      </w:r>
      <w:r w:rsidRPr="00BF753D">
        <w:rPr>
          <w:rFonts w:ascii="Times New Roman" w:hAnsi="Times New Roman" w:cs="Times New Roman"/>
          <w:szCs w:val="24"/>
        </w:rPr>
        <w:t xml:space="preserve"> surface x</w:t>
      </w:r>
      <w:r w:rsidR="007C6FEB" w:rsidRPr="00BF753D">
        <w:rPr>
          <w:rFonts w:ascii="Times New Roman" w:hAnsi="Times New Roman" w:cs="Times New Roman"/>
          <w:szCs w:val="24"/>
        </w:rPr>
        <w:t xml:space="preserve">-ray scattering (SXS) and cyclic voltammetry (CV) measurements have been performed to understand the structure and behaviour of underpotentially deposited (UPD) Ag layers on Au(111) following transfer of the </w:t>
      </w:r>
      <w:r w:rsidR="00512CA8" w:rsidRPr="00BF753D">
        <w:rPr>
          <w:rFonts w:ascii="Times New Roman" w:hAnsi="Times New Roman" w:cs="Times New Roman"/>
          <w:szCs w:val="24"/>
        </w:rPr>
        <w:t>electrode</w:t>
      </w:r>
      <w:r w:rsidR="007C6FEB" w:rsidRPr="00BF753D">
        <w:rPr>
          <w:rFonts w:ascii="Times New Roman" w:hAnsi="Times New Roman" w:cs="Times New Roman"/>
          <w:szCs w:val="24"/>
        </w:rPr>
        <w:t xml:space="preserve"> to alkaline electrolyte (0.1 M KOH). UPD of Ag from </w:t>
      </w:r>
      <w:r w:rsidR="007C6FEB" w:rsidRPr="00BF753D">
        <w:rPr>
          <w:rFonts w:ascii="Times New Roman" w:hAnsi="Times New Roman" w:cs="Times New Roman"/>
        </w:rPr>
        <w:t>0.05 M H</w:t>
      </w:r>
      <w:r w:rsidR="007C6FEB" w:rsidRPr="00BF753D">
        <w:rPr>
          <w:rFonts w:ascii="Times New Roman" w:hAnsi="Times New Roman" w:cs="Times New Roman"/>
          <w:vertAlign w:val="subscript"/>
        </w:rPr>
        <w:t>2</w:t>
      </w:r>
      <w:r w:rsidR="007C6FEB" w:rsidRPr="00BF753D">
        <w:rPr>
          <w:rFonts w:ascii="Times New Roman" w:hAnsi="Times New Roman" w:cs="Times New Roman"/>
        </w:rPr>
        <w:t>SO</w:t>
      </w:r>
      <w:r w:rsidR="007C6FEB" w:rsidRPr="00BF753D">
        <w:rPr>
          <w:rFonts w:ascii="Times New Roman" w:hAnsi="Times New Roman" w:cs="Times New Roman"/>
          <w:vertAlign w:val="subscript"/>
        </w:rPr>
        <w:t>4</w:t>
      </w:r>
      <w:r w:rsidR="007C6FEB" w:rsidRPr="00BF753D">
        <w:rPr>
          <w:rFonts w:ascii="Times New Roman" w:hAnsi="Times New Roman" w:cs="Times New Roman"/>
        </w:rPr>
        <w:t xml:space="preserve"> + 1 m</w:t>
      </w:r>
      <w:r w:rsidR="007C6FEB" w:rsidRPr="00BF753D">
        <w:rPr>
          <w:rFonts w:ascii="Times New Roman" w:hAnsi="Times New Roman" w:cs="Times New Roman"/>
          <w:caps/>
        </w:rPr>
        <w:t>m</w:t>
      </w:r>
      <w:r w:rsidR="007C6FEB" w:rsidRPr="00BF753D">
        <w:rPr>
          <w:rFonts w:ascii="Times New Roman" w:hAnsi="Times New Roman" w:cs="Times New Roman"/>
        </w:rPr>
        <w:t xml:space="preserve"> Ag</w:t>
      </w:r>
      <w:r w:rsidR="007C6FEB" w:rsidRPr="00BF753D">
        <w:rPr>
          <w:rFonts w:ascii="Times New Roman" w:hAnsi="Times New Roman" w:cs="Times New Roman"/>
          <w:vertAlign w:val="subscript"/>
        </w:rPr>
        <w:t>2</w:t>
      </w:r>
      <w:r w:rsidR="007C6FEB" w:rsidRPr="00BF753D">
        <w:rPr>
          <w:rFonts w:ascii="Times New Roman" w:hAnsi="Times New Roman" w:cs="Times New Roman"/>
        </w:rPr>
        <w:t>SO</w:t>
      </w:r>
      <w:r w:rsidR="007C6FEB" w:rsidRPr="00BF753D">
        <w:rPr>
          <w:rFonts w:ascii="Times New Roman" w:hAnsi="Times New Roman" w:cs="Times New Roman"/>
          <w:vertAlign w:val="subscript"/>
        </w:rPr>
        <w:t>4</w:t>
      </w:r>
      <w:r w:rsidR="007C6FEB" w:rsidRPr="00BF753D">
        <w:rPr>
          <w:rFonts w:ascii="Times New Roman" w:hAnsi="Times New Roman" w:cs="Times New Roman"/>
        </w:rPr>
        <w:t xml:space="preserve"> </w:t>
      </w:r>
      <w:r w:rsidR="007C6FEB" w:rsidRPr="00BF753D">
        <w:rPr>
          <w:rFonts w:ascii="Times New Roman" w:hAnsi="Times New Roman" w:cs="Times New Roman"/>
          <w:bCs/>
        </w:rPr>
        <w:t xml:space="preserve">electrolyte was used to form </w:t>
      </w:r>
      <w:r w:rsidR="007C6FEB" w:rsidRPr="00BF753D">
        <w:rPr>
          <w:rFonts w:ascii="Times New Roman" w:hAnsi="Times New Roman" w:cs="Times New Roman"/>
          <w:szCs w:val="24"/>
        </w:rPr>
        <w:t>a monolayer and bilayer film of Ag on Au(111)</w:t>
      </w:r>
      <w:r w:rsidR="00BF09BA" w:rsidRPr="00BF753D">
        <w:rPr>
          <w:rFonts w:ascii="Times New Roman" w:hAnsi="Times New Roman" w:cs="Times New Roman"/>
          <w:szCs w:val="24"/>
        </w:rPr>
        <w:t xml:space="preserve"> before immersion into 0.1 M KOH electrolyte</w:t>
      </w:r>
      <w:r w:rsidR="007C6FEB" w:rsidRPr="00BF753D">
        <w:rPr>
          <w:rFonts w:ascii="Times New Roman" w:hAnsi="Times New Roman" w:cs="Times New Roman"/>
          <w:szCs w:val="24"/>
        </w:rPr>
        <w:t>. Analysis of the SXS data shows that, while the bilayer Ag film is stable upon transfer to the alkaline electrolyte,</w:t>
      </w:r>
      <w:r w:rsidR="007C6FEB" w:rsidRPr="00BF753D">
        <w:rPr>
          <w:szCs w:val="24"/>
        </w:rPr>
        <w:t xml:space="preserve"> </w:t>
      </w:r>
      <w:r w:rsidR="007C6FEB" w:rsidRPr="00BF753D">
        <w:rPr>
          <w:rFonts w:ascii="Times New Roman" w:hAnsi="Times New Roman" w:cs="Times New Roman"/>
          <w:szCs w:val="24"/>
        </w:rPr>
        <w:t>the Ag monolayer film re-orders to a partial bilayer</w:t>
      </w:r>
      <w:r w:rsidR="00512CA8" w:rsidRPr="00BF753D">
        <w:rPr>
          <w:rFonts w:ascii="Times New Roman" w:hAnsi="Times New Roman" w:cs="Times New Roman"/>
          <w:szCs w:val="24"/>
        </w:rPr>
        <w:t xml:space="preserve"> structure</w:t>
      </w:r>
      <w:r w:rsidR="007C6FEB" w:rsidRPr="00BF753D">
        <w:rPr>
          <w:rFonts w:ascii="Times New Roman" w:hAnsi="Times New Roman" w:cs="Times New Roman"/>
          <w:szCs w:val="24"/>
        </w:rPr>
        <w:t xml:space="preserve"> upon </w:t>
      </w:r>
      <w:r w:rsidRPr="00BF753D">
        <w:rPr>
          <w:rFonts w:ascii="Times New Roman" w:hAnsi="Times New Roman" w:cs="Times New Roman"/>
          <w:szCs w:val="24"/>
        </w:rPr>
        <w:t xml:space="preserve">or during </w:t>
      </w:r>
      <w:r w:rsidR="00BF09BA" w:rsidRPr="00BF753D">
        <w:rPr>
          <w:rFonts w:ascii="Times New Roman" w:hAnsi="Times New Roman" w:cs="Times New Roman"/>
          <w:szCs w:val="24"/>
        </w:rPr>
        <w:t xml:space="preserve">the </w:t>
      </w:r>
      <w:r w:rsidR="007C6FEB" w:rsidRPr="00BF753D">
        <w:rPr>
          <w:rFonts w:ascii="Times New Roman" w:hAnsi="Times New Roman" w:cs="Times New Roman"/>
          <w:szCs w:val="24"/>
        </w:rPr>
        <w:t xml:space="preserve">transfer </w:t>
      </w:r>
      <w:r w:rsidR="00BF09BA" w:rsidRPr="00BF753D">
        <w:rPr>
          <w:rFonts w:ascii="Times New Roman" w:hAnsi="Times New Roman" w:cs="Times New Roman"/>
          <w:szCs w:val="24"/>
        </w:rPr>
        <w:t>process</w:t>
      </w:r>
      <w:r w:rsidR="007C6FEB" w:rsidRPr="00BF753D">
        <w:rPr>
          <w:rFonts w:ascii="Times New Roman" w:hAnsi="Times New Roman" w:cs="Times New Roman"/>
          <w:szCs w:val="24"/>
        </w:rPr>
        <w:t>. The Ag-modified Au(111) electrode shows a potential response for OH</w:t>
      </w:r>
      <w:r w:rsidR="007C6FEB" w:rsidRPr="00BF753D">
        <w:rPr>
          <w:vertAlign w:val="superscript"/>
        </w:rPr>
        <w:t>-</w:t>
      </w:r>
      <w:r w:rsidR="007C6FEB" w:rsidRPr="00BF753D">
        <w:rPr>
          <w:rFonts w:ascii="Times New Roman" w:hAnsi="Times New Roman" w:cs="Times New Roman"/>
          <w:szCs w:val="24"/>
        </w:rPr>
        <w:t xml:space="preserve"> adsorption that is similar to that of Ag single crystal electrode</w:t>
      </w:r>
      <w:r w:rsidR="00512CA8" w:rsidRPr="00BF753D">
        <w:rPr>
          <w:rFonts w:ascii="Times New Roman" w:hAnsi="Times New Roman" w:cs="Times New Roman"/>
          <w:szCs w:val="24"/>
        </w:rPr>
        <w:t xml:space="preserve"> surface</w:t>
      </w:r>
      <w:r w:rsidR="007C6FEB" w:rsidRPr="00BF753D">
        <w:rPr>
          <w:rFonts w:ascii="Times New Roman" w:hAnsi="Times New Roman" w:cs="Times New Roman"/>
          <w:szCs w:val="24"/>
        </w:rPr>
        <w:t xml:space="preserve">s. </w:t>
      </w:r>
    </w:p>
    <w:p w:rsidR="00111DAE" w:rsidRPr="00BF753D" w:rsidRDefault="00111DAE">
      <w:pPr>
        <w:rPr>
          <w:szCs w:val="24"/>
        </w:rPr>
      </w:pPr>
      <w:r w:rsidRPr="00BF753D">
        <w:rPr>
          <w:szCs w:val="24"/>
        </w:rPr>
        <w:br w:type="page"/>
      </w:r>
    </w:p>
    <w:p w:rsidR="00306F70" w:rsidRPr="00BF753D" w:rsidRDefault="00306F70" w:rsidP="00E5309E">
      <w:pPr>
        <w:pStyle w:val="BodyText"/>
        <w:spacing w:line="480" w:lineRule="auto"/>
        <w:rPr>
          <w:rFonts w:ascii="Times New Roman" w:hAnsi="Times New Roman" w:cs="Times New Roman"/>
          <w:b/>
          <w:szCs w:val="24"/>
        </w:rPr>
      </w:pPr>
      <w:r w:rsidRPr="00BF753D">
        <w:rPr>
          <w:rFonts w:ascii="Times New Roman" w:hAnsi="Times New Roman" w:cs="Times New Roman"/>
          <w:b/>
          <w:szCs w:val="24"/>
        </w:rPr>
        <w:lastRenderedPageBreak/>
        <w:t>1. Introduction</w:t>
      </w:r>
    </w:p>
    <w:p w:rsidR="00E6558F" w:rsidRPr="00BF753D" w:rsidRDefault="00E5309E" w:rsidP="00E5309E">
      <w:pPr>
        <w:spacing w:line="480" w:lineRule="auto"/>
        <w:jc w:val="both"/>
      </w:pPr>
      <w:r w:rsidRPr="00BF753D">
        <w:rPr>
          <w:lang w:val="en-US"/>
        </w:rPr>
        <w:tab/>
      </w:r>
      <w:r w:rsidR="00E6558F" w:rsidRPr="00BF753D">
        <w:rPr>
          <w:lang w:val="en-US"/>
        </w:rPr>
        <w:t xml:space="preserve">The adsorption of oxygen and hydroxide species onto metal surfaces is key to understanding surface reactivity and catalytic behavior, both in the high pressure gas environment and at the electrochemical interface. In an electrochemical environment, while there has been widespread study of multilayer oxide growth on Ag electrode surfaces </w:t>
      </w:r>
      <w:hyperlink w:anchor="_ENREF_1" w:tooltip="Carlisle, 2000 #2265" w:history="1">
        <w:r w:rsidR="006D6F17" w:rsidRPr="00BF753D">
          <w:rPr>
            <w:lang w:val="en-US"/>
          </w:rPr>
          <w:fldChar w:fldCharType="begin">
            <w:fldData xml:space="preserve">PEVuZE5vdGU+PENpdGU+PEF1dGhvcj5DYXJsaXNsZTwvQXV0aG9yPjxZZWFyPjIwMDA8L1llYXI+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</w:fldData>
          </w:fldChar>
        </w:r>
        <w:r w:rsidR="003819D7" w:rsidRPr="00BF753D">
          <w:rPr>
            <w:lang w:val="en-US"/>
          </w:rPr>
          <w:instrText xml:space="preserve"> ADDIN EN.CITE </w:instrText>
        </w:r>
        <w:r w:rsidR="006D6F17" w:rsidRPr="00BF753D">
          <w:rPr>
            <w:lang w:val="en-US"/>
          </w:rPr>
          <w:fldChar w:fldCharType="begin">
            <w:fldData xml:space="preserve">PEVuZE5vdGU+PENpdGU+PEF1dGhvcj5DYXJsaXNsZTwvQXV0aG9yPjxZZWFyPjIwMDA8L1llYXI+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</w:fldData>
          </w:fldChar>
        </w:r>
        <w:r w:rsidR="003819D7" w:rsidRPr="00BF753D">
          <w:rPr>
            <w:lang w:val="en-US"/>
          </w:rPr>
          <w:instrText xml:space="preserve"> ADDIN EN.CITE.DATA </w:instrText>
        </w:r>
        <w:r w:rsidR="006D6F17" w:rsidRPr="00BF753D">
          <w:rPr>
            <w:lang w:val="en-US"/>
          </w:rPr>
        </w:r>
        <w:r w:rsidR="006D6F17" w:rsidRPr="00BF753D">
          <w:rPr>
            <w:lang w:val="en-US"/>
          </w:rPr>
          <w:fldChar w:fldCharType="end"/>
        </w:r>
        <w:r w:rsidR="006D6F17" w:rsidRPr="00BF753D">
          <w:rPr>
            <w:lang w:val="en-US"/>
          </w:rPr>
        </w:r>
        <w:r w:rsidR="006D6F17" w:rsidRPr="00BF753D">
          <w:rPr>
            <w:lang w:val="en-US"/>
          </w:rPr>
          <w:fldChar w:fldCharType="separate"/>
        </w:r>
        <w:r w:rsidR="003819D7" w:rsidRPr="00BF753D">
          <w:rPr>
            <w:noProof/>
            <w:vertAlign w:val="superscript"/>
            <w:lang w:val="en-US"/>
          </w:rPr>
          <w:t>1-2</w:t>
        </w:r>
        <w:r w:rsidR="006D6F17" w:rsidRPr="00BF753D">
          <w:rPr>
            <w:lang w:val="en-US"/>
          </w:rPr>
          <w:fldChar w:fldCharType="end"/>
        </w:r>
      </w:hyperlink>
      <w:r w:rsidR="00E6558F" w:rsidRPr="00BF753D">
        <w:rPr>
          <w:lang w:val="en-US"/>
        </w:rPr>
        <w:t>, there has been less study of the underpotential region of oxidation, in spite of the fact that this is the potential region of the oxygen reduction reaction</w:t>
      </w:r>
      <w:r w:rsidR="00575ECF" w:rsidRPr="00BF753D">
        <w:rPr>
          <w:lang w:val="en-US"/>
        </w:rPr>
        <w:t xml:space="preserve"> (ORR)</w:t>
      </w:r>
      <w:r w:rsidR="00E6558F" w:rsidRPr="00BF753D">
        <w:rPr>
          <w:lang w:val="en-US"/>
        </w:rPr>
        <w:t xml:space="preserve"> </w:t>
      </w:r>
      <w:hyperlink w:anchor="_ENREF_3" w:tooltip="Horswell, 2004 #2267" w:history="1">
        <w:r w:rsidR="006D6F17" w:rsidRPr="00BF753D">
          <w:rPr>
            <w:lang w:val="en-US"/>
          </w:rPr>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rPr>
            <w:lang w:val="en-US"/>
          </w:rPr>
          <w:instrText xml:space="preserve"> ADDIN EN.CITE </w:instrText>
        </w:r>
        <w:r w:rsidR="006D6F17" w:rsidRPr="00BF753D">
          <w:rPr>
            <w:lang w:val="en-US"/>
          </w:rPr>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rPr>
            <w:lang w:val="en-US"/>
          </w:rPr>
          <w:instrText xml:space="preserve"> ADDIN EN.CITE.DATA </w:instrText>
        </w:r>
        <w:r w:rsidR="006D6F17" w:rsidRPr="00BF753D">
          <w:rPr>
            <w:lang w:val="en-US"/>
          </w:rPr>
        </w:r>
        <w:r w:rsidR="006D6F17" w:rsidRPr="00BF753D">
          <w:rPr>
            <w:lang w:val="en-US"/>
          </w:rPr>
          <w:fldChar w:fldCharType="end"/>
        </w:r>
        <w:r w:rsidR="006D6F17" w:rsidRPr="00BF753D">
          <w:rPr>
            <w:lang w:val="en-US"/>
          </w:rPr>
        </w:r>
        <w:r w:rsidR="006D6F17" w:rsidRPr="00BF753D">
          <w:rPr>
            <w:lang w:val="en-US"/>
          </w:rPr>
          <w:fldChar w:fldCharType="separate"/>
        </w:r>
        <w:r w:rsidR="003819D7" w:rsidRPr="00BF753D">
          <w:rPr>
            <w:noProof/>
            <w:vertAlign w:val="superscript"/>
            <w:lang w:val="en-US"/>
          </w:rPr>
          <w:t>3</w:t>
        </w:r>
        <w:r w:rsidR="006D6F17" w:rsidRPr="00BF753D">
          <w:rPr>
            <w:lang w:val="en-US"/>
          </w:rPr>
          <w:fldChar w:fldCharType="end"/>
        </w:r>
      </w:hyperlink>
      <w:r w:rsidR="00E6558F" w:rsidRPr="00BF753D">
        <w:rPr>
          <w:lang w:val="en-US"/>
        </w:rPr>
        <w:t xml:space="preserve">. </w:t>
      </w:r>
      <w:r w:rsidR="00575ECF" w:rsidRPr="00BF753D">
        <w:t xml:space="preserve">The </w:t>
      </w:r>
      <w:r w:rsidR="00E6558F" w:rsidRPr="00BF753D">
        <w:t xml:space="preserve">adsorption </w:t>
      </w:r>
      <w:r w:rsidR="00575ECF" w:rsidRPr="00BF753D">
        <w:t xml:space="preserve">of hydroxide species </w:t>
      </w:r>
      <w:r w:rsidR="00E6558F" w:rsidRPr="00BF753D">
        <w:t xml:space="preserve">is of particular interest as it is involved in many surface </w:t>
      </w:r>
      <w:r w:rsidR="00575ECF" w:rsidRPr="00BF753D">
        <w:t>processes</w:t>
      </w:r>
      <w:r w:rsidR="00E6558F" w:rsidRPr="00BF753D">
        <w:t xml:space="preserve"> such as </w:t>
      </w:r>
      <w:r w:rsidR="00575ECF" w:rsidRPr="00BF753D">
        <w:t>the ORR</w:t>
      </w:r>
      <w:r w:rsidR="00512CA8" w:rsidRPr="00BF753D">
        <w:t xml:space="preserve"> and the oxidation of glucose </w:t>
      </w:r>
      <w:hyperlink w:anchor="_ENREF_4" w:tooltip="Aoun, 2004 #2268" w:history="1">
        <w:r w:rsidR="006D6F17" w:rsidRPr="00BF753D">
          <w:fldChar w:fldCharType="begin">
            <w:fldData xml:space="preserve">PEVuZE5vdGU+PENpdGU+PEF1dGhvcj5Bb3VuPC9BdXRob3I+PFllYXI+MjAwNDwvWWVhcj48UmVj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Tc1LTE4Mzwv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</w:fldData>
          </w:fldChar>
        </w:r>
        <w:r w:rsidR="003819D7" w:rsidRPr="00BF753D">
          <w:instrText xml:space="preserve"> ADDIN EN.CITE </w:instrText>
        </w:r>
        <w:r w:rsidR="006D6F17" w:rsidRPr="00BF753D">
          <w:fldChar w:fldCharType="begin">
            <w:fldData xml:space="preserve">PEVuZE5vdGU+PENpdGU+PEF1dGhvcj5Bb3VuPC9BdXRob3I+PFllYXI+MjAwNDwvWWVhcj48UmVj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Tc1LTE4Mzwv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5</w:t>
        </w:r>
        <w:r w:rsidR="006D6F17" w:rsidRPr="00BF753D">
          <w:fldChar w:fldCharType="end"/>
        </w:r>
      </w:hyperlink>
      <w:r w:rsidR="00E6558F" w:rsidRPr="00BF753D">
        <w:t xml:space="preserve">. It is also the precursor state of surface oxide formation which is of fundamental importance </w:t>
      </w:r>
      <w:r w:rsidR="00E6558F" w:rsidRPr="00BF753D">
        <w:rPr>
          <w:bCs/>
        </w:rPr>
        <w:t xml:space="preserve">in both electrochemical and gaseous environments as it is the oxide surface that plays the key role in many applications </w:t>
      </w:r>
      <w:r w:rsidR="00512CA8" w:rsidRPr="00BF753D">
        <w:rPr>
          <w:bCs/>
        </w:rPr>
        <w:t xml:space="preserve">in heterogeneous catalysis and electrocatalysis </w:t>
      </w:r>
      <w:r w:rsidR="006D6F17" w:rsidRPr="00BF753D">
        <w:rPr>
          <w:bCs/>
        </w:rPr>
        <w:fldChar w:fldCharType="begin">
          <w:fldData xml:space="preserve">PEVuZE5vdGU+PENpdGU+PEF1dGhvcj5EYW5ja3dlcnRzPC9BdXRob3I+PFllYXI+MjAwMzwvWWVh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</w:fldData>
        </w:fldChar>
      </w:r>
      <w:r w:rsidR="00D50A5A" w:rsidRPr="00BF753D">
        <w:rPr>
          <w:bCs/>
        </w:rPr>
        <w:instrText xml:space="preserve"> ADDIN EN.CITE </w:instrText>
      </w:r>
      <w:r w:rsidR="006D6F17" w:rsidRPr="00BF753D">
        <w:rPr>
          <w:bCs/>
        </w:rPr>
        <w:fldChar w:fldCharType="begin">
          <w:fldData xml:space="preserve">PEVuZE5vdGU+PENpdGU+PEF1dGhvcj5EYW5ja3dlcnRzPC9BdXRob3I+PFllYXI+MjAwMzwvWWVh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</w:fldData>
        </w:fldChar>
      </w:r>
      <w:r w:rsidR="00D50A5A" w:rsidRPr="00BF753D">
        <w:rPr>
          <w:bCs/>
        </w:rPr>
        <w:instrText xml:space="preserve"> ADDIN EN.CITE.DATA </w:instrText>
      </w:r>
      <w:r w:rsidR="006D6F17" w:rsidRPr="00BF753D">
        <w:rPr>
          <w:bCs/>
        </w:rPr>
      </w:r>
      <w:r w:rsidR="006D6F17" w:rsidRPr="00BF753D">
        <w:rPr>
          <w:bCs/>
        </w:rPr>
        <w:fldChar w:fldCharType="end"/>
      </w:r>
      <w:r w:rsidR="006D6F17" w:rsidRPr="00BF753D">
        <w:rPr>
          <w:bCs/>
        </w:rPr>
      </w:r>
      <w:r w:rsidR="006D6F17" w:rsidRPr="00BF753D">
        <w:rPr>
          <w:bCs/>
        </w:rPr>
        <w:fldChar w:fldCharType="separate"/>
      </w:r>
      <w:hyperlink w:anchor="_ENREF_4" w:tooltip="Aoun, 2004 #2268" w:history="1">
        <w:r w:rsidR="003819D7" w:rsidRPr="00BF753D">
          <w:rPr>
            <w:bCs/>
            <w:noProof/>
            <w:vertAlign w:val="superscript"/>
          </w:rPr>
          <w:t>4</w:t>
        </w:r>
      </w:hyperlink>
      <w:r w:rsidR="00716C2D" w:rsidRPr="00BF753D">
        <w:rPr>
          <w:bCs/>
          <w:noProof/>
          <w:vertAlign w:val="superscript"/>
        </w:rPr>
        <w:t xml:space="preserve">, </w:t>
      </w:r>
      <w:hyperlink w:anchor="_ENREF_6" w:tooltip="Danckwerts, 2003 #2270" w:history="1">
        <w:r w:rsidR="003819D7" w:rsidRPr="00BF753D">
          <w:rPr>
            <w:bCs/>
            <w:noProof/>
            <w:vertAlign w:val="superscript"/>
          </w:rPr>
          <w:t>6</w:t>
        </w:r>
      </w:hyperlink>
      <w:r w:rsidR="006D6F17" w:rsidRPr="00BF753D">
        <w:rPr>
          <w:bCs/>
        </w:rPr>
        <w:fldChar w:fldCharType="end"/>
      </w:r>
      <w:hyperlink w:anchor="_ENREF_5" w:tooltip="Danckwerts, 2003 #2270" w:history="1"/>
      <w:r w:rsidR="00E6558F" w:rsidRPr="00BF753D">
        <w:rPr>
          <w:bCs/>
        </w:rPr>
        <w:t>.</w:t>
      </w:r>
      <w:r w:rsidR="00E6558F" w:rsidRPr="00BF753D">
        <w:t xml:space="preserve"> </w:t>
      </w:r>
      <w:r w:rsidR="00575ECF" w:rsidRPr="00BF753D">
        <w:t>Furthermore, t</w:t>
      </w:r>
      <w:r w:rsidR="00E6558F" w:rsidRPr="00BF753D">
        <w:t>he formation and properties of supported metal multilayers on a metallic substrate and core-shell nanoparticles, in which the surface atomic layer is a di</w:t>
      </w:r>
      <w:r w:rsidR="00512CA8" w:rsidRPr="00BF753D">
        <w:t>fferent element to the core, are</w:t>
      </w:r>
      <w:r w:rsidR="00E6558F" w:rsidRPr="00BF753D">
        <w:t xml:space="preserve"> of </w:t>
      </w:r>
      <w:r w:rsidR="00575ECF" w:rsidRPr="00BF753D">
        <w:t>particular</w:t>
      </w:r>
      <w:r w:rsidR="00E6558F" w:rsidRPr="00BF753D">
        <w:t xml:space="preserve"> interest as the surface metal can greatly affect the properties and reactivity of the material </w:t>
      </w:r>
      <w:hyperlink w:anchor="_ENREF_7" w:tooltip="Wang, 2011 #2271" w:history="1">
        <w:r w:rsidR="006D6F17" w:rsidRPr="00BF753D">
          <w:fldChar w:fldCharType="begin">
            <w:fldData xml:space="preserve">PEVuZE5vdGU+PENpdGU+PEF1dGhvcj5XYW5nPC9BdXRob3I+PFllYXI+MjAxMTwvWWVhcj48UmVj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</w:fldData>
          </w:fldChar>
        </w:r>
        <w:r w:rsidR="003819D7" w:rsidRPr="00BF753D">
          <w:instrText xml:space="preserve"> ADDIN EN.CITE </w:instrText>
        </w:r>
        <w:r w:rsidR="006D6F17" w:rsidRPr="00BF753D">
          <w:fldChar w:fldCharType="begin">
            <w:fldData xml:space="preserve">PEVuZE5vdGU+PENpdGU+PEF1dGhvcj5XYW5nPC9BdXRob3I+PFllYXI+MjAxMTwvWWVhcj48UmVj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7-10</w:t>
        </w:r>
        <w:r w:rsidR="006D6F17" w:rsidRPr="00BF753D">
          <w:fldChar w:fldCharType="end"/>
        </w:r>
      </w:hyperlink>
      <w:r w:rsidR="00E6558F" w:rsidRPr="00BF753D">
        <w:t xml:space="preserve">. Much research has been done on the underpotential deposition (UPD) of Ag on Au(111) </w:t>
      </w:r>
      <w:hyperlink w:anchor="_ENREF_11" w:tooltip="Kondo, 2002 #2275" w:history="1">
        <w:r w:rsidR="006D6F17" w:rsidRPr="00BF753D">
          <w:fldChar w:fldCharType="begin">
            <w:fldData xml:space="preserve">PEVuZE5vdGU+PENpdGU+PEF1dGhvcj5Lb25kbzwvQXV0aG9yPjxZZWFyPjIwMDI8L1llYXI+PFJl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</w:fldData>
          </w:fldChar>
        </w:r>
        <w:r w:rsidR="003819D7" w:rsidRPr="00BF753D">
          <w:instrText xml:space="preserve"> ADDIN EN.CITE </w:instrText>
        </w:r>
        <w:r w:rsidR="006D6F17" w:rsidRPr="00BF753D">
          <w:fldChar w:fldCharType="begin">
            <w:fldData xml:space="preserve">PEVuZE5vdGU+PENpdGU+PEF1dGhvcj5Lb25kbzwvQXV0aG9yPjxZZWFyPjIwMDI8L1llYXI+PFJl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1-14</w:t>
        </w:r>
        <w:r w:rsidR="006D6F17" w:rsidRPr="00BF753D">
          <w:fldChar w:fldCharType="end"/>
        </w:r>
      </w:hyperlink>
      <w:r w:rsidR="00E6558F" w:rsidRPr="00BF753D">
        <w:t xml:space="preserve"> and the synthesis of gold-silver core-shell nanoparticles </w:t>
      </w:r>
      <w:hyperlink w:anchor="_ENREF_15" w:tooltip="Shankar, 2004 #2279" w:history="1">
        <w:r w:rsidR="006D6F17" w:rsidRPr="00BF753D">
          <w:fldChar w:fldCharType="begin">
            <w:fldData xml:space="preserve">PEVuZE5vdGU+PENpdGU+PEF1dGhvcj5TaGFua2FyPC9BdXRob3I+PFllYXI+MjAwNDwvWWVhcj48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</w:fldData>
          </w:fldChar>
        </w:r>
        <w:r w:rsidR="003819D7" w:rsidRPr="00BF753D">
          <w:instrText xml:space="preserve"> ADDIN EN.CITE </w:instrText>
        </w:r>
        <w:r w:rsidR="006D6F17" w:rsidRPr="00BF753D">
          <w:fldChar w:fldCharType="begin">
            <w:fldData xml:space="preserve">PEVuZE5vdGU+PENpdGU+PEF1dGhvcj5TaGFua2FyPC9BdXRob3I+PFllYXI+MjAwNDwvWWVhcj48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5-18</w:t>
        </w:r>
        <w:r w:rsidR="006D6F17" w:rsidRPr="00BF753D">
          <w:fldChar w:fldCharType="end"/>
        </w:r>
      </w:hyperlink>
      <w:r w:rsidR="00E6558F" w:rsidRPr="00BF753D">
        <w:t xml:space="preserve">, the latter have been found to have enhanced antibacterial activity </w:t>
      </w:r>
      <w:hyperlink w:anchor="_ENREF_19" w:tooltip="Banerjee, 2011 #2283" w:history="1">
        <w:r w:rsidR="006D6F17" w:rsidRPr="00BF753D">
          <w:fldChar w:fldCharType="begin"/>
        </w:r>
        <w:r w:rsidR="003819D7" w:rsidRPr="00BF753D">
          <w:instrText xml:space="preserve"> ADDIN EN.CITE &lt;EndNote&gt;&lt;Cite&gt;&lt;Author&gt;Banerjee&lt;/Author&gt;&lt;Year&gt;2011&lt;/Year&gt;&lt;RecNum&gt;2283&lt;/RecNum&gt;&lt;DisplayText&gt;&lt;style face="superscript"&gt;19&lt;/style&gt;&lt;/DisplayText&gt;&lt;record&gt;&lt;rec-number&gt;2283&lt;/rec-number&gt;&lt;foreign-keys&gt;&lt;key app="EN" db-id="299d22dsodrv0jev022veppdpaevz0dzfsxx"&gt;2283&lt;/key&gt;&lt;/foreign-keys&gt;&lt;ref-type name="Journal Article"&gt;17&lt;/ref-type&gt;&lt;contributors&gt;&lt;authors&gt;&lt;author&gt;Banerjee, M.&lt;/author&gt;&lt;author&gt;Sharma, S.&lt;/author&gt;&lt;author&gt;Chattopadhyay, A.&lt;/author&gt;&lt;author&gt;Ghosh, S. S.&lt;/author&gt;&lt;/authors&gt;&lt;/contributors&gt;&lt;auth-address&gt;Chattopadhyay, A&amp;#xD;Indian Inst Technol Guwahati, Ctr Nanotechnol, Gauhati 781039, India&amp;#xD;Indian Inst Technol Guwahati, Ctr Nanotechnol, Gauhati 781039, India&amp;#xD;Indian Inst Technol Guwahati, Ctr Nanotechnol, Gauhati 781039, India&amp;#xD;Indian Inst Technol Guwahati, Dept Chem, Gauhati 781039, India&amp;#xD;Indian Inst Technol Guwahati, Dept Biotechnol, Gauhati 781039, India&lt;/auth-address&gt;&lt;titles&gt;&lt;title&gt;Enhanced antibacterial activity of bimetallic gold-silver core-shell nanoparticles at low silver concentration&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5120-5125&lt;/pages&gt;&lt;volume&gt;3&lt;/volume&gt;&lt;number&gt;12&lt;/number&gt;&lt;keywords&gt;&lt;keyword&gt;gram-negative bacteria&lt;/keyword&gt;&lt;keyword&gt;raman-scattering&lt;/keyword&gt;&lt;keyword&gt;escherichia-coli&lt;/keyword&gt;&lt;keyword&gt;ag&lt;/keyword&gt;&lt;keyword&gt;composite&lt;/keyword&gt;&lt;keyword&gt;colloids&lt;/keyword&gt;&lt;keyword&gt;system&lt;/keyword&gt;&lt;keyword&gt;agent&lt;/keyword&gt;&lt;keyword&gt;model&lt;/keyword&gt;&lt;keyword&gt;sers&lt;/keyword&gt;&lt;/keywords&gt;&lt;dates&gt;&lt;year&gt;2011&lt;/year&gt;&lt;/dates&gt;&lt;isbn&gt;2040-3364&lt;/isbn&gt;&lt;accession-num&gt;ISI:000297585500033&lt;/accession-num&gt;&lt;urls&gt;&lt;related-urls&gt;&lt;url&gt;&amp;lt;Go to ISI&amp;gt;://000297585500033&lt;/url&gt;&lt;/related-urls&gt;&lt;/urls&gt;&lt;electronic-resource-num&gt;Doi 10.1039/C1nr10703h&lt;/electronic-resource-num&gt;&lt;language&gt;English&lt;/language&gt;&lt;/record&gt;&lt;/Cite&gt;&lt;/EndNote&gt;</w:instrText>
        </w:r>
        <w:r w:rsidR="006D6F17" w:rsidRPr="00BF753D">
          <w:fldChar w:fldCharType="separate"/>
        </w:r>
        <w:r w:rsidR="003819D7" w:rsidRPr="00BF753D">
          <w:rPr>
            <w:noProof/>
            <w:vertAlign w:val="superscript"/>
          </w:rPr>
          <w:t>19</w:t>
        </w:r>
        <w:r w:rsidR="006D6F17" w:rsidRPr="00BF753D">
          <w:fldChar w:fldCharType="end"/>
        </w:r>
      </w:hyperlink>
      <w:r w:rsidR="00E6558F" w:rsidRPr="00BF753D">
        <w:t xml:space="preserve"> and some research has also been done to study the catalytic properties of these systems </w:t>
      </w:r>
      <w:hyperlink w:anchor="_ENREF_20" w:tooltip="Jiang, 2011 #2284" w:history="1">
        <w:r w:rsidR="006D6F17" w:rsidRPr="00BF753D">
          <w:fldChar w:fldCharType="begin">
            <w:fldData xml:space="preserve">PEVuZE5vdGU+PENpdGU+PEF1dGhvcj5KaWFuZzwvQXV0aG9yPjxZZWFyPjIwMTE8L1llYXI+PFJl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=
</w:fldData>
          </w:fldChar>
        </w:r>
        <w:r w:rsidR="003819D7" w:rsidRPr="00BF753D">
          <w:instrText xml:space="preserve"> ADDIN EN.CITE </w:instrText>
        </w:r>
        <w:r w:rsidR="006D6F17" w:rsidRPr="00BF753D">
          <w:fldChar w:fldCharType="begin">
            <w:fldData xml:space="preserve">PEVuZE5vdGU+PENpdGU+PEF1dGhvcj5KaWFuZzwvQXV0aG9yPjxZZWFyPjIwMTE8L1llYXI+PFJl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=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0</w:t>
        </w:r>
        <w:r w:rsidR="006D6F17" w:rsidRPr="00BF753D">
          <w:fldChar w:fldCharType="end"/>
        </w:r>
      </w:hyperlink>
      <w:r w:rsidR="00E6558F" w:rsidRPr="00BF753D">
        <w:t xml:space="preserve">. </w:t>
      </w:r>
    </w:p>
    <w:p w:rsidR="00E6558F" w:rsidRPr="00BF753D" w:rsidRDefault="00E5309E" w:rsidP="00E5309E">
      <w:pPr>
        <w:spacing w:line="480" w:lineRule="auto"/>
        <w:jc w:val="both"/>
        <w:rPr>
          <w:lang w:val="en-US"/>
        </w:rPr>
      </w:pPr>
      <w:r w:rsidRPr="00BF753D">
        <w:rPr>
          <w:lang w:val="en-US"/>
        </w:rPr>
        <w:tab/>
      </w:r>
      <w:r w:rsidR="00A258DA" w:rsidRPr="00BF753D">
        <w:rPr>
          <w:lang w:val="en-US"/>
        </w:rPr>
        <w:t xml:space="preserve">In this </w:t>
      </w:r>
      <w:r w:rsidR="00575ECF" w:rsidRPr="00BF753D">
        <w:rPr>
          <w:lang w:val="en-US"/>
        </w:rPr>
        <w:t>special issue paper</w:t>
      </w:r>
      <w:r w:rsidR="00A258DA" w:rsidRPr="00BF753D">
        <w:rPr>
          <w:lang w:val="en-US"/>
        </w:rPr>
        <w:t xml:space="preserve">, we present an </w:t>
      </w:r>
      <w:r w:rsidR="00A258DA" w:rsidRPr="00BF753D">
        <w:rPr>
          <w:i/>
          <w:lang w:val="en-US"/>
        </w:rPr>
        <w:t>in-situ</w:t>
      </w:r>
      <w:r w:rsidR="00A258DA" w:rsidRPr="00BF753D">
        <w:rPr>
          <w:lang w:val="en-US"/>
        </w:rPr>
        <w:t xml:space="preserve"> surface X-ray scattering (SXS)</w:t>
      </w:r>
      <w:r w:rsidR="00A258DA" w:rsidRPr="00BF753D">
        <w:t xml:space="preserve"> </w:t>
      </w:r>
      <w:hyperlink w:anchor="_ENREF_21" w:tooltip="Fong, 2010 #425" w:history="1">
        <w:r w:rsidR="006D6F17" w:rsidRPr="00BF753D">
          <w:fldChar w:fldCharType="begin">
            <w:fldData xml:space="preserve">PEVuZE5vdGU+PENpdGU+PEF1dGhvcj5Gb25nPC9BdXRob3I+PFllYXI+MjAxMDwvWWVhcj48UmVj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</w:fldData>
          </w:fldChar>
        </w:r>
        <w:r w:rsidR="003819D7" w:rsidRPr="00BF753D">
          <w:instrText xml:space="preserve"> ADDIN EN.CITE </w:instrText>
        </w:r>
        <w:r w:rsidR="006D6F17" w:rsidRPr="00BF753D">
          <w:fldChar w:fldCharType="begin">
            <w:fldData xml:space="preserve">PEVuZE5vdGU+PENpdGU+PEF1dGhvcj5Gb25nPC9BdXRob3I+PFllYXI+MjAxMDwvWWVhcj48UmVj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1</w:t>
        </w:r>
        <w:r w:rsidR="006D6F17" w:rsidRPr="00BF753D">
          <w:fldChar w:fldCharType="end"/>
        </w:r>
      </w:hyperlink>
      <w:r w:rsidR="00A258DA" w:rsidRPr="00BF753D">
        <w:rPr>
          <w:lang w:val="en-US"/>
        </w:rPr>
        <w:t xml:space="preserve"> study of </w:t>
      </w:r>
      <w:r w:rsidR="00A258DA" w:rsidRPr="00BF753D">
        <w:t>the UPD of Ag on</w:t>
      </w:r>
      <w:r w:rsidR="00BF09BA" w:rsidRPr="00BF753D">
        <w:t>to a</w:t>
      </w:r>
      <w:r w:rsidR="00A258DA" w:rsidRPr="00BF753D">
        <w:t xml:space="preserve"> Au(111</w:t>
      </w:r>
      <w:r w:rsidR="00A258DA" w:rsidRPr="00BF753D">
        <w:rPr>
          <w:szCs w:val="24"/>
        </w:rPr>
        <w:t>)</w:t>
      </w:r>
      <w:r w:rsidR="00E6558F" w:rsidRPr="00BF753D">
        <w:rPr>
          <w:szCs w:val="24"/>
        </w:rPr>
        <w:t xml:space="preserve"> electrode surface</w:t>
      </w:r>
      <w:r w:rsidR="00575ECF" w:rsidRPr="00BF753D">
        <w:rPr>
          <w:szCs w:val="24"/>
        </w:rPr>
        <w:t>, both during the UPD process and after transfer</w:t>
      </w:r>
      <w:r w:rsidR="00A258DA" w:rsidRPr="00BF753D">
        <w:t xml:space="preserve"> </w:t>
      </w:r>
      <w:r w:rsidR="00575ECF" w:rsidRPr="00BF753D">
        <w:t>of the Ag-</w:t>
      </w:r>
      <w:r w:rsidR="00A258DA" w:rsidRPr="00BF753D">
        <w:t xml:space="preserve">modified Au(111) </w:t>
      </w:r>
      <w:r w:rsidR="00575ECF" w:rsidRPr="00BF753D">
        <w:t xml:space="preserve">electrode </w:t>
      </w:r>
      <w:r w:rsidR="00852AB0" w:rsidRPr="00BF753D">
        <w:t>in</w:t>
      </w:r>
      <w:r w:rsidR="00575ECF" w:rsidRPr="00BF753D">
        <w:t>to</w:t>
      </w:r>
      <w:r w:rsidR="00A258DA" w:rsidRPr="00BF753D">
        <w:t xml:space="preserve"> </w:t>
      </w:r>
      <w:r w:rsidR="00852AB0" w:rsidRPr="00BF753D">
        <w:t>a</w:t>
      </w:r>
      <w:r w:rsidR="00A258DA" w:rsidRPr="00BF753D">
        <w:t xml:space="preserve">lkaline </w:t>
      </w:r>
      <w:r w:rsidR="00852AB0" w:rsidRPr="00BF753D">
        <w:t>e</w:t>
      </w:r>
      <w:r w:rsidR="00A258DA" w:rsidRPr="00BF753D">
        <w:t>lectrolyte</w:t>
      </w:r>
      <w:r w:rsidR="00575ECF" w:rsidRPr="00BF753D">
        <w:t xml:space="preserve"> (0.1 M KOH)</w:t>
      </w:r>
      <w:r w:rsidR="00A258DA" w:rsidRPr="00BF753D">
        <w:t xml:space="preserve">. </w:t>
      </w:r>
      <w:r w:rsidR="008504DE" w:rsidRPr="00BF753D">
        <w:t xml:space="preserve">This special issue of the Journal of Physical Chemistry is dedicated to the work of Professor Kohei Uosaki who has </w:t>
      </w:r>
      <w:r w:rsidR="00512CA8" w:rsidRPr="00BF753D">
        <w:t xml:space="preserve">previously </w:t>
      </w:r>
      <w:r w:rsidR="008504DE" w:rsidRPr="00BF753D">
        <w:t>published SXS studies of the Ag/Au(111) UPD system</w:t>
      </w:r>
      <w:r w:rsidR="00111DAE" w:rsidRPr="00BF753D">
        <w:t xml:space="preserve"> that form the basis for the new research presented in this article</w:t>
      </w:r>
      <w:r w:rsidR="008504DE" w:rsidRPr="00BF753D">
        <w:t xml:space="preserve"> </w:t>
      </w:r>
      <w:r w:rsidR="006D6F17" w:rsidRPr="00BF753D">
        <w:fldChar w:fldCharType="begin">
          <w:fldData xml:space="preserve">PEVuZE5vdGU+PENpdGU+PEF1dGhvcj5Lb25kbzwvQXV0aG9yPjxZZWFyPjIwMDI8L1llYXI+PFJl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</w:fldData>
        </w:fldChar>
      </w:r>
      <w:r w:rsidR="00716C2D" w:rsidRPr="00BF753D">
        <w:instrText xml:space="preserve"> ADDIN EN.CITE </w:instrText>
      </w:r>
      <w:r w:rsidR="006D6F17" w:rsidRPr="00BF753D">
        <w:fldChar w:fldCharType="begin">
          <w:fldData xml:space="preserve">PEVuZE5vdGU+PENpdGU+PEF1dGhvcj5Lb25kbzwvQXV0aG9yPjxZZWFyPjIwMDI8L1llYXI+PFJl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</w:fldData>
        </w:fldChar>
      </w:r>
      <w:r w:rsidR="00716C2D" w:rsidRPr="00BF753D">
        <w:instrText xml:space="preserve"> ADDIN EN.CITE.DATA </w:instrText>
      </w:r>
      <w:r w:rsidR="006D6F17" w:rsidRPr="00BF753D">
        <w:fldChar w:fldCharType="end"/>
      </w:r>
      <w:r w:rsidR="006D6F17" w:rsidRPr="00BF753D">
        <w:fldChar w:fldCharType="separate"/>
      </w:r>
      <w:hyperlink w:anchor="_ENREF_11" w:tooltip="Kondo, 2002 #2275" w:history="1">
        <w:r w:rsidR="003819D7" w:rsidRPr="00BF753D">
          <w:rPr>
            <w:noProof/>
            <w:vertAlign w:val="superscript"/>
          </w:rPr>
          <w:t>11</w:t>
        </w:r>
      </w:hyperlink>
      <w:r w:rsidR="00716C2D" w:rsidRPr="00BF753D">
        <w:rPr>
          <w:noProof/>
          <w:vertAlign w:val="superscript"/>
        </w:rPr>
        <w:t xml:space="preserve">, </w:t>
      </w:r>
      <w:hyperlink w:anchor="_ENREF_14" w:tooltip="Kondo, 2009 #2278" w:history="1">
        <w:r w:rsidR="003819D7" w:rsidRPr="00BF753D">
          <w:rPr>
            <w:noProof/>
            <w:vertAlign w:val="superscript"/>
          </w:rPr>
          <w:t>14</w:t>
        </w:r>
      </w:hyperlink>
      <w:r w:rsidR="006D6F17" w:rsidRPr="00BF753D">
        <w:fldChar w:fldCharType="end"/>
      </w:r>
      <w:r w:rsidR="008504DE" w:rsidRPr="00BF753D">
        <w:t>. The outline of the paper is as follows; t</w:t>
      </w:r>
      <w:r w:rsidR="00061710" w:rsidRPr="00BF753D">
        <w:t xml:space="preserve">he UPD process </w:t>
      </w:r>
      <w:r w:rsidR="00111DAE" w:rsidRPr="00BF753D">
        <w:t xml:space="preserve">and the </w:t>
      </w:r>
      <w:r w:rsidR="00111DAE" w:rsidRPr="00BF753D">
        <w:rPr>
          <w:i/>
        </w:rPr>
        <w:t>in-situ</w:t>
      </w:r>
      <w:r w:rsidR="00111DAE" w:rsidRPr="00BF753D">
        <w:t xml:space="preserve"> study by SXS </w:t>
      </w:r>
      <w:r w:rsidR="00061710" w:rsidRPr="00BF753D">
        <w:t>is b</w:t>
      </w:r>
      <w:r w:rsidR="008504DE" w:rsidRPr="00BF753D">
        <w:t xml:space="preserve">riefly explained in Section </w:t>
      </w:r>
      <w:r w:rsidR="008504DE" w:rsidRPr="00BF753D">
        <w:lastRenderedPageBreak/>
        <w:t xml:space="preserve">3.1. In </w:t>
      </w:r>
      <w:r w:rsidR="00861111" w:rsidRPr="00BF753D">
        <w:t>Section 3.2,</w:t>
      </w:r>
      <w:r w:rsidR="008504DE" w:rsidRPr="00BF753D">
        <w:t xml:space="preserve"> a</w:t>
      </w:r>
      <w:r w:rsidR="00061710" w:rsidRPr="00BF753D">
        <w:t xml:space="preserve"> detailed analysis of the Ag monolayer </w:t>
      </w:r>
      <w:r w:rsidR="00861111" w:rsidRPr="00BF753D">
        <w:t xml:space="preserve">and </w:t>
      </w:r>
      <w:r w:rsidR="00061710" w:rsidRPr="00BF753D">
        <w:t xml:space="preserve">bilayer </w:t>
      </w:r>
      <w:r w:rsidR="008504DE" w:rsidRPr="00BF753D">
        <w:t xml:space="preserve">thin film structures </w:t>
      </w:r>
      <w:r w:rsidR="00061710" w:rsidRPr="00BF753D">
        <w:t xml:space="preserve">on Au(111) </w:t>
      </w:r>
      <w:r w:rsidR="008504DE" w:rsidRPr="00BF753D">
        <w:t>after transfer to Ag-free alkaline electrolyte</w:t>
      </w:r>
      <w:r w:rsidR="00861111" w:rsidRPr="00BF753D">
        <w:t xml:space="preserve"> </w:t>
      </w:r>
      <w:r w:rsidR="008504DE" w:rsidRPr="00BF753D">
        <w:t>is presented</w:t>
      </w:r>
      <w:r w:rsidR="00061710" w:rsidRPr="00BF753D">
        <w:t xml:space="preserve">. </w:t>
      </w:r>
      <w:r w:rsidR="00E6558F" w:rsidRPr="00BF753D">
        <w:t xml:space="preserve">Transferring the Ag-modified Au(111) electrode </w:t>
      </w:r>
      <w:r w:rsidR="008504DE" w:rsidRPr="00BF753D">
        <w:t xml:space="preserve">to Ag-free 0.1 M KOH </w:t>
      </w:r>
      <w:r w:rsidR="00E6558F" w:rsidRPr="00BF753D">
        <w:t xml:space="preserve">allows the applied potential to be cycled without further deposition of Ag. </w:t>
      </w:r>
      <w:r w:rsidR="008504DE" w:rsidRPr="00BF753D">
        <w:t>This enables a detailed</w:t>
      </w:r>
      <w:r w:rsidR="00E6558F" w:rsidRPr="00BF753D">
        <w:t xml:space="preserve"> study </w:t>
      </w:r>
      <w:r w:rsidR="008504DE" w:rsidRPr="00BF753D">
        <w:t xml:space="preserve">of </w:t>
      </w:r>
      <w:r w:rsidR="00E6558F" w:rsidRPr="00BF753D">
        <w:t xml:space="preserve">the </w:t>
      </w:r>
      <w:r w:rsidR="008504DE" w:rsidRPr="00BF753D">
        <w:t xml:space="preserve">potential </w:t>
      </w:r>
      <w:r w:rsidR="00E6558F" w:rsidRPr="00BF753D">
        <w:t xml:space="preserve">region of </w:t>
      </w:r>
      <w:r w:rsidR="008504DE" w:rsidRPr="00BF753D">
        <w:t>hydroxide (</w:t>
      </w:r>
      <w:r w:rsidR="00E6558F" w:rsidRPr="00BF753D">
        <w:t>OH</w:t>
      </w:r>
      <w:r w:rsidR="00E6558F" w:rsidRPr="00BF753D">
        <w:rPr>
          <w:vertAlign w:val="superscript"/>
        </w:rPr>
        <w:t>-</w:t>
      </w:r>
      <w:r w:rsidR="008504DE" w:rsidRPr="00BF753D">
        <w:t>) adsorption</w:t>
      </w:r>
      <w:r w:rsidR="00E6558F" w:rsidRPr="00BF753D">
        <w:t xml:space="preserve">. </w:t>
      </w:r>
      <w:r w:rsidR="008504DE" w:rsidRPr="00BF753D">
        <w:t xml:space="preserve">Measurements and modelling of the </w:t>
      </w:r>
      <w:r w:rsidR="00E6558F" w:rsidRPr="00BF753D">
        <w:t>crys</w:t>
      </w:r>
      <w:r w:rsidR="008504DE" w:rsidRPr="00BF753D">
        <w:t>tal truncation rod (CTR) data</w:t>
      </w:r>
      <w:r w:rsidR="00E6558F" w:rsidRPr="00BF753D">
        <w:t xml:space="preserve"> </w:t>
      </w:r>
      <w:r w:rsidR="008504DE" w:rsidRPr="00BF753D">
        <w:t xml:space="preserve">gives an atomic-scale picture of the interface, i.e. the Au/Ag interface, the Ag thin film structure and </w:t>
      </w:r>
      <w:r w:rsidR="00E6558F" w:rsidRPr="00BF753D">
        <w:t xml:space="preserve">any ordering in the electrochemical double layer. </w:t>
      </w:r>
      <w:r w:rsidR="00E6558F" w:rsidRPr="00BF753D">
        <w:rPr>
          <w:lang w:val="en-US"/>
        </w:rPr>
        <w:t xml:space="preserve">Potentiodynamic </w:t>
      </w:r>
      <w:r w:rsidR="008504DE" w:rsidRPr="00BF753D">
        <w:rPr>
          <w:lang w:val="en-US"/>
        </w:rPr>
        <w:t>x-ray voltammetry (</w:t>
      </w:r>
      <w:r w:rsidR="00E6558F" w:rsidRPr="00BF753D">
        <w:rPr>
          <w:lang w:val="en-US"/>
        </w:rPr>
        <w:t>XRV</w:t>
      </w:r>
      <w:r w:rsidR="008504DE" w:rsidRPr="00BF753D">
        <w:rPr>
          <w:lang w:val="en-US"/>
        </w:rPr>
        <w:t>) measurements, which involve</w:t>
      </w:r>
      <w:r w:rsidR="00E6558F" w:rsidRPr="00BF753D">
        <w:rPr>
          <w:lang w:val="en-US"/>
        </w:rPr>
        <w:t xml:space="preserve"> the monitoring of </w:t>
      </w:r>
      <w:r w:rsidR="008504DE" w:rsidRPr="00BF753D">
        <w:rPr>
          <w:lang w:val="en-US"/>
        </w:rPr>
        <w:t xml:space="preserve">the </w:t>
      </w:r>
      <w:r w:rsidR="00E6558F" w:rsidRPr="00BF753D">
        <w:rPr>
          <w:lang w:val="en-US"/>
        </w:rPr>
        <w:t xml:space="preserve">x-ray diffraction </w:t>
      </w:r>
      <w:r w:rsidR="008504DE" w:rsidRPr="00BF753D">
        <w:rPr>
          <w:lang w:val="en-US"/>
        </w:rPr>
        <w:t xml:space="preserve">signal </w:t>
      </w:r>
      <w:r w:rsidR="00E6558F" w:rsidRPr="00BF753D">
        <w:rPr>
          <w:lang w:val="en-US"/>
        </w:rPr>
        <w:t xml:space="preserve">at key reciprocal lattice positions as a function of </w:t>
      </w:r>
      <w:r w:rsidR="008504DE" w:rsidRPr="00BF753D">
        <w:rPr>
          <w:lang w:val="en-US"/>
        </w:rPr>
        <w:t xml:space="preserve">the applied electric </w:t>
      </w:r>
      <w:r w:rsidR="00E6558F" w:rsidRPr="00BF753D">
        <w:rPr>
          <w:lang w:val="en-US"/>
        </w:rPr>
        <w:t xml:space="preserve">potential, </w:t>
      </w:r>
      <w:r w:rsidR="008504DE" w:rsidRPr="00BF753D">
        <w:rPr>
          <w:lang w:val="en-US"/>
        </w:rPr>
        <w:t>are used</w:t>
      </w:r>
      <w:r w:rsidR="00E6558F" w:rsidRPr="00BF753D">
        <w:rPr>
          <w:lang w:val="en-US"/>
        </w:rPr>
        <w:t xml:space="preserve"> to determine the potential dependent structural changes induced by the deposition of </w:t>
      </w:r>
      <w:r w:rsidR="001A7076" w:rsidRPr="00BF753D">
        <w:rPr>
          <w:lang w:val="en-US"/>
        </w:rPr>
        <w:t xml:space="preserve">Ag and subsequent adsorption of hydroxide species </w:t>
      </w:r>
      <w:r w:rsidR="00E6558F" w:rsidRPr="00BF753D">
        <w:rPr>
          <w:lang w:val="en-US"/>
        </w:rPr>
        <w:t>on</w:t>
      </w:r>
      <w:r w:rsidR="001A7076" w:rsidRPr="00BF753D">
        <w:rPr>
          <w:lang w:val="en-US"/>
        </w:rPr>
        <w:t>to</w:t>
      </w:r>
      <w:r w:rsidR="00E6558F" w:rsidRPr="00BF753D">
        <w:rPr>
          <w:lang w:val="en-US"/>
        </w:rPr>
        <w:t xml:space="preserve"> the Ag surface. The results indicate that </w:t>
      </w:r>
      <w:r w:rsidR="001A7076" w:rsidRPr="00BF753D">
        <w:rPr>
          <w:lang w:val="en-US"/>
        </w:rPr>
        <w:t>in addition to ordering</w:t>
      </w:r>
      <w:r w:rsidR="00E6558F" w:rsidRPr="00BF753D">
        <w:rPr>
          <w:lang w:val="en-US"/>
        </w:rPr>
        <w:t xml:space="preserve"> </w:t>
      </w:r>
      <w:r w:rsidR="001A7076" w:rsidRPr="00BF753D">
        <w:rPr>
          <w:lang w:val="en-US"/>
        </w:rPr>
        <w:t>of the electrolyte at the Ag surface, as observed on single crystal Ag electrodes</w:t>
      </w:r>
      <w:r w:rsidR="003015DB" w:rsidRPr="00BF753D">
        <w:rPr>
          <w:lang w:val="en-US"/>
        </w:rPr>
        <w:t xml:space="preserve"> </w:t>
      </w:r>
      <w:hyperlink w:anchor="_ENREF_22" w:tooltip="Lucas, 2011 #422" w:history="1">
        <w:r w:rsidR="006D6F17" w:rsidRPr="00BF753D">
          <w:rPr>
            <w:lang w:val="en-US"/>
          </w:rPr>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rPr>
            <w:lang w:val="en-US"/>
          </w:rPr>
          <w:instrText xml:space="preserve"> ADDIN EN.CITE </w:instrText>
        </w:r>
        <w:r w:rsidR="006D6F17" w:rsidRPr="00BF753D">
          <w:rPr>
            <w:lang w:val="en-US"/>
          </w:rPr>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rPr>
            <w:lang w:val="en-US"/>
          </w:rPr>
          <w:instrText xml:space="preserve"> ADDIN EN.CITE.DATA </w:instrText>
        </w:r>
        <w:r w:rsidR="006D6F17" w:rsidRPr="00BF753D">
          <w:rPr>
            <w:lang w:val="en-US"/>
          </w:rPr>
        </w:r>
        <w:r w:rsidR="006D6F17" w:rsidRPr="00BF753D">
          <w:rPr>
            <w:lang w:val="en-US"/>
          </w:rPr>
          <w:fldChar w:fldCharType="end"/>
        </w:r>
        <w:r w:rsidR="006D6F17" w:rsidRPr="00BF753D">
          <w:rPr>
            <w:lang w:val="en-US"/>
          </w:rPr>
        </w:r>
        <w:r w:rsidR="006D6F17" w:rsidRPr="00BF753D">
          <w:rPr>
            <w:lang w:val="en-US"/>
          </w:rPr>
          <w:fldChar w:fldCharType="separate"/>
        </w:r>
        <w:r w:rsidR="003819D7" w:rsidRPr="00BF753D">
          <w:rPr>
            <w:noProof/>
            <w:vertAlign w:val="superscript"/>
            <w:lang w:val="en-US"/>
          </w:rPr>
          <w:t>22</w:t>
        </w:r>
        <w:r w:rsidR="006D6F17" w:rsidRPr="00BF753D">
          <w:rPr>
            <w:lang w:val="en-US"/>
          </w:rPr>
          <w:fldChar w:fldCharType="end"/>
        </w:r>
      </w:hyperlink>
      <w:r w:rsidR="001A7076" w:rsidRPr="00BF753D">
        <w:rPr>
          <w:lang w:val="en-US"/>
        </w:rPr>
        <w:t>, there can also be penetration of the hydroxide species into the Ag thin film structure</w:t>
      </w:r>
      <w:r w:rsidR="00E6558F" w:rsidRPr="00BF753D">
        <w:rPr>
          <w:lang w:val="en-US"/>
        </w:rPr>
        <w:t>.</w:t>
      </w:r>
    </w:p>
    <w:p w:rsidR="00A75101" w:rsidRPr="00BF753D" w:rsidRDefault="00A75101" w:rsidP="00E5309E">
      <w:pPr>
        <w:pStyle w:val="BodyText"/>
        <w:spacing w:line="480" w:lineRule="auto"/>
        <w:rPr>
          <w:rFonts w:ascii="Times New Roman" w:hAnsi="Times New Roman" w:cs="Times New Roman"/>
          <w:szCs w:val="24"/>
        </w:rPr>
      </w:pPr>
    </w:p>
    <w:p w:rsidR="00125267" w:rsidRPr="00BF753D" w:rsidRDefault="00306F70" w:rsidP="00E5309E">
      <w:pPr>
        <w:spacing w:line="480" w:lineRule="auto"/>
        <w:rPr>
          <w:szCs w:val="24"/>
        </w:rPr>
      </w:pPr>
      <w:r w:rsidRPr="00BF753D">
        <w:rPr>
          <w:b/>
          <w:szCs w:val="24"/>
        </w:rPr>
        <w:t>2. Experimental</w:t>
      </w:r>
      <w:r w:rsidR="00DF0580" w:rsidRPr="00BF753D">
        <w:rPr>
          <w:b/>
          <w:szCs w:val="24"/>
        </w:rPr>
        <w:t xml:space="preserve"> Method</w:t>
      </w:r>
      <w:r w:rsidRPr="00BF753D">
        <w:rPr>
          <w:b/>
          <w:szCs w:val="24"/>
        </w:rPr>
        <w:t>s</w:t>
      </w:r>
    </w:p>
    <w:p w:rsidR="00E6558F" w:rsidRPr="00BF753D" w:rsidRDefault="00E5309E" w:rsidP="00E5309E">
      <w:pPr>
        <w:spacing w:line="480" w:lineRule="auto"/>
        <w:jc w:val="both"/>
      </w:pPr>
      <w:r w:rsidRPr="00BF753D">
        <w:rPr>
          <w:szCs w:val="24"/>
        </w:rPr>
        <w:tab/>
      </w:r>
      <w:r w:rsidR="00E6558F" w:rsidRPr="00BF753D">
        <w:t>The Au(1</w:t>
      </w:r>
      <w:r w:rsidR="00111DAE" w:rsidRPr="00BF753D">
        <w:t>11) single crystal (miscut&lt; 0.1</w:t>
      </w:r>
      <w:r w:rsidR="00E6558F" w:rsidRPr="00BF753D">
        <w:t xml:space="preserve">°) was prepared by sputtering and annealing in a UHV system for several days. After a sharp low-energy electron diffraction (LEED) pattern was observed the sample was removed from UHV. Prior to each experiment the crystal was flame annealed in a butane flame before cooling in air. Once cool a drop of ultrapure water was used to protect the surface whilst the crystal was transferred to either the x-ray </w:t>
      </w:r>
      <w:r w:rsidR="00DB2A00" w:rsidRPr="00BF753D">
        <w:t xml:space="preserve">electrochemical </w:t>
      </w:r>
      <w:r w:rsidR="00E6558F" w:rsidRPr="00BF753D">
        <w:t xml:space="preserve">cell or </w:t>
      </w:r>
      <w:r w:rsidR="00DB2A00" w:rsidRPr="00BF753D">
        <w:t>a</w:t>
      </w:r>
      <w:r w:rsidR="00E6558F" w:rsidRPr="00BF753D">
        <w:t xml:space="preserve"> hanging meniscus </w:t>
      </w:r>
      <w:r w:rsidR="00DB2A00" w:rsidRPr="00BF753D">
        <w:t xml:space="preserve">electrochemical </w:t>
      </w:r>
      <w:r w:rsidR="00E6558F" w:rsidRPr="00BF753D">
        <w:t xml:space="preserve">cell. </w:t>
      </w:r>
      <w:r w:rsidR="00B51FCE" w:rsidRPr="00BF753D">
        <w:t xml:space="preserve">For </w:t>
      </w:r>
      <w:r w:rsidR="00B51FCE" w:rsidRPr="00BF753D">
        <w:rPr>
          <w:i/>
        </w:rPr>
        <w:t>in-situ</w:t>
      </w:r>
      <w:r w:rsidR="00B51FCE" w:rsidRPr="00BF753D">
        <w:t xml:space="preserve"> studies of</w:t>
      </w:r>
      <w:r w:rsidR="00E6558F" w:rsidRPr="00BF753D">
        <w:t xml:space="preserve"> the Ag deposition process the </w:t>
      </w:r>
      <w:r w:rsidR="00B51FCE" w:rsidRPr="00BF753D">
        <w:t xml:space="preserve">Au(111) </w:t>
      </w:r>
      <w:r w:rsidR="00E6558F" w:rsidRPr="00BF753D">
        <w:t xml:space="preserve">crystal was transferred </w:t>
      </w:r>
      <w:r w:rsidR="00B51FCE" w:rsidRPr="00BF753D">
        <w:t xml:space="preserve">directly </w:t>
      </w:r>
      <w:r w:rsidR="00E6558F" w:rsidRPr="00BF753D">
        <w:t>to the electrochemical x-ray cell and was immersed at open circuit potential in</w:t>
      </w:r>
      <w:r w:rsidR="00512CA8" w:rsidRPr="00BF753D">
        <w:t>to</w:t>
      </w:r>
      <w:r w:rsidR="00E6558F" w:rsidRPr="00BF753D">
        <w:t xml:space="preserve"> 0.05 M H</w:t>
      </w:r>
      <w:r w:rsidR="00E6558F" w:rsidRPr="00BF753D">
        <w:rPr>
          <w:vertAlign w:val="subscript"/>
        </w:rPr>
        <w:t>2</w:t>
      </w:r>
      <w:r w:rsidR="00E6558F" w:rsidRPr="00BF753D">
        <w:t>SO</w:t>
      </w:r>
      <w:r w:rsidR="00E6558F" w:rsidRPr="00BF753D">
        <w:rPr>
          <w:vertAlign w:val="subscript"/>
        </w:rPr>
        <w:t>4</w:t>
      </w:r>
      <w:r w:rsidR="00E6558F" w:rsidRPr="00BF753D">
        <w:t xml:space="preserve"> + 1 m</w:t>
      </w:r>
      <w:r w:rsidR="00E6558F" w:rsidRPr="00BF753D">
        <w:rPr>
          <w:caps/>
        </w:rPr>
        <w:t>m</w:t>
      </w:r>
      <w:r w:rsidR="00E6558F" w:rsidRPr="00BF753D">
        <w:t xml:space="preserve"> Ag</w:t>
      </w:r>
      <w:r w:rsidR="00E6558F" w:rsidRPr="00BF753D">
        <w:rPr>
          <w:vertAlign w:val="subscript"/>
        </w:rPr>
        <w:t>2</w:t>
      </w:r>
      <w:r w:rsidR="00E6558F" w:rsidRPr="00BF753D">
        <w:t>SO</w:t>
      </w:r>
      <w:r w:rsidR="00E6558F" w:rsidRPr="00BF753D">
        <w:rPr>
          <w:vertAlign w:val="subscript"/>
        </w:rPr>
        <w:t>4</w:t>
      </w:r>
      <w:r w:rsidR="00512CA8" w:rsidRPr="00BF753D">
        <w:t xml:space="preserve"> electrolyte</w:t>
      </w:r>
      <w:r w:rsidR="00E6558F" w:rsidRPr="00BF753D">
        <w:t xml:space="preserve">. </w:t>
      </w:r>
      <w:r w:rsidR="00B51FCE" w:rsidRPr="00BF753D">
        <w:t xml:space="preserve">For studies of the UPD-formed Ag films </w:t>
      </w:r>
      <w:r w:rsidR="00E6558F" w:rsidRPr="00BF753D">
        <w:t xml:space="preserve">in alkaline electrolyte </w:t>
      </w:r>
      <w:r w:rsidR="00B51FCE" w:rsidRPr="00BF753D">
        <w:t>the following methodology was used; f</w:t>
      </w:r>
      <w:r w:rsidR="00E6558F" w:rsidRPr="00BF753D">
        <w:t xml:space="preserve">irst the crystal was immersed at open circuit </w:t>
      </w:r>
      <w:r w:rsidR="00E6558F" w:rsidRPr="00BF753D">
        <w:lastRenderedPageBreak/>
        <w:t>potential in a hanging meniscus electrochemical cell containing 0.05 M H</w:t>
      </w:r>
      <w:r w:rsidR="00E6558F" w:rsidRPr="00BF753D">
        <w:rPr>
          <w:vertAlign w:val="subscript"/>
        </w:rPr>
        <w:t>2</w:t>
      </w:r>
      <w:r w:rsidR="00E6558F" w:rsidRPr="00BF753D">
        <w:t>SO</w:t>
      </w:r>
      <w:r w:rsidR="00E6558F" w:rsidRPr="00BF753D">
        <w:rPr>
          <w:vertAlign w:val="subscript"/>
        </w:rPr>
        <w:t>4</w:t>
      </w:r>
      <w:r w:rsidR="00E6558F" w:rsidRPr="00BF753D">
        <w:t xml:space="preserve"> + 1 m</w:t>
      </w:r>
      <w:r w:rsidR="00E6558F" w:rsidRPr="00BF753D">
        <w:rPr>
          <w:caps/>
        </w:rPr>
        <w:t>m</w:t>
      </w:r>
      <w:r w:rsidR="00E6558F" w:rsidRPr="00BF753D">
        <w:t xml:space="preserve"> Ag</w:t>
      </w:r>
      <w:r w:rsidR="00E6558F" w:rsidRPr="00BF753D">
        <w:rPr>
          <w:vertAlign w:val="subscript"/>
        </w:rPr>
        <w:t>2</w:t>
      </w:r>
      <w:r w:rsidR="00E6558F" w:rsidRPr="00BF753D">
        <w:t>SO</w:t>
      </w:r>
      <w:r w:rsidR="00E6558F" w:rsidRPr="00BF753D">
        <w:rPr>
          <w:vertAlign w:val="subscript"/>
        </w:rPr>
        <w:t>4</w:t>
      </w:r>
      <w:r w:rsidR="00B51FCE" w:rsidRPr="00BF753D">
        <w:t>.</w:t>
      </w:r>
      <w:r w:rsidR="007034F2" w:rsidRPr="00BF753D">
        <w:t xml:space="preserve"> This enabled</w:t>
      </w:r>
      <w:r w:rsidR="00B51FCE" w:rsidRPr="00BF753D">
        <w:t xml:space="preserve"> </w:t>
      </w:r>
      <w:r w:rsidR="00E6558F" w:rsidRPr="00BF753D">
        <w:t xml:space="preserve">precise control of the </w:t>
      </w:r>
      <w:r w:rsidR="007034F2" w:rsidRPr="00BF753D">
        <w:t>UPD</w:t>
      </w:r>
      <w:r w:rsidR="00E6558F" w:rsidRPr="00BF753D">
        <w:t xml:space="preserve"> of Ag layers on</w:t>
      </w:r>
      <w:r w:rsidR="007034F2" w:rsidRPr="00BF753D">
        <w:t>to</w:t>
      </w:r>
      <w:r w:rsidR="00E6558F" w:rsidRPr="00BF753D">
        <w:t xml:space="preserve"> the Au(111) surface</w:t>
      </w:r>
      <w:r w:rsidR="007034F2" w:rsidRPr="00BF753D">
        <w:t xml:space="preserve"> as the measured current in the cyclic voltammetry is due only to the (111) surface which is contacted with the electrolyte droplet</w:t>
      </w:r>
      <w:r w:rsidR="00E6558F" w:rsidRPr="00BF753D">
        <w:t xml:space="preserve">. </w:t>
      </w:r>
      <w:r w:rsidR="007034F2" w:rsidRPr="00BF753D">
        <w:t xml:space="preserve">After </w:t>
      </w:r>
      <w:r w:rsidR="00512CA8" w:rsidRPr="00BF753D">
        <w:t>Ag deposition, the crystal was e</w:t>
      </w:r>
      <w:r w:rsidR="007034F2" w:rsidRPr="00BF753D">
        <w:t>mersed at the deposition potential and</w:t>
      </w:r>
      <w:r w:rsidR="00E6558F" w:rsidRPr="00BF753D">
        <w:t xml:space="preserve"> transferred to the electrochemical x-ray cell with a drop of ultrapure water protecting the surface</w:t>
      </w:r>
      <w:r w:rsidR="007034F2" w:rsidRPr="00BF753D">
        <w:t>. It was then</w:t>
      </w:r>
      <w:r w:rsidR="00E6558F" w:rsidRPr="00BF753D">
        <w:t xml:space="preserve"> immersed at open </w:t>
      </w:r>
      <w:r w:rsidR="007034F2" w:rsidRPr="00BF753D">
        <w:t xml:space="preserve">circuit potential into </w:t>
      </w:r>
      <w:r w:rsidR="00E6558F" w:rsidRPr="00BF753D">
        <w:t>0.1 M KOH</w:t>
      </w:r>
      <w:r w:rsidR="00512CA8" w:rsidRPr="00BF753D">
        <w:t xml:space="preserve"> electrolyte</w:t>
      </w:r>
      <w:r w:rsidR="007034F2" w:rsidRPr="00BF753D">
        <w:t xml:space="preserve">. </w:t>
      </w:r>
      <w:r w:rsidR="00E6558F" w:rsidRPr="00BF753D">
        <w:t xml:space="preserve">The outer chamber of the x-ray cell was continuously purged with nitrogen to protect the surface from oxygen. The reference electrode used </w:t>
      </w:r>
      <w:r w:rsidR="007034F2" w:rsidRPr="00BF753D">
        <w:t xml:space="preserve">in both the hanging meniscus and x-ray cells </w:t>
      </w:r>
      <w:r w:rsidR="00E6558F" w:rsidRPr="00BF753D">
        <w:t xml:space="preserve">was leak free Ag/AgCl </w:t>
      </w:r>
      <w:r w:rsidR="00B51FCE" w:rsidRPr="00BF753D">
        <w:t>against</w:t>
      </w:r>
      <w:r w:rsidR="00E6558F" w:rsidRPr="00BF753D">
        <w:t xml:space="preserve"> which all potentials are quoted. </w:t>
      </w:r>
    </w:p>
    <w:p w:rsidR="0075164D" w:rsidRPr="00BF753D" w:rsidRDefault="00E5309E" w:rsidP="00E5309E">
      <w:pPr>
        <w:spacing w:line="480" w:lineRule="auto"/>
        <w:jc w:val="both"/>
      </w:pPr>
      <w:r w:rsidRPr="00BF753D">
        <w:tab/>
      </w:r>
      <w:r w:rsidR="00E6558F" w:rsidRPr="00BF753D">
        <w:t xml:space="preserve">X-ray measurements were performed on beamline I07, at the Diamond Light Source, </w:t>
      </w:r>
      <w:r w:rsidR="00512CA8" w:rsidRPr="00BF753D">
        <w:t>UK</w:t>
      </w:r>
      <w:r w:rsidR="00E6558F" w:rsidRPr="00BF753D">
        <w:t xml:space="preserve"> and on beamline ID32</w:t>
      </w:r>
      <w:r w:rsidR="007034F2" w:rsidRPr="00BF753D">
        <w:t xml:space="preserve"> (since decommissioned)</w:t>
      </w:r>
      <w:r w:rsidR="00E6558F" w:rsidRPr="00BF753D">
        <w:t>, at the E</w:t>
      </w:r>
      <w:r w:rsidR="00512CA8" w:rsidRPr="00BF753D">
        <w:t xml:space="preserve">uropean </w:t>
      </w:r>
      <w:r w:rsidR="00E6558F" w:rsidRPr="00BF753D">
        <w:t>S</w:t>
      </w:r>
      <w:r w:rsidR="00512CA8" w:rsidRPr="00BF753D">
        <w:t xml:space="preserve">ynchotron </w:t>
      </w:r>
      <w:r w:rsidR="00E6558F" w:rsidRPr="00BF753D">
        <w:t>R</w:t>
      </w:r>
      <w:r w:rsidR="00512CA8" w:rsidRPr="00BF753D">
        <w:t xml:space="preserve">adiation </w:t>
      </w:r>
      <w:r w:rsidR="00E6558F" w:rsidRPr="00BF753D">
        <w:t>F</w:t>
      </w:r>
      <w:r w:rsidR="00512CA8" w:rsidRPr="00BF753D">
        <w:t>acility, France</w:t>
      </w:r>
      <w:r w:rsidR="00E6558F" w:rsidRPr="00BF753D">
        <w:t xml:space="preserve"> using focused incident x-rays of energy 11 keV and 21.3 keV respectively. </w:t>
      </w:r>
      <w:r w:rsidR="007034F2" w:rsidRPr="00BF753D">
        <w:t>Due to the configuration of the diffractometer on each beamline two kinds of x-ray electrochemical cells were used. A</w:t>
      </w:r>
      <w:r w:rsidR="00E6558F" w:rsidRPr="00BF753D">
        <w:t xml:space="preserve"> ‘thin-layer’ x-ray cell was used on beamline I07, mounted on the hexapod on the (2+3)-circle diffractometer with surface normal horizontal. </w:t>
      </w:r>
      <w:r w:rsidR="0075164D" w:rsidRPr="00BF753D">
        <w:t>The thin layer</w:t>
      </w:r>
      <w:r w:rsidR="00BF09BA" w:rsidRPr="00BF753D">
        <w:t xml:space="preserve"> cell uses a polypropylene film</w:t>
      </w:r>
      <w:r w:rsidR="0075164D" w:rsidRPr="00BF753D">
        <w:t xml:space="preserve"> to trap the electrolyte solution and</w:t>
      </w:r>
      <w:r w:rsidR="00512CA8" w:rsidRPr="00BF753D">
        <w:t>,</w:t>
      </w:r>
      <w:r w:rsidR="0075164D" w:rsidRPr="00BF753D">
        <w:t xml:space="preserve"> for the x-ray measurements</w:t>
      </w:r>
      <w:r w:rsidR="00512CA8" w:rsidRPr="00BF753D">
        <w:t>,</w:t>
      </w:r>
      <w:r w:rsidR="0075164D" w:rsidRPr="00BF753D">
        <w:t xml:space="preserve"> is operated with an electrolyte layer of ~10 </w:t>
      </w:r>
      <w:r w:rsidR="0075164D" w:rsidRPr="00BF753D">
        <w:rPr>
          <w:rFonts w:ascii="Symbol" w:hAnsi="Symbol"/>
        </w:rPr>
        <w:t></w:t>
      </w:r>
      <w:r w:rsidR="0075164D" w:rsidRPr="00BF753D">
        <w:t>m in thickness. An</w:t>
      </w:r>
      <w:r w:rsidR="00E6558F" w:rsidRPr="00BF753D">
        <w:t xml:space="preserve"> electrochemical ‘droplet’ x-ray cell was used on beamline ID32, mounted on the Huber tower on the 6-circle diffractometer with surface normal vertical and an incidence angle of 0.6</w:t>
      </w:r>
      <w:r w:rsidR="00E6558F" w:rsidRPr="00BF753D">
        <w:rPr>
          <w:rFonts w:ascii="Calibri" w:hAnsi="Calibri"/>
        </w:rPr>
        <w:t>°</w:t>
      </w:r>
      <w:r w:rsidR="0075164D" w:rsidRPr="00BF753D">
        <w:t>. The droplet cell is similar to a hanging meniscus cell in that a droplet of electrolyte is contacted with the crystal surface and the x-rays must penetrate the entire droplet. In both experiments t</w:t>
      </w:r>
      <w:r w:rsidR="00E6558F" w:rsidRPr="00BF753D">
        <w:t xml:space="preserve">he Au(111) crystal was indexed to a conventional hexagonal unit cell for the </w:t>
      </w:r>
      <w:r w:rsidR="00E6558F" w:rsidRPr="00BF753D">
        <w:rPr>
          <w:i/>
        </w:rPr>
        <w:t>fcc</w:t>
      </w:r>
      <w:r w:rsidR="00E6558F" w:rsidRPr="00BF753D">
        <w:t xml:space="preserve"> surface where the surface normal is along the (0, 0, </w:t>
      </w:r>
      <w:r w:rsidR="00E6558F" w:rsidRPr="00BF753D">
        <w:rPr>
          <w:i/>
        </w:rPr>
        <w:t>l</w:t>
      </w:r>
      <w:r w:rsidR="00E6558F" w:rsidRPr="00BF753D">
        <w:t>)</w:t>
      </w:r>
      <w:r w:rsidR="00E6558F" w:rsidRPr="00BF753D">
        <w:rPr>
          <w:vertAlign w:val="subscript"/>
        </w:rPr>
        <w:t>hex</w:t>
      </w:r>
      <w:r w:rsidR="00E6558F" w:rsidRPr="00BF753D">
        <w:t xml:space="preserve"> direction and the (</w:t>
      </w:r>
      <w:r w:rsidR="00E6558F" w:rsidRPr="00BF753D">
        <w:rPr>
          <w:i/>
        </w:rPr>
        <w:t>h,</w:t>
      </w:r>
      <w:r w:rsidR="00E6558F" w:rsidRPr="00BF753D">
        <w:t xml:space="preserve"> 0, 0)</w:t>
      </w:r>
      <w:r w:rsidR="00E6558F" w:rsidRPr="00BF753D">
        <w:rPr>
          <w:vertAlign w:val="subscript"/>
        </w:rPr>
        <w:t>hex</w:t>
      </w:r>
      <w:r w:rsidR="00E6558F" w:rsidRPr="00BF753D">
        <w:t xml:space="preserve"> and (0, </w:t>
      </w:r>
      <w:r w:rsidR="00E6558F" w:rsidRPr="00BF753D">
        <w:rPr>
          <w:i/>
        </w:rPr>
        <w:t>k,</w:t>
      </w:r>
      <w:r w:rsidR="00E6558F" w:rsidRPr="00BF753D">
        <w:t xml:space="preserve"> 0)</w:t>
      </w:r>
      <w:r w:rsidR="00E6558F" w:rsidRPr="00BF753D">
        <w:rPr>
          <w:vertAlign w:val="subscript"/>
        </w:rPr>
        <w:t>hex</w:t>
      </w:r>
      <w:r w:rsidR="00E6558F" w:rsidRPr="00BF753D">
        <w:t xml:space="preserve"> vectors lie in the plane of the surface and subtend 60°. The units for </w:t>
      </w:r>
      <w:r w:rsidR="00E6558F" w:rsidRPr="00BF753D">
        <w:rPr>
          <w:i/>
        </w:rPr>
        <w:t>h</w:t>
      </w:r>
      <w:r w:rsidR="00E6558F" w:rsidRPr="00BF753D">
        <w:t xml:space="preserve">, </w:t>
      </w:r>
      <w:r w:rsidR="00E6558F" w:rsidRPr="00BF753D">
        <w:rPr>
          <w:i/>
        </w:rPr>
        <w:t>k</w:t>
      </w:r>
      <w:r w:rsidR="00E6558F" w:rsidRPr="00BF753D">
        <w:t xml:space="preserve"> and </w:t>
      </w:r>
      <w:r w:rsidR="00E6558F" w:rsidRPr="00BF753D">
        <w:rPr>
          <w:i/>
        </w:rPr>
        <w:t>l</w:t>
      </w:r>
      <w:r w:rsidR="00E6558F" w:rsidRPr="00BF753D">
        <w:t xml:space="preserve"> are a*=b*=4</w:t>
      </w:r>
      <w:r w:rsidR="00E6558F" w:rsidRPr="00BF753D">
        <w:rPr>
          <w:rFonts w:ascii="Symbol" w:hAnsi="Symbol"/>
        </w:rPr>
        <w:t></w:t>
      </w:r>
      <w:r w:rsidR="00E6558F" w:rsidRPr="00BF753D">
        <w:t>/</w:t>
      </w:r>
      <w:r w:rsidR="00E6558F" w:rsidRPr="00BF753D">
        <w:sym w:font="Symbol" w:char="F0D6"/>
      </w:r>
      <w:r w:rsidR="00E6558F" w:rsidRPr="00BF753D">
        <w:t>3a</w:t>
      </w:r>
      <w:r w:rsidR="00E6558F" w:rsidRPr="00BF753D">
        <w:rPr>
          <w:vertAlign w:val="subscript"/>
        </w:rPr>
        <w:t>NN</w:t>
      </w:r>
      <w:r w:rsidR="00E6558F" w:rsidRPr="00BF753D">
        <w:t xml:space="preserve"> and c*=2</w:t>
      </w:r>
      <w:r w:rsidR="00E6558F" w:rsidRPr="00BF753D">
        <w:rPr>
          <w:rFonts w:ascii="Symbol" w:hAnsi="Symbol"/>
        </w:rPr>
        <w:t></w:t>
      </w:r>
      <w:r w:rsidR="00E6558F" w:rsidRPr="00BF753D">
        <w:rPr>
          <w:rFonts w:ascii="Symbol" w:hAnsi="Symbol"/>
        </w:rPr>
        <w:t></w:t>
      </w:r>
      <w:r w:rsidR="00E6558F" w:rsidRPr="00BF753D">
        <w:t xml:space="preserve"> /</w:t>
      </w:r>
      <w:r w:rsidR="00E6558F" w:rsidRPr="00BF753D">
        <w:sym w:font="Symbol" w:char="F0D6"/>
      </w:r>
      <w:r w:rsidR="00E6558F" w:rsidRPr="00BF753D">
        <w:t>6a</w:t>
      </w:r>
      <w:r w:rsidR="00E6558F" w:rsidRPr="00BF753D">
        <w:rPr>
          <w:vertAlign w:val="subscript"/>
        </w:rPr>
        <w:t>NN</w:t>
      </w:r>
      <w:r w:rsidR="00E6558F" w:rsidRPr="00BF753D">
        <w:t>, where a</w:t>
      </w:r>
      <w:r w:rsidR="00E6558F" w:rsidRPr="00BF753D">
        <w:rPr>
          <w:vertAlign w:val="subscript"/>
        </w:rPr>
        <w:t>NN</w:t>
      </w:r>
      <w:r w:rsidR="00E6558F" w:rsidRPr="00BF753D">
        <w:t xml:space="preserve"> is the nearest-neighbour distance in the </w:t>
      </w:r>
      <w:r w:rsidR="00E6558F" w:rsidRPr="00BF753D">
        <w:lastRenderedPageBreak/>
        <w:t>crystal (a</w:t>
      </w:r>
      <w:r w:rsidR="00E6558F" w:rsidRPr="00BF753D">
        <w:rPr>
          <w:vertAlign w:val="subscript"/>
        </w:rPr>
        <w:t>NN</w:t>
      </w:r>
      <w:r w:rsidR="00E6558F" w:rsidRPr="00BF753D">
        <w:t xml:space="preserve"> = 2.884 Å). Due to the ABC stacking along the surface normal direction, the unit cell contains three atomic layers and the Bragg reflections are spaced apart by multiples of three in L. </w:t>
      </w:r>
      <w:r w:rsidR="0075164D" w:rsidRPr="00BF753D">
        <w:t xml:space="preserve">More details of the </w:t>
      </w:r>
      <w:r w:rsidR="00E6558F" w:rsidRPr="00BF753D">
        <w:t xml:space="preserve">experimental </w:t>
      </w:r>
      <w:r w:rsidR="0075164D" w:rsidRPr="00BF753D">
        <w:t xml:space="preserve">set-ups and </w:t>
      </w:r>
      <w:r w:rsidR="00E6558F" w:rsidRPr="00BF753D">
        <w:t>procedure</w:t>
      </w:r>
      <w:r w:rsidR="0075164D" w:rsidRPr="00BF753D">
        <w:t>s</w:t>
      </w:r>
      <w:r w:rsidR="00E6558F" w:rsidRPr="00BF753D">
        <w:t xml:space="preserve"> followed </w:t>
      </w:r>
      <w:r w:rsidR="0075164D" w:rsidRPr="00BF753D">
        <w:t>have been</w:t>
      </w:r>
      <w:r w:rsidR="00E6558F" w:rsidRPr="00BF753D">
        <w:t xml:space="preserve"> reported previously </w:t>
      </w:r>
      <w:r w:rsidR="0075164D" w:rsidRPr="00BF753D">
        <w:t xml:space="preserve">in related studies </w:t>
      </w:r>
      <w:r w:rsidR="006D6F17" w:rsidRPr="00BF753D">
        <w:fldChar w:fldCharType="begin">
          <w:fldData xml:space="preserve">PEVuZE5vdGU+PENpdGU+PEF1dGhvcj5Gb25nPC9BdXRob3I+PFllYXI+MjAxMDwvWWVhcj48UmVj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</w:fldData>
        </w:fldChar>
      </w:r>
      <w:r w:rsidR="00716C2D" w:rsidRPr="00BF753D">
        <w:instrText xml:space="preserve"> ADDIN EN.CITE </w:instrText>
      </w:r>
      <w:r w:rsidR="006D6F17" w:rsidRPr="00BF753D">
        <w:fldChar w:fldCharType="begin">
          <w:fldData xml:space="preserve">PEVuZE5vdGU+PENpdGU+PEF1dGhvcj5Gb25nPC9BdXRob3I+PFllYXI+MjAxMDwvWWVhcj48UmVj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</w:fldData>
        </w:fldChar>
      </w:r>
      <w:r w:rsidR="00716C2D" w:rsidRPr="00BF753D">
        <w:instrText xml:space="preserve"> ADDIN EN.CITE.DATA </w:instrText>
      </w:r>
      <w:r w:rsidR="006D6F17" w:rsidRPr="00BF753D">
        <w:fldChar w:fldCharType="end"/>
      </w:r>
      <w:r w:rsidR="006D6F17" w:rsidRPr="00BF753D">
        <w:fldChar w:fldCharType="separate"/>
      </w:r>
      <w:hyperlink w:anchor="_ENREF_21" w:tooltip="Fong, 2010 #425" w:history="1">
        <w:r w:rsidR="003819D7" w:rsidRPr="00BF753D">
          <w:rPr>
            <w:noProof/>
            <w:vertAlign w:val="superscript"/>
          </w:rPr>
          <w:t>21</w:t>
        </w:r>
      </w:hyperlink>
      <w:r w:rsidR="00716C2D" w:rsidRPr="00BF753D">
        <w:rPr>
          <w:noProof/>
          <w:vertAlign w:val="superscript"/>
        </w:rPr>
        <w:t xml:space="preserve">, </w:t>
      </w:r>
      <w:hyperlink w:anchor="_ENREF_23" w:tooltip="Gallagher, 2005 #438" w:history="1">
        <w:r w:rsidR="003819D7" w:rsidRPr="00BF753D">
          <w:rPr>
            <w:noProof/>
            <w:vertAlign w:val="superscript"/>
          </w:rPr>
          <w:t>23</w:t>
        </w:r>
      </w:hyperlink>
      <w:r w:rsidR="006D6F17" w:rsidRPr="00BF753D">
        <w:fldChar w:fldCharType="end"/>
      </w:r>
      <w:r w:rsidR="006D6F17" w:rsidRPr="00BF753D">
        <w:fldChar w:fldCharType="begin"/>
      </w:r>
      <w:r w:rsidR="00E6558F" w:rsidRPr="00BF753D">
        <w:instrText xml:space="preserve"> ADDIN REFMGR.CITE &lt;Refman&gt;&lt;Cite&gt;&lt;Author&gt;Lucas&lt;/Author&gt;&lt;Year&gt;2003&lt;/Year&gt;&lt;RecNum&gt;3651&lt;/RecNum&gt;&lt;IDText&gt;Encyclopedia of Electrochemistry&lt;/IDText&gt;&lt;MDL Ref_Type="Book Chapter"&gt;&lt;Ref_Type&gt;Book Chapter&lt;/Ref_Type&gt;&lt;Ref_ID&gt;3651&lt;/Ref_ID&gt;&lt;Authors_Primary&gt;Lucas,C.A.&lt;/Authors_Primary&gt;&lt;Authors_Primary&gt;Markovic,N.M.&lt;/Authors_Primary&gt;&lt;Date_Primary&gt;2003&lt;/Date_Primary&gt;&lt;Keywords&gt;electrochemistry&lt;/Keywords&gt;&lt;Reprint&gt;Not in File&lt;/Reprint&gt;&lt;Title_Secondary&gt;Encyclopedia of Electrochemistry&lt;/Title_Secondary&gt;&lt;Authors_Secondary&gt;Bard,A.&lt;/Authors_Secondary&gt;&lt;Authors_Secondary&gt;Stratmann,M.&lt;/Authors_Secondary&gt;&lt;Authors_Secondary&gt;Calvo,E.&lt;/Authors_Secondary&gt;&lt;Issue&gt;4&lt;/Issue&gt;&lt;Publisher&gt;Wiley-VCH&lt;/Publisher&gt;&lt;Misc_1&gt;2&lt;/Misc_1&gt;&lt;Misc_2&gt;Interfacisal Kinetics and Mass Transport&lt;/Misc_2&gt;&lt;ZZ_WorkformID&gt;3&lt;/ZZ_WorkformID&gt;&lt;/MDL&gt;&lt;/Cite&gt;&lt;/Refman&gt;</w:instrText>
      </w:r>
      <w:r w:rsidR="006D6F17" w:rsidRPr="00BF753D">
        <w:fldChar w:fldCharType="end"/>
      </w:r>
      <w:r w:rsidR="00E6558F" w:rsidRPr="00BF753D">
        <w:t>.</w:t>
      </w:r>
    </w:p>
    <w:p w:rsidR="0075164D" w:rsidRPr="00BF753D" w:rsidRDefault="0075164D" w:rsidP="00E5309E">
      <w:pPr>
        <w:spacing w:line="480" w:lineRule="auto"/>
        <w:jc w:val="both"/>
      </w:pPr>
    </w:p>
    <w:p w:rsidR="00306F70" w:rsidRPr="00BF753D" w:rsidRDefault="00306F70" w:rsidP="00E5309E">
      <w:pPr>
        <w:spacing w:line="480" w:lineRule="auto"/>
        <w:jc w:val="both"/>
      </w:pPr>
      <w:r w:rsidRPr="00BF753D">
        <w:rPr>
          <w:b/>
          <w:szCs w:val="24"/>
        </w:rPr>
        <w:t>3. Results</w:t>
      </w:r>
    </w:p>
    <w:p w:rsidR="00306F70" w:rsidRPr="00BF753D" w:rsidRDefault="00306F70" w:rsidP="00E5309E">
      <w:pPr>
        <w:spacing w:line="480" w:lineRule="auto"/>
        <w:jc w:val="both"/>
        <w:rPr>
          <w:b/>
        </w:rPr>
      </w:pPr>
      <w:r w:rsidRPr="00BF753D">
        <w:rPr>
          <w:b/>
        </w:rPr>
        <w:t xml:space="preserve">3.1 </w:t>
      </w:r>
      <w:r w:rsidR="00143E16" w:rsidRPr="00BF753D">
        <w:rPr>
          <w:b/>
        </w:rPr>
        <w:t>Underpotential Deposition of Ag on Au(111)</w:t>
      </w:r>
    </w:p>
    <w:p w:rsidR="00E6558F" w:rsidRPr="00BF753D" w:rsidRDefault="00E5309E" w:rsidP="00E5309E">
      <w:pPr>
        <w:spacing w:line="480" w:lineRule="auto"/>
        <w:jc w:val="both"/>
        <w:rPr>
          <w:bCs/>
        </w:rPr>
      </w:pPr>
      <w:r w:rsidRPr="00BF753D">
        <w:tab/>
      </w:r>
      <w:r w:rsidR="00E6558F" w:rsidRPr="00BF753D">
        <w:t xml:space="preserve">There have been numerous studies of the underpotential deposition </w:t>
      </w:r>
      <w:r w:rsidR="00773E33" w:rsidRPr="00BF753D">
        <w:t>(UPD) of Ag on</w:t>
      </w:r>
      <w:r w:rsidR="00E6558F" w:rsidRPr="00BF753D">
        <w:t xml:space="preserve">to Au(111) </w:t>
      </w:r>
      <w:hyperlink w:anchor="_ENREF_11" w:tooltip="Kondo, 2002 #2275" w:history="1">
        <w:r w:rsidR="006D6F17" w:rsidRPr="00BF753D">
          <w:fldChar w:fldCharType="begin">
            <w:fldData xml:space="preserve">dXJscz48cmVsYXRlZC11cmxzPjx1cmw+Jmx0O0dvIHRvIElTSSZndDs6Ly8wMDAxNzg1MDEwMDAw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5NTk2LTk2MDQ8L3BhZ2VzPjx2b2x1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</w:fldData>
          </w:fldChar>
        </w:r>
        <w:r w:rsidR="003819D7" w:rsidRPr="00BF753D">
          <w:instrText xml:space="preserve"> ADDIN EN.CITE </w:instrText>
        </w:r>
        <w:r w:rsidR="006D6F17" w:rsidRPr="00BF753D">
          <w:fldChar w:fldCharType="begin">
            <w:fldData xml:space="preserve">PEVuZE5vdGU+PENpdGU+PEF1dGhvcj5Lb25kbzwvQXV0aG9yPjxZZWFyPjIwMDI8L1llYXI+PFJl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==
</w:fldData>
          </w:fldChar>
        </w:r>
        <w:r w:rsidR="003819D7" w:rsidRPr="00BF753D">
          <w:instrText xml:space="preserve"> ADDIN EN.CITE.DATA </w:instrText>
        </w:r>
        <w:r w:rsidR="006D6F17" w:rsidRPr="00BF753D">
          <w:fldChar w:fldCharType="end"/>
        </w:r>
        <w:r w:rsidR="006D6F17" w:rsidRPr="00BF753D">
          <w:fldChar w:fldCharType="begin">
            <w:fldData xml:space="preserve">dXJscz48cmVsYXRlZC11cmxzPjx1cmw+Jmx0O0dvIHRvIElTSSZndDs6Ly8wMDAxNzg1MDEwMDAw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5NTk2LTk2MDQ8L3BhZ2VzPjx2b2x1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1-13</w:t>
        </w:r>
        <w:r w:rsidR="006D6F17" w:rsidRPr="00BF753D">
          <w:fldChar w:fldCharType="end"/>
        </w:r>
      </w:hyperlink>
      <w:r w:rsidR="00E6558F" w:rsidRPr="00BF753D">
        <w:t xml:space="preserve">. These </w:t>
      </w:r>
      <w:r w:rsidR="00773E33" w:rsidRPr="00BF753D">
        <w:t xml:space="preserve">studies </w:t>
      </w:r>
      <w:r w:rsidR="00E6558F" w:rsidRPr="00BF753D">
        <w:t xml:space="preserve">have shown that there are different potential regions for monolayer, bilayer </w:t>
      </w:r>
      <w:r w:rsidR="00773E33" w:rsidRPr="00BF753D">
        <w:t xml:space="preserve">(both UPD processes) </w:t>
      </w:r>
      <w:r w:rsidR="00E6558F" w:rsidRPr="00BF753D">
        <w:t xml:space="preserve">and bulk deposition, hence electrochemical deposition can allow fine control of the Ag </w:t>
      </w:r>
      <w:r w:rsidR="00773E33" w:rsidRPr="00BF753D">
        <w:t xml:space="preserve">thin film </w:t>
      </w:r>
      <w:r w:rsidR="00E6558F" w:rsidRPr="00BF753D">
        <w:t xml:space="preserve">structure </w:t>
      </w:r>
      <w:r w:rsidR="00773E33" w:rsidRPr="00BF753D">
        <w:t xml:space="preserve">that is </w:t>
      </w:r>
      <w:r w:rsidR="00E6558F" w:rsidRPr="00BF753D">
        <w:t xml:space="preserve">formed. </w:t>
      </w:r>
      <w:r w:rsidR="00651121" w:rsidRPr="00BF753D">
        <w:t>Figure 1</w:t>
      </w:r>
      <w:r w:rsidR="001519BD" w:rsidRPr="00BF753D">
        <w:t>(</w:t>
      </w:r>
      <w:r w:rsidR="008758A6" w:rsidRPr="00BF753D">
        <w:t>a</w:t>
      </w:r>
      <w:r w:rsidR="001519BD" w:rsidRPr="00BF753D">
        <w:t>)</w:t>
      </w:r>
      <w:r w:rsidR="00651121" w:rsidRPr="00BF753D">
        <w:t xml:space="preserve"> </w:t>
      </w:r>
      <w:r w:rsidR="00E6558F" w:rsidRPr="00BF753D">
        <w:t xml:space="preserve">shows the cyclic voltammetry (CV) for the </w:t>
      </w:r>
      <w:r w:rsidR="00E6558F" w:rsidRPr="00BF753D">
        <w:rPr>
          <w:bCs/>
        </w:rPr>
        <w:t xml:space="preserve">Au(111) electrode in </w:t>
      </w:r>
      <w:r w:rsidR="00E6558F" w:rsidRPr="00BF753D">
        <w:t>0.05 M H</w:t>
      </w:r>
      <w:r w:rsidR="00E6558F" w:rsidRPr="00BF753D">
        <w:rPr>
          <w:vertAlign w:val="subscript"/>
        </w:rPr>
        <w:t>2</w:t>
      </w:r>
      <w:r w:rsidR="00E6558F" w:rsidRPr="00BF753D">
        <w:t>SO</w:t>
      </w:r>
      <w:r w:rsidR="00E6558F" w:rsidRPr="00BF753D">
        <w:rPr>
          <w:vertAlign w:val="subscript"/>
        </w:rPr>
        <w:t>4</w:t>
      </w:r>
      <w:r w:rsidR="00E6558F" w:rsidRPr="00BF753D">
        <w:t xml:space="preserve"> + 1 m</w:t>
      </w:r>
      <w:r w:rsidR="00E6558F" w:rsidRPr="00BF753D">
        <w:rPr>
          <w:caps/>
        </w:rPr>
        <w:t>m</w:t>
      </w:r>
      <w:r w:rsidR="00E6558F" w:rsidRPr="00BF753D">
        <w:t xml:space="preserve"> Ag</w:t>
      </w:r>
      <w:r w:rsidR="00E6558F" w:rsidRPr="00BF753D">
        <w:rPr>
          <w:vertAlign w:val="subscript"/>
        </w:rPr>
        <w:t>2</w:t>
      </w:r>
      <w:r w:rsidR="00E6558F" w:rsidRPr="00BF753D">
        <w:t>SO</w:t>
      </w:r>
      <w:r w:rsidR="00E6558F" w:rsidRPr="00BF753D">
        <w:rPr>
          <w:vertAlign w:val="subscript"/>
        </w:rPr>
        <w:t>4</w:t>
      </w:r>
      <w:r w:rsidR="00E6558F" w:rsidRPr="00BF753D">
        <w:t xml:space="preserve"> </w:t>
      </w:r>
      <w:r w:rsidR="00E6558F" w:rsidRPr="00BF753D">
        <w:rPr>
          <w:bCs/>
        </w:rPr>
        <w:t>performed in a hanging meniscus cell</w:t>
      </w:r>
      <w:r w:rsidR="00E6558F" w:rsidRPr="00BF753D">
        <w:t xml:space="preserve"> at a sweep rate of 5 mV/s</w:t>
      </w:r>
      <w:r w:rsidR="00E6558F" w:rsidRPr="00BF753D">
        <w:rPr>
          <w:bCs/>
        </w:rPr>
        <w:t xml:space="preserve">. The three cathodic peaks at 0.95 V (C1), 0.57 V (C2) and 0.46 V (C3) are due to the deposition of Ag. C1 and C2 </w:t>
      </w:r>
      <w:r w:rsidR="00512CA8" w:rsidRPr="00BF753D">
        <w:rPr>
          <w:bCs/>
        </w:rPr>
        <w:t>correspond to</w:t>
      </w:r>
      <w:r w:rsidR="00E6558F" w:rsidRPr="00BF753D">
        <w:rPr>
          <w:bCs/>
        </w:rPr>
        <w:t xml:space="preserve"> the deposition of an incomplete </w:t>
      </w:r>
      <w:r w:rsidR="00512CA8" w:rsidRPr="00BF753D">
        <w:rPr>
          <w:bCs/>
        </w:rPr>
        <w:t xml:space="preserve">Ag </w:t>
      </w:r>
      <w:r w:rsidR="00E6558F" w:rsidRPr="00BF753D">
        <w:rPr>
          <w:bCs/>
        </w:rPr>
        <w:t xml:space="preserve">monolayer and C3 for the </w:t>
      </w:r>
      <w:r w:rsidR="00512CA8" w:rsidRPr="00BF753D">
        <w:rPr>
          <w:bCs/>
        </w:rPr>
        <w:t xml:space="preserve">deposition of a Ag </w:t>
      </w:r>
      <w:r w:rsidR="00E6558F" w:rsidRPr="00BF753D">
        <w:rPr>
          <w:bCs/>
        </w:rPr>
        <w:t xml:space="preserve">bilayer </w:t>
      </w:r>
      <w:hyperlink w:anchor="_ENREF_11" w:tooltip="Kondo, 2002 #2275" w:history="1">
        <w:r w:rsidR="006D6F17" w:rsidRPr="00BF753D">
          <w:rPr>
            <w:bCs/>
          </w:rPr>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rPr>
            <w:bCs/>
          </w:rPr>
          <w:instrText xml:space="preserve"> ADDIN EN.CITE </w:instrText>
        </w:r>
        <w:r w:rsidR="006D6F17" w:rsidRPr="00BF753D">
          <w:rPr>
            <w:bCs/>
          </w:rPr>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rPr>
            <w:bCs/>
          </w:rPr>
          <w:instrText xml:space="preserve"> ADDIN EN.CITE.DATA </w:instrText>
        </w:r>
        <w:r w:rsidR="006D6F17" w:rsidRPr="00BF753D">
          <w:rPr>
            <w:bCs/>
          </w:rPr>
        </w:r>
        <w:r w:rsidR="006D6F17" w:rsidRPr="00BF753D">
          <w:rPr>
            <w:bCs/>
          </w:rPr>
          <w:fldChar w:fldCharType="end"/>
        </w:r>
        <w:r w:rsidR="006D6F17" w:rsidRPr="00BF753D">
          <w:rPr>
            <w:bCs/>
          </w:rPr>
        </w:r>
        <w:r w:rsidR="006D6F17" w:rsidRPr="00BF753D">
          <w:rPr>
            <w:bCs/>
          </w:rPr>
          <w:fldChar w:fldCharType="separate"/>
        </w:r>
        <w:r w:rsidR="003819D7" w:rsidRPr="00BF753D">
          <w:rPr>
            <w:bCs/>
            <w:noProof/>
            <w:vertAlign w:val="superscript"/>
          </w:rPr>
          <w:t>11</w:t>
        </w:r>
        <w:r w:rsidR="006D6F17" w:rsidRPr="00BF753D">
          <w:rPr>
            <w:bCs/>
          </w:rPr>
          <w:fldChar w:fldCharType="end"/>
        </w:r>
      </w:hyperlink>
      <w:r w:rsidR="00E6558F" w:rsidRPr="00BF753D">
        <w:rPr>
          <w:bCs/>
        </w:rPr>
        <w:t xml:space="preserve">. At potentials negative of C3 bulk deposition of Ag occurs. The completion of the Ag monolayer occurs between C2 and C3. Although the charge of the first two cathodic peaks corresponds to 0.72 of a monolayer, </w:t>
      </w:r>
      <w:r w:rsidR="000C2D15" w:rsidRPr="00BF753D">
        <w:rPr>
          <w:bCs/>
        </w:rPr>
        <w:t>Uosaki and co-workers</w:t>
      </w:r>
      <w:r w:rsidR="00E6558F" w:rsidRPr="00BF753D">
        <w:rPr>
          <w:bCs/>
        </w:rPr>
        <w:t xml:space="preserve"> found</w:t>
      </w:r>
      <w:r w:rsidR="00773E33" w:rsidRPr="00BF753D">
        <w:rPr>
          <w:bCs/>
        </w:rPr>
        <w:t>,</w:t>
      </w:r>
      <w:r w:rsidR="00E6558F" w:rsidRPr="00BF753D">
        <w:rPr>
          <w:bCs/>
        </w:rPr>
        <w:t xml:space="preserve"> using x-ray diffraction</w:t>
      </w:r>
      <w:r w:rsidR="00773E33" w:rsidRPr="00BF753D">
        <w:rPr>
          <w:bCs/>
        </w:rPr>
        <w:t>,</w:t>
      </w:r>
      <w:r w:rsidR="00E6558F" w:rsidRPr="00BF753D">
        <w:rPr>
          <w:bCs/>
        </w:rPr>
        <w:t xml:space="preserve"> that the monolayer is actua</w:t>
      </w:r>
      <w:r w:rsidR="00D81FEC" w:rsidRPr="00BF753D">
        <w:rPr>
          <w:bCs/>
        </w:rPr>
        <w:t>lly complete at 0.48</w:t>
      </w:r>
      <w:r w:rsidR="00E32DA8" w:rsidRPr="00BF753D">
        <w:rPr>
          <w:bCs/>
        </w:rPr>
        <w:t xml:space="preserve"> V (vs Ag/AgCl</w:t>
      </w:r>
      <w:r w:rsidR="00E6558F" w:rsidRPr="00BF753D">
        <w:rPr>
          <w:bCs/>
        </w:rPr>
        <w:t xml:space="preserve">) </w:t>
      </w:r>
      <w:hyperlink w:anchor="_ENREF_11" w:tooltip="Kondo, 2002 #2275" w:history="1">
        <w:r w:rsidR="006D6F17" w:rsidRPr="00BF753D">
          <w:rPr>
            <w:bCs/>
          </w:rPr>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rPr>
            <w:bCs/>
          </w:rPr>
          <w:instrText xml:space="preserve"> ADDIN EN.CITE </w:instrText>
        </w:r>
        <w:r w:rsidR="006D6F17" w:rsidRPr="00BF753D">
          <w:rPr>
            <w:bCs/>
          </w:rPr>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rPr>
            <w:bCs/>
          </w:rPr>
          <w:instrText xml:space="preserve"> ADDIN EN.CITE.DATA </w:instrText>
        </w:r>
        <w:r w:rsidR="006D6F17" w:rsidRPr="00BF753D">
          <w:rPr>
            <w:bCs/>
          </w:rPr>
        </w:r>
        <w:r w:rsidR="006D6F17" w:rsidRPr="00BF753D">
          <w:rPr>
            <w:bCs/>
          </w:rPr>
          <w:fldChar w:fldCharType="end"/>
        </w:r>
        <w:r w:rsidR="006D6F17" w:rsidRPr="00BF753D">
          <w:rPr>
            <w:bCs/>
          </w:rPr>
        </w:r>
        <w:r w:rsidR="006D6F17" w:rsidRPr="00BF753D">
          <w:rPr>
            <w:bCs/>
          </w:rPr>
          <w:fldChar w:fldCharType="separate"/>
        </w:r>
        <w:r w:rsidR="003819D7" w:rsidRPr="00BF753D">
          <w:rPr>
            <w:bCs/>
            <w:noProof/>
            <w:vertAlign w:val="superscript"/>
          </w:rPr>
          <w:t>11</w:t>
        </w:r>
        <w:r w:rsidR="006D6F17" w:rsidRPr="00BF753D">
          <w:rPr>
            <w:bCs/>
          </w:rPr>
          <w:fldChar w:fldCharType="end"/>
        </w:r>
      </w:hyperlink>
      <w:r w:rsidR="00E6558F" w:rsidRPr="00BF753D">
        <w:rPr>
          <w:bCs/>
        </w:rPr>
        <w:t xml:space="preserve">. </w:t>
      </w:r>
    </w:p>
    <w:p w:rsidR="008758A6" w:rsidRPr="00BF753D" w:rsidRDefault="00E5309E" w:rsidP="00E5309E">
      <w:pPr>
        <w:spacing w:line="480" w:lineRule="auto"/>
        <w:jc w:val="both"/>
        <w:rPr>
          <w:bCs/>
        </w:rPr>
      </w:pPr>
      <w:r w:rsidRPr="00BF753D">
        <w:tab/>
      </w:r>
      <w:r w:rsidR="00773E33" w:rsidRPr="00BF753D">
        <w:t>Ag UPD</w:t>
      </w:r>
      <w:r w:rsidR="00E6558F" w:rsidRPr="00BF753D">
        <w:t xml:space="preserve"> was also performed in the electrochemical x-ray cell so that x-ray diffraction measurements could be made </w:t>
      </w:r>
      <w:r w:rsidR="00E6558F" w:rsidRPr="00BF753D">
        <w:rPr>
          <w:i/>
        </w:rPr>
        <w:t>in-situ</w:t>
      </w:r>
      <w:r w:rsidR="00E6558F" w:rsidRPr="00BF753D">
        <w:t xml:space="preserve"> during the Ag deposition process. The scattered x-ray intensity at key reciprocal lattice positions was measured as a function of the applied electrode potential, a technique termed x-ray voltammetry (XRV). </w:t>
      </w:r>
      <w:r w:rsidR="00990332" w:rsidRPr="00BF753D">
        <w:rPr>
          <w:bCs/>
        </w:rPr>
        <w:t>Figure 1</w:t>
      </w:r>
      <w:r w:rsidR="001519BD" w:rsidRPr="00BF753D">
        <w:rPr>
          <w:bCs/>
        </w:rPr>
        <w:t>(</w:t>
      </w:r>
      <w:r w:rsidR="00990332" w:rsidRPr="00BF753D">
        <w:rPr>
          <w:bCs/>
        </w:rPr>
        <w:t>b</w:t>
      </w:r>
      <w:r w:rsidR="001519BD" w:rsidRPr="00BF753D">
        <w:rPr>
          <w:bCs/>
        </w:rPr>
        <w:t>,</w:t>
      </w:r>
      <w:r w:rsidR="00990332" w:rsidRPr="00BF753D">
        <w:rPr>
          <w:bCs/>
        </w:rPr>
        <w:t>c</w:t>
      </w:r>
      <w:r w:rsidR="001519BD" w:rsidRPr="00BF753D">
        <w:rPr>
          <w:bCs/>
        </w:rPr>
        <w:t>,</w:t>
      </w:r>
      <w:r w:rsidR="00990332" w:rsidRPr="00BF753D">
        <w:rPr>
          <w:bCs/>
        </w:rPr>
        <w:t>d</w:t>
      </w:r>
      <w:r w:rsidR="001519BD" w:rsidRPr="00BF753D">
        <w:rPr>
          <w:bCs/>
        </w:rPr>
        <w:t>)</w:t>
      </w:r>
      <w:r w:rsidR="00990332" w:rsidRPr="00BF753D">
        <w:rPr>
          <w:bCs/>
        </w:rPr>
        <w:t xml:space="preserve"> shows the XRV</w:t>
      </w:r>
      <w:r w:rsidR="0019105F" w:rsidRPr="00BF753D">
        <w:rPr>
          <w:bCs/>
        </w:rPr>
        <w:t xml:space="preserve"> </w:t>
      </w:r>
      <w:r w:rsidR="00773E33" w:rsidRPr="00BF753D">
        <w:rPr>
          <w:bCs/>
        </w:rPr>
        <w:t xml:space="preserve">measured </w:t>
      </w:r>
      <w:r w:rsidR="0019105F" w:rsidRPr="00BF753D">
        <w:rPr>
          <w:bCs/>
        </w:rPr>
        <w:t>at a sweep rate of 2 mV/s</w:t>
      </w:r>
      <w:r w:rsidR="00990332" w:rsidRPr="00BF753D">
        <w:rPr>
          <w:bCs/>
        </w:rPr>
        <w:t xml:space="preserve"> at </w:t>
      </w:r>
      <w:r w:rsidR="00773E33" w:rsidRPr="00BF753D">
        <w:rPr>
          <w:bCs/>
        </w:rPr>
        <w:t xml:space="preserve">the </w:t>
      </w:r>
      <w:r w:rsidR="001519BD" w:rsidRPr="00BF753D">
        <w:rPr>
          <w:bCs/>
        </w:rPr>
        <w:t>reciprocal</w:t>
      </w:r>
      <w:r w:rsidR="00990332" w:rsidRPr="00BF753D">
        <w:rPr>
          <w:bCs/>
        </w:rPr>
        <w:t xml:space="preserve"> space positions (0 0 1.5), (1 0 3.7) and (0 1 0.5). </w:t>
      </w:r>
      <w:r w:rsidR="00420340" w:rsidRPr="00BF753D">
        <w:rPr>
          <w:bCs/>
        </w:rPr>
        <w:t xml:space="preserve">The background signal, obtained from a rocking curve performed prior to the XRV measurements, has been subtracted from the data points </w:t>
      </w:r>
      <w:r w:rsidR="00420340" w:rsidRPr="00BF753D">
        <w:rPr>
          <w:bCs/>
        </w:rPr>
        <w:lastRenderedPageBreak/>
        <w:t xml:space="preserve">and they have then been normalized to the highest intensity data point. This procedure was followed for all </w:t>
      </w:r>
      <w:r w:rsidR="00BF09BA" w:rsidRPr="00BF753D">
        <w:rPr>
          <w:bCs/>
        </w:rPr>
        <w:t xml:space="preserve">of the </w:t>
      </w:r>
      <w:r w:rsidR="00420340" w:rsidRPr="00BF753D">
        <w:rPr>
          <w:bCs/>
        </w:rPr>
        <w:t xml:space="preserve">XRV data presented in this paper. </w:t>
      </w:r>
      <w:r w:rsidR="00E6558F" w:rsidRPr="00BF753D">
        <w:t xml:space="preserve">(0, 0, 1.5) is an ‘anti-Bragg’ position on the specular CTR sensitive to any layer ordering at the interface, including that of the electrolyte, (1, 0, 3.7) is a position on the non-specular CTR sensitive to lattice relaxation of the Au surface and (0, 1, 0.5) is an ‘anti-Bragg’ position on the non-specular CTR, (0, 1, L), and is sensitive to Ag </w:t>
      </w:r>
      <w:r w:rsidR="00773E33" w:rsidRPr="00BF753D">
        <w:t>deposition, particularl</w:t>
      </w:r>
      <w:r w:rsidR="00512CA8" w:rsidRPr="00BF753D">
        <w:t xml:space="preserve">y </w:t>
      </w:r>
      <w:r w:rsidR="00BF09BA" w:rsidRPr="00BF753D">
        <w:t>if</w:t>
      </w:r>
      <w:r w:rsidR="00773E33" w:rsidRPr="00BF753D">
        <w:t xml:space="preserve"> the deposited Ag </w:t>
      </w:r>
      <w:r w:rsidR="00E6558F" w:rsidRPr="00BF753D">
        <w:t xml:space="preserve">atoms are commensurate with the Au lattice. To discuss the XRV we will start at 1.06 V where </w:t>
      </w:r>
      <w:r w:rsidR="00773E33" w:rsidRPr="00BF753D">
        <w:t>the surface is free of Ag;</w:t>
      </w:r>
      <w:r w:rsidR="00E6558F" w:rsidRPr="00BF753D">
        <w:t xml:space="preserve"> the potential is scanned cathodically (open symbols) and just before reaching C1 </w:t>
      </w:r>
      <w:r w:rsidR="00294667" w:rsidRPr="00BF753D">
        <w:rPr>
          <w:bCs/>
        </w:rPr>
        <w:t>(</w:t>
      </w:r>
      <w:r w:rsidR="003C2237" w:rsidRPr="00BF753D">
        <w:rPr>
          <w:bCs/>
        </w:rPr>
        <w:t>Fig</w:t>
      </w:r>
      <w:r w:rsidR="00E6558F" w:rsidRPr="00BF753D">
        <w:rPr>
          <w:bCs/>
        </w:rPr>
        <w:t>ure</w:t>
      </w:r>
      <w:r w:rsidR="003C2237" w:rsidRPr="00BF753D">
        <w:rPr>
          <w:bCs/>
        </w:rPr>
        <w:t xml:space="preserve"> 1</w:t>
      </w:r>
      <w:r w:rsidR="001519BD" w:rsidRPr="00BF753D">
        <w:rPr>
          <w:bCs/>
        </w:rPr>
        <w:t>(</w:t>
      </w:r>
      <w:r w:rsidR="003C2237" w:rsidRPr="00BF753D">
        <w:rPr>
          <w:bCs/>
        </w:rPr>
        <w:t>a</w:t>
      </w:r>
      <w:r w:rsidR="001519BD" w:rsidRPr="00BF753D">
        <w:rPr>
          <w:bCs/>
        </w:rPr>
        <w:t>)</w:t>
      </w:r>
      <w:r w:rsidR="00327799" w:rsidRPr="00BF753D">
        <w:rPr>
          <w:bCs/>
        </w:rPr>
        <w:t xml:space="preserve">) </w:t>
      </w:r>
      <w:r w:rsidR="00E6558F" w:rsidRPr="00BF753D">
        <w:t xml:space="preserve">a partial monolayer of Ag is deposited on the surface, thus causing the decay in intensity </w:t>
      </w:r>
      <w:r w:rsidR="00BF09BA" w:rsidRPr="00BF753D">
        <w:t>at all of the CTR positions shown in Figure 1</w:t>
      </w:r>
      <w:r w:rsidR="00E6558F" w:rsidRPr="00BF753D">
        <w:t xml:space="preserve"> at this potential. The intensity is then stable until reaching C2 where further </w:t>
      </w:r>
      <w:r w:rsidR="00773E33" w:rsidRPr="00BF753D">
        <w:t>UPD occurs</w:t>
      </w:r>
      <w:r w:rsidR="00E6558F" w:rsidRPr="00BF753D">
        <w:t xml:space="preserve">. This is only apparent in </w:t>
      </w:r>
      <w:r w:rsidR="003C2237" w:rsidRPr="00BF753D">
        <w:rPr>
          <w:bCs/>
        </w:rPr>
        <w:t>Figure 1</w:t>
      </w:r>
      <w:r w:rsidR="001519BD" w:rsidRPr="00BF753D">
        <w:rPr>
          <w:bCs/>
        </w:rPr>
        <w:t>(</w:t>
      </w:r>
      <w:r w:rsidR="003C2237" w:rsidRPr="00BF753D">
        <w:rPr>
          <w:bCs/>
        </w:rPr>
        <w:t>d</w:t>
      </w:r>
      <w:r w:rsidR="001519BD" w:rsidRPr="00BF753D">
        <w:rPr>
          <w:bCs/>
        </w:rPr>
        <w:t>)</w:t>
      </w:r>
      <w:r w:rsidR="003C2237" w:rsidRPr="00BF753D">
        <w:rPr>
          <w:bCs/>
        </w:rPr>
        <w:t xml:space="preserve"> </w:t>
      </w:r>
      <w:r w:rsidR="00E6558F" w:rsidRPr="00BF753D">
        <w:t xml:space="preserve">as further silver completing the monolayer reduces the intensity at the anti-Bragg position. In the other two XRV’s there is no change in the intensity but at the (0, 1, 0.5) position the intensity decays further until the monolayer is completed. Finally just before reaching C3 the monolayer completes and the bilayer starts to form. </w:t>
      </w:r>
      <w:r w:rsidR="00111DAE" w:rsidRPr="00BF753D">
        <w:t>This is signified by a change in intensity at all three reciprocal lattice positions</w:t>
      </w:r>
      <w:r w:rsidR="00E6558F" w:rsidRPr="00BF753D">
        <w:t>.</w:t>
      </w:r>
      <w:r w:rsidR="000D3D46" w:rsidRPr="00BF753D">
        <w:rPr>
          <w:bCs/>
        </w:rPr>
        <w:t xml:space="preserve"> </w:t>
      </w:r>
      <w:r w:rsidR="00E6558F" w:rsidRPr="00BF753D">
        <w:t>It is important to note that the XRV measures the ordering at the surface so features may not always correlate exactly with those in the CV. The UPD process is fully reversible over this potential range as shown in both the CV and XRV.</w:t>
      </w:r>
    </w:p>
    <w:p w:rsidR="00320C6A" w:rsidRPr="00BF753D" w:rsidRDefault="00E5309E" w:rsidP="00E5309E">
      <w:pPr>
        <w:spacing w:line="480" w:lineRule="auto"/>
        <w:jc w:val="both"/>
      </w:pPr>
      <w:r w:rsidRPr="00BF753D">
        <w:tab/>
      </w:r>
      <w:r w:rsidR="00E6558F" w:rsidRPr="00BF753D">
        <w:t xml:space="preserve">Following XRV studies of the deposition process the potential was scanned anodically from 0.44 V, where a bilayer would be present, to 0.47 V (which is between peaks C2 and C3 on Figure 1(a)) in order to leave </w:t>
      </w:r>
      <w:r w:rsidR="00E42196" w:rsidRPr="00BF753D">
        <w:t xml:space="preserve">nominally </w:t>
      </w:r>
      <w:r w:rsidR="00E6558F" w:rsidRPr="00BF753D">
        <w:t xml:space="preserve">a </w:t>
      </w:r>
      <w:r w:rsidR="00E42196" w:rsidRPr="00BF753D">
        <w:t xml:space="preserve">single </w:t>
      </w:r>
      <w:r w:rsidR="00E6558F" w:rsidRPr="00BF753D">
        <w:t xml:space="preserve">monolayer </w:t>
      </w:r>
      <w:r w:rsidR="00E42196" w:rsidRPr="00BF753D">
        <w:t xml:space="preserve">thick film </w:t>
      </w:r>
      <w:r w:rsidR="00E6558F" w:rsidRPr="00BF753D">
        <w:t xml:space="preserve">of Ag deposited on the surface. The potential was then held at 0.47 V so that </w:t>
      </w:r>
      <w:r w:rsidR="00BB437B" w:rsidRPr="00BF753D">
        <w:t>detailed CTR</w:t>
      </w:r>
      <w:r w:rsidR="00E6558F" w:rsidRPr="00BF753D">
        <w:t xml:space="preserve"> measurements could be made. In order to obtain a structural model for the Ag-Au(111) interface</w:t>
      </w:r>
      <w:r w:rsidR="00E42196" w:rsidRPr="00BF753D">
        <w:t>,</w:t>
      </w:r>
      <w:r w:rsidR="00E6558F" w:rsidRPr="00BF753D">
        <w:t xml:space="preserve"> non-specular CTR’s</w:t>
      </w:r>
      <w:r w:rsidR="00BB437B" w:rsidRPr="00BF753D">
        <w:t>,</w:t>
      </w:r>
      <w:r w:rsidR="00E6558F" w:rsidRPr="00BF753D">
        <w:t xml:space="preserve"> (1, 0, L) and (0, 1, L)</w:t>
      </w:r>
      <w:r w:rsidR="00BB437B" w:rsidRPr="00BF753D">
        <w:t>,</w:t>
      </w:r>
      <w:r w:rsidR="00E6558F" w:rsidRPr="00BF753D">
        <w:t xml:space="preserve"> were measured by performing rocking scans at successive L values to obtain background subtracted integrated intensities</w:t>
      </w:r>
      <w:r w:rsidR="00BB437B" w:rsidRPr="00BF753D">
        <w:t xml:space="preserve"> </w:t>
      </w:r>
      <w:r w:rsidR="00BB437B" w:rsidRPr="00BF753D">
        <w:lastRenderedPageBreak/>
        <w:t>and the results are shown in</w:t>
      </w:r>
      <w:r w:rsidR="00E6558F" w:rsidRPr="00BF753D">
        <w:t xml:space="preserve"> </w:t>
      </w:r>
      <w:r w:rsidR="00BB437B" w:rsidRPr="00BF753D">
        <w:rPr>
          <w:bCs/>
        </w:rPr>
        <w:t xml:space="preserve">Figure 2. </w:t>
      </w:r>
      <w:r w:rsidR="00E6558F" w:rsidRPr="00BF753D">
        <w:t xml:space="preserve">The </w:t>
      </w:r>
      <w:r w:rsidR="00BB437B" w:rsidRPr="00BF753D">
        <w:t>data points (black circles)</w:t>
      </w:r>
      <w:r w:rsidR="00E6558F" w:rsidRPr="00BF753D">
        <w:t xml:space="preserve"> have been corrected for the instrumental resolution </w:t>
      </w:r>
      <w:hyperlink w:anchor="_ENREF_24" w:tooltip="Vlieg, 1998 #2285" w:history="1">
        <w:r w:rsidR="006D6F17" w:rsidRPr="00BF753D">
          <w:fldChar w:fldCharType="begin">
            <w:fldData xml:space="preserve">PEVuZE5vdGU+PENpdGU+PEF1dGhvcj5WbGllZzwvQXV0aG9yPjxZZWFyPjE5OTg8L1llYXI+PFJl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</w:fldData>
          </w:fldChar>
        </w:r>
        <w:r w:rsidR="003819D7" w:rsidRPr="00BF753D">
          <w:instrText xml:space="preserve"> ADDIN EN.CITE </w:instrText>
        </w:r>
        <w:r w:rsidR="006D6F17" w:rsidRPr="00BF753D">
          <w:fldChar w:fldCharType="begin">
            <w:fldData xml:space="preserve">PEVuZE5vdGU+PENpdGU+PEF1dGhvcj5WbGllZzwvQXV0aG9yPjxZZWFyPjE5OTg8L1llYXI+PFJl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4-25</w:t>
        </w:r>
        <w:r w:rsidR="006D6F17" w:rsidRPr="00BF753D">
          <w:fldChar w:fldCharType="end"/>
        </w:r>
      </w:hyperlink>
      <w:r w:rsidR="00E6558F" w:rsidRPr="00BF753D">
        <w:t xml:space="preserve">. </w:t>
      </w:r>
      <w:r w:rsidR="009626AB" w:rsidRPr="00BF753D">
        <w:t>Error bars shown were calculated from the statistical error on the fits to the individual rocking scans at each L value</w:t>
      </w:r>
      <w:r w:rsidR="009B1C01" w:rsidRPr="00BF753D">
        <w:t>,</w:t>
      </w:r>
      <w:r w:rsidR="009626AB" w:rsidRPr="00BF753D">
        <w:t xml:space="preserve"> plus a systematic error of 10% which is an estimate based on the measurement of </w:t>
      </w:r>
      <w:r w:rsidR="004C79B9" w:rsidRPr="00BF753D">
        <w:t xml:space="preserve">intensity at </w:t>
      </w:r>
      <w:r w:rsidR="009626AB" w:rsidRPr="00BF753D">
        <w:t>symmetry equivalent reciprocal lattice positions</w:t>
      </w:r>
      <w:r w:rsidR="004C79B9" w:rsidRPr="00BF753D">
        <w:t xml:space="preserve"> and is typical in such measurements</w:t>
      </w:r>
      <w:r w:rsidR="009626AB" w:rsidRPr="00BF753D">
        <w:t xml:space="preserve">. </w:t>
      </w:r>
      <w:r w:rsidR="00320C6A" w:rsidRPr="00BF753D">
        <w:t xml:space="preserve">The green dashed line in Figure 2 shows a calculation for a clean unrelaxed Au(111) surface, the red dashed line for an ideal Ag monolayer on Ag(111) and the dotted black line for a 2 monolayer thick Ag film. </w:t>
      </w:r>
      <w:r w:rsidR="0009506C" w:rsidRPr="00BF753D">
        <w:t>These simulations help to understand the XRV data in Figure 1, particularly Figure 1d, i.e. the completion of the Ag monolayer corresponds to the minimum in the measured intensity (at ~0.5 V). The measured data points</w:t>
      </w:r>
      <w:r w:rsidR="0010142A" w:rsidRPr="00BF753D">
        <w:t>, obtained at 0.47 V</w:t>
      </w:r>
      <w:r w:rsidR="003473DC" w:rsidRPr="00BF753D">
        <w:t>,</w:t>
      </w:r>
      <w:r w:rsidR="0009506C" w:rsidRPr="00BF753D">
        <w:t xml:space="preserve"> in Figure 2, however, indicate that the monolayer is not complete and this is confirmed by the fit to the data.</w:t>
      </w:r>
      <w:r w:rsidR="009325BA" w:rsidRPr="00BF753D">
        <w:t xml:space="preserve"> The</w:t>
      </w:r>
      <w:r w:rsidR="00E6558F" w:rsidRPr="00BF753D">
        <w:t xml:space="preserve"> best fit to the CTR data (black line) was obtained using </w:t>
      </w:r>
      <w:r w:rsidR="00BB437B" w:rsidRPr="00BF753D">
        <w:t>a structural model</w:t>
      </w:r>
      <w:r w:rsidR="00E6558F" w:rsidRPr="00BF753D">
        <w:t xml:space="preserve"> in which the variable structural parameters were the </w:t>
      </w:r>
      <w:r w:rsidR="009626AB" w:rsidRPr="00BF753D">
        <w:t>coverage</w:t>
      </w:r>
      <w:r w:rsidR="00E6558F" w:rsidRPr="00BF753D">
        <w:t xml:space="preserve"> (θ) of the Ag </w:t>
      </w:r>
      <w:r w:rsidR="00EE160F" w:rsidRPr="00BF753D">
        <w:t>monolayer</w:t>
      </w:r>
      <w:r w:rsidR="00E6558F" w:rsidRPr="00BF753D">
        <w:t xml:space="preserve">, </w:t>
      </w:r>
      <w:r w:rsidR="000E0F18" w:rsidRPr="00BF753D">
        <w:t xml:space="preserve">the </w:t>
      </w:r>
      <w:r w:rsidR="00E6558F" w:rsidRPr="00BF753D">
        <w:t xml:space="preserve">surface </w:t>
      </w:r>
      <w:r w:rsidR="000E0F18" w:rsidRPr="00BF753D">
        <w:t>normal atomic layer spacing</w:t>
      </w:r>
      <w:r w:rsidR="004B4FCA" w:rsidRPr="00BF753D">
        <w:t>'</w:t>
      </w:r>
      <w:r w:rsidR="000E0F18" w:rsidRPr="00BF753D">
        <w:t>s of the topmost Au layer and the Ag layer</w:t>
      </w:r>
      <w:r w:rsidR="00E6558F" w:rsidRPr="00BF753D">
        <w:t xml:space="preserve"> and </w:t>
      </w:r>
      <w:r w:rsidR="000E0F18" w:rsidRPr="00BF753D">
        <w:t xml:space="preserve">a </w:t>
      </w:r>
      <w:r w:rsidR="00E6558F" w:rsidRPr="00BF753D">
        <w:t>root-mean-square</w:t>
      </w:r>
      <w:r w:rsidR="00BB437B" w:rsidRPr="00BF753D">
        <w:t xml:space="preserve"> </w:t>
      </w:r>
      <w:r w:rsidR="00E6558F" w:rsidRPr="00BF753D">
        <w:t>(</w:t>
      </w:r>
      <w:r w:rsidR="00E6558F" w:rsidRPr="00BF753D">
        <w:rPr>
          <w:i/>
        </w:rPr>
        <w:t>rms</w:t>
      </w:r>
      <w:r w:rsidR="00E6558F" w:rsidRPr="00BF753D">
        <w:t>) surface roughness (σ)</w:t>
      </w:r>
      <w:r w:rsidR="009626AB" w:rsidRPr="00BF753D">
        <w:t xml:space="preserve"> for each surface layer (modelled by</w:t>
      </w:r>
      <w:r w:rsidR="00E6558F" w:rsidRPr="00BF753D">
        <w:t xml:space="preserve"> a static Debye-Waller factor). </w:t>
      </w:r>
      <w:r w:rsidR="00E6558F" w:rsidRPr="00BF753D">
        <w:rPr>
          <w:bCs/>
        </w:rPr>
        <w:t>The best fit</w:t>
      </w:r>
      <w:r w:rsidR="00E6558F" w:rsidRPr="00BF753D">
        <w:rPr>
          <w:rFonts w:eastAsiaTheme="minorEastAsia"/>
          <w:bCs/>
        </w:rPr>
        <w:t xml:space="preserve"> </w:t>
      </w:r>
      <w:r w:rsidR="00E6558F" w:rsidRPr="00BF753D">
        <w:t xml:space="preserve">to the data </w:t>
      </w:r>
      <w:r w:rsidR="00E6558F"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E6558F" w:rsidRPr="00BF753D">
        <w:rPr>
          <w:rFonts w:eastAsiaTheme="minorEastAsia"/>
        </w:rPr>
        <w:t>2.6</w:t>
      </w:r>
      <w:r w:rsidR="00E6558F" w:rsidRPr="00BF753D">
        <w:rPr>
          <w:bCs/>
        </w:rPr>
        <w:t xml:space="preserve">) </w:t>
      </w:r>
      <w:r w:rsidR="004C79B9" w:rsidRPr="00BF753D">
        <w:t>gives a</w:t>
      </w:r>
      <w:r w:rsidR="00E6558F" w:rsidRPr="00BF753D">
        <w:t xml:space="preserve"> Ag </w:t>
      </w:r>
      <w:r w:rsidR="009626AB" w:rsidRPr="00BF753D">
        <w:t>coverage</w:t>
      </w:r>
      <w:r w:rsidR="00E6558F" w:rsidRPr="00BF753D">
        <w:t xml:space="preserve"> of 0.6 monolayer (ML) (fraction o</w:t>
      </w:r>
      <w:r w:rsidR="00320C6A" w:rsidRPr="00BF753D">
        <w:t xml:space="preserve">f Ag atoms per surface Au atom), </w:t>
      </w:r>
      <w:r w:rsidR="004C79B9" w:rsidRPr="00BF753D">
        <w:t>a</w:t>
      </w:r>
      <w:r w:rsidR="009626AB" w:rsidRPr="00BF753D">
        <w:t xml:space="preserve"> Ag-Au spacing of </w:t>
      </w:r>
      <w:r w:rsidR="004C79B9" w:rsidRPr="00BF753D">
        <w:t>2.36</w:t>
      </w:r>
      <w:r w:rsidR="009626AB" w:rsidRPr="00BF753D">
        <w:t xml:space="preserve"> Å</w:t>
      </w:r>
      <w:r w:rsidR="00320C6A" w:rsidRPr="00BF753D">
        <w:t xml:space="preserve"> and a slight expansion of the topmost Au layer by ~0.5% (the bulk Au(111) spacing is 2.355 Å</w:t>
      </w:r>
      <w:r w:rsidR="009B1C01" w:rsidRPr="00BF753D">
        <w:t>)</w:t>
      </w:r>
      <w:r w:rsidR="00E6558F" w:rsidRPr="00BF753D">
        <w:t xml:space="preserve">. </w:t>
      </w:r>
      <w:r w:rsidR="009626AB" w:rsidRPr="00BF753D">
        <w:t>A full list of the structural parameters is given</w:t>
      </w:r>
      <w:r w:rsidR="00E6558F" w:rsidRPr="00BF753D">
        <w:t xml:space="preserve"> in Table 1. </w:t>
      </w:r>
      <w:r w:rsidR="009325BA" w:rsidRPr="00BF753D">
        <w:t>Although the Ag monolayer should be complete at this potential as indicated by the CV data and previous studies, the coverage obtained in our measurements (</w:t>
      </w:r>
      <w:r w:rsidR="009325BA" w:rsidRPr="00BF753D">
        <w:rPr>
          <w:rFonts w:ascii="Symbol" w:hAnsi="Symbol"/>
        </w:rPr>
        <w:t></w:t>
      </w:r>
      <w:r w:rsidR="009325BA" w:rsidRPr="00BF753D">
        <w:t>=0.6</w:t>
      </w:r>
      <w:r w:rsidR="002438D1" w:rsidRPr="00BF753D">
        <w:t>) is rather low. In a previous study</w:t>
      </w:r>
      <w:r w:rsidR="00B54C55" w:rsidRPr="00BF753D">
        <w:t xml:space="preserve"> of the effects of small temperature changes in electrochemistry it was shown that ordering in the UPD Ag monolayer on Au(111) was increased at higher temperatures </w:t>
      </w:r>
      <w:hyperlink w:anchor="_ENREF_26" w:tooltip="Gründer, 2015 #2287" w:history="1">
        <w:r w:rsidR="006D6F17" w:rsidRPr="00BF753D">
          <w:fldChar w:fldCharType="begin"/>
        </w:r>
        <w:r w:rsidR="003819D7" w:rsidRPr="00BF753D">
          <w:instrText xml:space="preserve"> ADDIN EN.CITE &lt;EndNote&gt;&lt;Cite&gt;&lt;Author&gt;Gründer&lt;/Author&gt;&lt;Year&gt;2015&lt;/Year&gt;&lt;RecNum&gt;2287&lt;/RecNum&gt;&lt;DisplayText&gt;&lt;style face="superscript"&gt;26&lt;/style&gt;&lt;/DisplayText&gt;&lt;record&gt;&lt;rec-number&gt;2287&lt;/rec-number&gt;&lt;foreign-keys&gt;&lt;key app="EN" db-id="299d22dsodrv0jev022veppdpaevz0dzfsxx"&gt;2287&lt;/key&gt;&lt;/foreign-keys&gt;&lt;ref-type name="Journal Article"&gt;17&lt;/ref-type&gt;&lt;contributors&gt;&lt;authors&gt;&lt;author&gt;Gründer, Y.&lt;/author&gt;&lt;author&gt;Markovic, N. M.&lt;/author&gt;&lt;author&gt;Thompson, P.&lt;/author&gt;&lt;author&gt;Lucas, C. A.&lt;/author&gt;&lt;/authors&gt;&lt;/contributors&gt;&lt;titles&gt;&lt;title&gt;Temperature effects on the atomic structure and kinetics in single crystal electrochemistry&lt;/title&gt;&lt;secondary-title&gt;Surface Science&lt;/secondary-title&gt;&lt;/titles&gt;&lt;periodical&gt;&lt;full-title&gt;Surface Science&lt;/full-title&gt;&lt;abbr-1&gt;Surf. Sci.&lt;/abbr-1&gt;&lt;abbr-2&gt;Surf Sci&lt;/abbr-2&gt;&lt;/periodical&gt;&lt;pages&gt;123-129&lt;/pages&gt;&lt;volume&gt;631&lt;/volume&gt;&lt;dates&gt;&lt;year&gt;2015&lt;/year&gt;&lt;/dates&gt;&lt;urls&gt;&lt;related-urls&gt;&lt;url&gt;http://www.scopus.com/inward/record.url?eid=2-s2.0-84912090497&amp;amp;partnerID=40&amp;amp;md5=96f809195fc00524c316f6f467cf93e3&lt;/url&gt;&lt;url&gt;http://ac.els-cdn.com/S0039602814001794/1-s2.0-S0039602814001794-main.pdf?_tid=afcf9ed8-6ddc-11e5-a04b-00000aacb362&amp;amp;acdnat=1444323211_105cb2283c6d99b80dc39e8d0a45cef4&lt;/url&gt;&lt;/related-urls&gt;&lt;/urls&gt;&lt;electronic-resource-num&gt;10.1016/j.susc.2014.06.022&lt;/electronic-resource-num&gt;&lt;remote-database-name&gt;Scopus&lt;/remote-database-name&gt;&lt;/record&gt;&lt;/Cite&gt;&lt;/EndNote&gt;</w:instrText>
        </w:r>
        <w:r w:rsidR="006D6F17" w:rsidRPr="00BF753D">
          <w:fldChar w:fldCharType="separate"/>
        </w:r>
        <w:r w:rsidR="003819D7" w:rsidRPr="00BF753D">
          <w:rPr>
            <w:noProof/>
            <w:vertAlign w:val="superscript"/>
          </w:rPr>
          <w:t>26</w:t>
        </w:r>
        <w:r w:rsidR="006D6F17" w:rsidRPr="00BF753D">
          <w:fldChar w:fldCharType="end"/>
        </w:r>
      </w:hyperlink>
      <w:r w:rsidR="00B54C55" w:rsidRPr="00BF753D">
        <w:t>.</w:t>
      </w:r>
      <w:r w:rsidR="002438D1" w:rsidRPr="00BF753D">
        <w:t xml:space="preserve"> </w:t>
      </w:r>
      <w:r w:rsidR="00947A09" w:rsidRPr="00BF753D">
        <w:t xml:space="preserve">Using SXS, Uosaki and co-workers </w:t>
      </w:r>
      <w:hyperlink w:anchor="_ENREF_11" w:tooltip="Kondo, 2002 #2275" w:history="1">
        <w:r w:rsidR="006D6F17" w:rsidRPr="00BF753D">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instrText xml:space="preserve"> ADDIN EN.CITE </w:instrText>
        </w:r>
        <w:r w:rsidR="006D6F17" w:rsidRPr="00BF753D">
          <w:fldChar w:fldCharType="begin">
            <w:fldData xml:space="preserve">PEVuZE5vdGU+PENpdGU+PEF1dGhvcj5Lb25kbzwvQXV0aG9yPjxZZWFyPjIwMDI8L1llYXI+PFJl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1</w:t>
        </w:r>
        <w:r w:rsidR="006D6F17" w:rsidRPr="00BF753D">
          <w:fldChar w:fldCharType="end"/>
        </w:r>
      </w:hyperlink>
      <w:r w:rsidR="00947A09" w:rsidRPr="00BF753D">
        <w:t xml:space="preserve"> found that the Ag monolayer was complete and recorded CTR data that was similar to the simulated data (red dashed line) in Figure 2.</w:t>
      </w:r>
      <w:r w:rsidR="0017308A" w:rsidRPr="00BF753D">
        <w:t xml:space="preserve"> In fact the XRV data in Figure 1b, measured at the anti-Bragg position on the specular CTR, is also consistent with </w:t>
      </w:r>
      <w:r w:rsidR="0017308A" w:rsidRPr="00BF753D">
        <w:lastRenderedPageBreak/>
        <w:t xml:space="preserve">formation of a complete Ag monolayer as the intensity is reduced by more than an order of magnitude in the UPD monolayer potential range. As the XRV data (Figure 1) was measured in the droplet x-ray electrochemical cell, this implies that the UPD process in the thin layer x-ray electrochemical cell </w:t>
      </w:r>
      <w:r w:rsidR="00FB2E6C" w:rsidRPr="00BF753D">
        <w:t xml:space="preserve">(in which the data shown in Figure 2 was obtained) </w:t>
      </w:r>
      <w:r w:rsidR="0017308A" w:rsidRPr="00BF753D">
        <w:t xml:space="preserve">may not be complete. </w:t>
      </w:r>
      <w:r w:rsidR="006C2659" w:rsidRPr="00BF753D">
        <w:t>The principal new results presented in this paper, however, refer to the transfer</w:t>
      </w:r>
      <w:r w:rsidR="009B1C01" w:rsidRPr="00BF753D">
        <w:t xml:space="preserve"> of the Ag UPD films on Au(111)</w:t>
      </w:r>
      <w:r w:rsidR="006C2659" w:rsidRPr="00BF753D">
        <w:t xml:space="preserve"> to alkaline electrolyte and not to the UPD process itself. In </w:t>
      </w:r>
      <w:r w:rsidR="00215C16" w:rsidRPr="00BF753D">
        <w:t>t</w:t>
      </w:r>
      <w:r w:rsidR="006C2659" w:rsidRPr="00BF753D">
        <w:t xml:space="preserve">his case </w:t>
      </w:r>
      <w:r w:rsidR="00215C16" w:rsidRPr="00BF753D">
        <w:t>Ag UPD is perf</w:t>
      </w:r>
      <w:r w:rsidR="006C2659" w:rsidRPr="00BF753D">
        <w:t xml:space="preserve">ormed in a hanging meniscus cell </w:t>
      </w:r>
      <w:r w:rsidR="00215C16" w:rsidRPr="00BF753D">
        <w:t>before transfer to the x-ray cell.</w:t>
      </w:r>
      <w:r w:rsidR="006C2659" w:rsidRPr="00BF753D">
        <w:t xml:space="preserve">  </w:t>
      </w:r>
      <w:r w:rsidR="0017308A" w:rsidRPr="00BF753D">
        <w:t xml:space="preserve">    </w:t>
      </w:r>
    </w:p>
    <w:p w:rsidR="00EE4AD9" w:rsidRPr="00BF753D" w:rsidRDefault="00EE4AD9" w:rsidP="00EE4AD9">
      <w:pPr>
        <w:spacing w:line="480" w:lineRule="auto"/>
      </w:pPr>
    </w:p>
    <w:p w:rsidR="00345D4A" w:rsidRPr="00BF753D" w:rsidRDefault="007022BE" w:rsidP="00EE4AD9">
      <w:pPr>
        <w:spacing w:line="480" w:lineRule="auto"/>
      </w:pPr>
      <w:r w:rsidRPr="00BF753D">
        <w:rPr>
          <w:b/>
        </w:rPr>
        <w:t>3.2</w:t>
      </w:r>
      <w:r w:rsidR="00345D4A" w:rsidRPr="00BF753D">
        <w:rPr>
          <w:b/>
        </w:rPr>
        <w:t xml:space="preserve"> Transfer to 0.1M KOH</w:t>
      </w:r>
    </w:p>
    <w:p w:rsidR="00AD7B02" w:rsidRPr="00BF753D" w:rsidRDefault="00EE4AD9" w:rsidP="00E5309E">
      <w:pPr>
        <w:spacing w:line="480" w:lineRule="auto"/>
        <w:jc w:val="both"/>
      </w:pPr>
      <w:r w:rsidRPr="00BF753D">
        <w:tab/>
      </w:r>
      <w:r w:rsidR="00A234A9" w:rsidRPr="00BF753D">
        <w:t>Transferring the Ag-</w:t>
      </w:r>
      <w:r w:rsidR="00576E57" w:rsidRPr="00BF753D">
        <w:t xml:space="preserve">modified Au(111) </w:t>
      </w:r>
      <w:r w:rsidR="00A234A9" w:rsidRPr="00BF753D">
        <w:t>electrode to a Ag</w:t>
      </w:r>
      <w:r w:rsidR="00576E57" w:rsidRPr="00BF753D">
        <w:t>-free alkaline electrolyte</w:t>
      </w:r>
      <w:r w:rsidR="00A234A9" w:rsidRPr="00BF753D">
        <w:t xml:space="preserve"> (0.1 M KOH)</w:t>
      </w:r>
      <w:r w:rsidR="00576E57" w:rsidRPr="00BF753D">
        <w:t xml:space="preserve"> enables potential dependent measurements to be made without further deposition of Ag. </w:t>
      </w:r>
      <w:r w:rsidR="00A234A9" w:rsidRPr="00BF753D">
        <w:t>As noted above,</w:t>
      </w:r>
      <w:r w:rsidR="00576E57" w:rsidRPr="00BF753D">
        <w:t xml:space="preserve"> separate electrochemical cells were used for the deposition and subsequent x-ray measurements in alkaline electrolyte. First the hanging meniscus electrochemical cell containing 0.05 M H</w:t>
      </w:r>
      <w:r w:rsidR="00576E57" w:rsidRPr="00BF753D">
        <w:rPr>
          <w:vertAlign w:val="subscript"/>
        </w:rPr>
        <w:t>2</w:t>
      </w:r>
      <w:r w:rsidR="00576E57" w:rsidRPr="00BF753D">
        <w:t>SO</w:t>
      </w:r>
      <w:r w:rsidR="00576E57" w:rsidRPr="00BF753D">
        <w:rPr>
          <w:vertAlign w:val="subscript"/>
        </w:rPr>
        <w:t>4</w:t>
      </w:r>
      <w:r w:rsidR="00576E57" w:rsidRPr="00BF753D">
        <w:t xml:space="preserve"> + 1 m</w:t>
      </w:r>
      <w:r w:rsidR="00576E57" w:rsidRPr="00BF753D">
        <w:rPr>
          <w:caps/>
        </w:rPr>
        <w:t>m</w:t>
      </w:r>
      <w:r w:rsidR="00576E57" w:rsidRPr="00BF753D">
        <w:t xml:space="preserve"> Ag</w:t>
      </w:r>
      <w:r w:rsidR="00576E57" w:rsidRPr="00BF753D">
        <w:rPr>
          <w:vertAlign w:val="subscript"/>
        </w:rPr>
        <w:t>2</w:t>
      </w:r>
      <w:r w:rsidR="00576E57" w:rsidRPr="00BF753D">
        <w:t>SO</w:t>
      </w:r>
      <w:r w:rsidR="00576E57" w:rsidRPr="00BF753D">
        <w:rPr>
          <w:vertAlign w:val="subscript"/>
        </w:rPr>
        <w:t>4</w:t>
      </w:r>
      <w:r w:rsidR="00576E57" w:rsidRPr="00BF753D">
        <w:t xml:space="preserve"> was used to enable precise control of the </w:t>
      </w:r>
      <w:r w:rsidR="00A234A9" w:rsidRPr="00BF753D">
        <w:t>Ag UPD process</w:t>
      </w:r>
      <w:r w:rsidR="00576E57" w:rsidRPr="00BF753D">
        <w:t xml:space="preserve">. A monolayer or bilayer of Ag was formed, by holding </w:t>
      </w:r>
      <w:r w:rsidR="00780B7B" w:rsidRPr="00BF753D">
        <w:t>the potential at 0.47 V and 0.44</w:t>
      </w:r>
      <w:r w:rsidR="00576E57" w:rsidRPr="00BF753D">
        <w:t xml:space="preserve"> V respectively. </w:t>
      </w:r>
      <w:r w:rsidR="00340398" w:rsidRPr="00BF753D">
        <w:t xml:space="preserve">For clarity the monolayer and bilayer Ag films are referred to as 1 ML Ag film and 2 ML Ag film throughout the rest of this article. </w:t>
      </w:r>
      <w:r w:rsidR="00576E57" w:rsidRPr="00BF753D">
        <w:t xml:space="preserve">Once the Ag layers were formed the </w:t>
      </w:r>
      <w:r w:rsidR="00A234A9" w:rsidRPr="00BF753D">
        <w:t>electrode</w:t>
      </w:r>
      <w:r w:rsidR="00576E57" w:rsidRPr="00BF753D">
        <w:t xml:space="preserve"> was </w:t>
      </w:r>
      <w:r w:rsidR="00340398" w:rsidRPr="00BF753D">
        <w:t>e</w:t>
      </w:r>
      <w:r w:rsidR="00A234A9" w:rsidRPr="00BF753D">
        <w:t>mersed at the deposition potential</w:t>
      </w:r>
      <w:r w:rsidR="00B000DE" w:rsidRPr="00BF753D">
        <w:t>, rinsed with ultrapure water</w:t>
      </w:r>
      <w:r w:rsidR="00A234A9" w:rsidRPr="00BF753D">
        <w:t xml:space="preserve"> and </w:t>
      </w:r>
      <w:r w:rsidR="00576E57" w:rsidRPr="00BF753D">
        <w:t>transferred to the electrochemical</w:t>
      </w:r>
      <w:r w:rsidR="00340398" w:rsidRPr="00BF753D">
        <w:t xml:space="preserve"> x-ray cell with a droplet</w:t>
      </w:r>
      <w:r w:rsidR="00576E57" w:rsidRPr="00BF753D">
        <w:t xml:space="preserve"> </w:t>
      </w:r>
      <w:r w:rsidR="00B000DE" w:rsidRPr="00BF753D">
        <w:t>of 0.1 M KOH electrolyte protecting</w:t>
      </w:r>
      <w:r w:rsidR="00576E57" w:rsidRPr="00BF753D">
        <w:t xml:space="preserve"> the surface</w:t>
      </w:r>
      <w:r w:rsidR="00A234A9" w:rsidRPr="00BF753D">
        <w:t xml:space="preserve">. It was then </w:t>
      </w:r>
      <w:r w:rsidR="00576E57" w:rsidRPr="00BF753D">
        <w:t>immersed at open circuit potential int</w:t>
      </w:r>
      <w:r w:rsidR="00A234A9" w:rsidRPr="00BF753D">
        <w:t xml:space="preserve">o </w:t>
      </w:r>
      <w:r w:rsidR="00576E57" w:rsidRPr="00BF753D">
        <w:t>alkaline electrolyte, 0.1 M KOH</w:t>
      </w:r>
      <w:r w:rsidR="00A234A9" w:rsidRPr="00BF753D">
        <w:t>, in the thin layer x-ray electrochemical cell</w:t>
      </w:r>
      <w:r w:rsidR="00576E57" w:rsidRPr="00BF753D">
        <w:t xml:space="preserve">. </w:t>
      </w:r>
      <w:r w:rsidR="00A234A9" w:rsidRPr="00BF753D">
        <w:t xml:space="preserve">A </w:t>
      </w:r>
      <w:r w:rsidR="00576E57" w:rsidRPr="00BF753D">
        <w:t xml:space="preserve">series of CTR and XRV measurements were </w:t>
      </w:r>
      <w:r w:rsidR="00A234A9" w:rsidRPr="00BF753D">
        <w:t xml:space="preserve">then </w:t>
      </w:r>
      <w:r w:rsidR="00576E57" w:rsidRPr="00BF753D">
        <w:t xml:space="preserve">made to fully characterise the surface and understand </w:t>
      </w:r>
      <w:r w:rsidR="00A234A9" w:rsidRPr="00BF753D">
        <w:t xml:space="preserve">the potential dependence of the </w:t>
      </w:r>
      <w:r w:rsidR="00F91C6E" w:rsidRPr="00BF753D">
        <w:t>UPD structures in alkaline electrolyte</w:t>
      </w:r>
      <w:r w:rsidR="00576E57" w:rsidRPr="00BF753D">
        <w:t xml:space="preserve">. </w:t>
      </w:r>
      <w:r w:rsidR="00A234A9" w:rsidRPr="00BF753D">
        <w:t xml:space="preserve">Corresponding </w:t>
      </w:r>
      <w:r w:rsidR="00576E57" w:rsidRPr="00BF753D">
        <w:t>CV measurements were also made in the hanging meniscus cell.</w:t>
      </w:r>
      <w:r w:rsidR="005B49FD" w:rsidRPr="00BF753D">
        <w:t xml:space="preserve"> </w:t>
      </w:r>
    </w:p>
    <w:p w:rsidR="00AD7B02" w:rsidRPr="00BF753D" w:rsidRDefault="00AD7B02" w:rsidP="00E5309E">
      <w:pPr>
        <w:spacing w:line="480" w:lineRule="auto"/>
        <w:jc w:val="both"/>
      </w:pPr>
    </w:p>
    <w:p w:rsidR="00AD7B02" w:rsidRPr="00BF753D" w:rsidRDefault="00AD7B02" w:rsidP="00E5309E">
      <w:pPr>
        <w:spacing w:line="480" w:lineRule="auto"/>
        <w:jc w:val="both"/>
        <w:rPr>
          <w:b/>
        </w:rPr>
      </w:pPr>
      <w:r w:rsidRPr="00BF753D">
        <w:rPr>
          <w:b/>
        </w:rPr>
        <w:t xml:space="preserve">3.2.1 Cyclic Voltammetry </w:t>
      </w:r>
      <w:r w:rsidR="00F91C6E" w:rsidRPr="00BF753D">
        <w:rPr>
          <w:b/>
        </w:rPr>
        <w:t>(CV) of Ag-</w:t>
      </w:r>
      <w:r w:rsidRPr="00BF753D">
        <w:rPr>
          <w:b/>
        </w:rPr>
        <w:t>modified Au(111)</w:t>
      </w:r>
      <w:r w:rsidR="00606033" w:rsidRPr="00BF753D">
        <w:rPr>
          <w:b/>
        </w:rPr>
        <w:t xml:space="preserve"> in</w:t>
      </w:r>
      <w:r w:rsidRPr="00BF753D">
        <w:rPr>
          <w:b/>
        </w:rPr>
        <w:t xml:space="preserve"> 0.1</w:t>
      </w:r>
      <w:r w:rsidR="00606033" w:rsidRPr="00BF753D">
        <w:rPr>
          <w:b/>
        </w:rPr>
        <w:t xml:space="preserve"> </w:t>
      </w:r>
      <w:r w:rsidRPr="00BF753D">
        <w:rPr>
          <w:b/>
        </w:rPr>
        <w:t>M KOH</w:t>
      </w:r>
    </w:p>
    <w:p w:rsidR="00780B7B" w:rsidRPr="00BF753D" w:rsidRDefault="00EE4AD9" w:rsidP="00E5309E">
      <w:pPr>
        <w:spacing w:line="480" w:lineRule="auto"/>
        <w:jc w:val="both"/>
      </w:pPr>
      <w:r w:rsidRPr="00BF753D">
        <w:tab/>
      </w:r>
      <w:r w:rsidR="00AD7B02" w:rsidRPr="00BF753D">
        <w:t xml:space="preserve">The </w:t>
      </w:r>
      <w:r w:rsidR="00C460FD" w:rsidRPr="00BF753D">
        <w:t>CV</w:t>
      </w:r>
      <w:r w:rsidR="00AD7B02" w:rsidRPr="00BF753D">
        <w:t xml:space="preserve"> </w:t>
      </w:r>
      <w:r w:rsidR="00C460FD" w:rsidRPr="00BF753D">
        <w:t xml:space="preserve">measured in 0.1 M KOH </w:t>
      </w:r>
      <w:r w:rsidR="00AD7B02" w:rsidRPr="00BF753D">
        <w:t>of the</w:t>
      </w:r>
      <w:r w:rsidR="00340398" w:rsidRPr="00BF753D">
        <w:t xml:space="preserve"> 1 ML</w:t>
      </w:r>
      <w:r w:rsidR="00AD7B02" w:rsidRPr="00BF753D">
        <w:t xml:space="preserve"> Ag </w:t>
      </w:r>
      <w:r w:rsidR="00340398" w:rsidRPr="00BF753D">
        <w:t>film</w:t>
      </w:r>
      <w:r w:rsidR="00AD7B02" w:rsidRPr="00BF753D">
        <w:t xml:space="preserve"> </w:t>
      </w:r>
      <w:r w:rsidR="00C460FD" w:rsidRPr="00BF753D">
        <w:t xml:space="preserve">(deposited at 0.47 V) </w:t>
      </w:r>
      <w:r w:rsidR="00AD7B02" w:rsidRPr="00BF753D">
        <w:t xml:space="preserve">and </w:t>
      </w:r>
      <w:r w:rsidR="00340398" w:rsidRPr="00BF753D">
        <w:t xml:space="preserve">2 ML </w:t>
      </w:r>
      <w:r w:rsidR="00C460FD" w:rsidRPr="00BF753D">
        <w:t xml:space="preserve">Ag </w:t>
      </w:r>
      <w:r w:rsidR="00340398" w:rsidRPr="00BF753D">
        <w:t>film</w:t>
      </w:r>
      <w:r w:rsidR="00C460FD" w:rsidRPr="00BF753D">
        <w:t xml:space="preserve"> (deposited at </w:t>
      </w:r>
      <w:r w:rsidR="00780B7B" w:rsidRPr="00BF753D">
        <w:t>0.44</w:t>
      </w:r>
      <w:r w:rsidR="00C460FD" w:rsidRPr="00BF753D">
        <w:t xml:space="preserve"> V)</w:t>
      </w:r>
      <w:r w:rsidR="00AD7B02" w:rsidRPr="00BF753D">
        <w:t xml:space="preserve"> are shown in Figure 3 </w:t>
      </w:r>
      <w:r w:rsidR="00576E57" w:rsidRPr="00BF753D">
        <w:t xml:space="preserve">together with </w:t>
      </w:r>
      <w:r w:rsidR="00C460FD" w:rsidRPr="00BF753D">
        <w:t>the CV measured for a clean</w:t>
      </w:r>
      <w:r w:rsidR="00576E57" w:rsidRPr="00BF753D">
        <w:t xml:space="preserve"> Au(111) </w:t>
      </w:r>
      <w:r w:rsidR="00C460FD" w:rsidRPr="00BF753D">
        <w:t>electrode</w:t>
      </w:r>
      <w:r w:rsidR="00576E57" w:rsidRPr="00BF753D">
        <w:t xml:space="preserve">. </w:t>
      </w:r>
      <w:r w:rsidR="00B000DE" w:rsidRPr="00BF753D">
        <w:t xml:space="preserve">Upon immersion of the electrode into the 0.1 M KOH electrolyte the measured open circuit potentials were -0.2 V, -0.36 V and -0.45 V for bare Au(111), the 1 ML Ag film and the 2 ML Ag film respectively. </w:t>
      </w:r>
      <w:r w:rsidR="00576E57" w:rsidRPr="00BF753D">
        <w:t xml:space="preserve">For the </w:t>
      </w:r>
      <w:r w:rsidR="00C460FD" w:rsidRPr="00BF753D">
        <w:t>Au(111) electrode</w:t>
      </w:r>
      <w:r w:rsidR="00576E57" w:rsidRPr="00BF753D">
        <w:t xml:space="preserve"> the potential region -0.9 V to -0.6 V corresponds to charging/discharging of the double layer and the potential region -0.6</w:t>
      </w:r>
      <w:r w:rsidR="00576E57" w:rsidRPr="00BF753D">
        <w:rPr>
          <w:vertAlign w:val="subscript"/>
        </w:rPr>
        <w:t xml:space="preserve"> </w:t>
      </w:r>
      <w:r w:rsidR="00576E57" w:rsidRPr="00BF753D">
        <w:t>V to 0 V corresponds to the reversible adsorption/desorption of oxygenated species, hereafter called OH</w:t>
      </w:r>
      <w:r w:rsidR="00C460FD" w:rsidRPr="00BF753D">
        <w:rPr>
          <w:vertAlign w:val="superscript"/>
        </w:rPr>
        <w:t>-</w:t>
      </w:r>
      <w:r w:rsidR="00576E57" w:rsidRPr="00BF753D">
        <w:rPr>
          <w:vertAlign w:val="subscript"/>
        </w:rPr>
        <w:t xml:space="preserve"> </w:t>
      </w:r>
      <w:hyperlink w:anchor="_ENREF_23" w:tooltip="Gallagher, 2005 #438" w:history="1">
        <w:r w:rsidR="006D6F17" w:rsidRPr="00BF753D">
          <w:fldChar w:fldCharType="begin">
            <w:fldData xml:space="preserve">PEVuZE5vdGU+PENpdGU+PEF1dGhvcj5HYWxsYWdoZXI8L0F1dGhvcj48WWVhcj4yMDA1PC9ZZWFy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</w:fldData>
          </w:fldChar>
        </w:r>
        <w:r w:rsidR="003819D7" w:rsidRPr="00BF753D">
          <w:instrText xml:space="preserve"> ADDIN EN.CITE </w:instrText>
        </w:r>
        <w:r w:rsidR="006D6F17" w:rsidRPr="00BF753D">
          <w:fldChar w:fldCharType="begin">
            <w:fldData xml:space="preserve">PEVuZE5vdGU+PENpdGU+PEF1dGhvcj5HYWxsYWdoZXI8L0F1dGhvcj48WWVhcj4yMDA1PC9ZZWFy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3</w:t>
        </w:r>
        <w:r w:rsidR="006D6F17" w:rsidRPr="00BF753D">
          <w:fldChar w:fldCharType="end"/>
        </w:r>
      </w:hyperlink>
      <w:r w:rsidR="00780B7B" w:rsidRPr="00BF753D">
        <w:t>. As would be expected</w:t>
      </w:r>
      <w:r w:rsidR="00340398" w:rsidRPr="00BF753D">
        <w:t>,</w:t>
      </w:r>
      <w:r w:rsidR="00780B7B" w:rsidRPr="00BF753D">
        <w:t xml:space="preserve"> t</w:t>
      </w:r>
      <w:r w:rsidR="00576E57" w:rsidRPr="00BF753D">
        <w:t xml:space="preserve">he CV for both the </w:t>
      </w:r>
      <w:r w:rsidR="00340398" w:rsidRPr="00BF753D">
        <w:t xml:space="preserve">1 ML </w:t>
      </w:r>
      <w:r w:rsidR="00576E57" w:rsidRPr="00BF753D">
        <w:t xml:space="preserve">Ag </w:t>
      </w:r>
      <w:r w:rsidR="00340398" w:rsidRPr="00BF753D">
        <w:t>film</w:t>
      </w:r>
      <w:r w:rsidR="00576E57" w:rsidRPr="00BF753D">
        <w:t xml:space="preserve"> and </w:t>
      </w:r>
      <w:r w:rsidR="00340398" w:rsidRPr="00BF753D">
        <w:t xml:space="preserve">2 ML </w:t>
      </w:r>
      <w:r w:rsidR="00780B7B" w:rsidRPr="00BF753D">
        <w:t xml:space="preserve">Ag </w:t>
      </w:r>
      <w:r w:rsidR="00340398" w:rsidRPr="00BF753D">
        <w:t>film</w:t>
      </w:r>
      <w:r w:rsidR="00576E57" w:rsidRPr="00BF753D">
        <w:t xml:space="preserve"> show </w:t>
      </w:r>
      <w:r w:rsidR="00780B7B" w:rsidRPr="00BF753D">
        <w:t xml:space="preserve">additional </w:t>
      </w:r>
      <w:r w:rsidR="00576E57" w:rsidRPr="00BF753D">
        <w:t xml:space="preserve">features which are characteristic of Ag </w:t>
      </w:r>
      <w:r w:rsidR="00C460FD" w:rsidRPr="00BF753D">
        <w:t xml:space="preserve">single </w:t>
      </w:r>
      <w:r w:rsidR="00576E57" w:rsidRPr="00BF753D">
        <w:t xml:space="preserve">crystal </w:t>
      </w:r>
      <w:r w:rsidR="00C460FD" w:rsidRPr="00BF753D">
        <w:t xml:space="preserve">electrode </w:t>
      </w:r>
      <w:r w:rsidR="00576E57" w:rsidRPr="00BF753D">
        <w:t xml:space="preserve">surfaces. </w:t>
      </w:r>
      <w:r w:rsidR="00C460FD" w:rsidRPr="00BF753D">
        <w:t>A detailed study of the low-index surfaces of single crystal Ag electrodes in 0.1 M</w:t>
      </w:r>
      <w:r w:rsidR="00576E57" w:rsidRPr="00BF753D">
        <w:t xml:space="preserve"> NaOH</w:t>
      </w:r>
      <w:r w:rsidR="00340398" w:rsidRPr="00BF753D">
        <w:t xml:space="preserve"> has been reported previously</w:t>
      </w:r>
      <w:r w:rsidR="00576E57" w:rsidRPr="00BF753D">
        <w:t xml:space="preserve"> </w:t>
      </w:r>
      <w:r w:rsidR="006D6F17" w:rsidRPr="00BF753D">
        <w:fldChar w:fldCharType="begin">
          <w:fldData xml:space="preserve">PEVuZE5vdGU+PENpdGU+PEF1dGhvcj5Ib3Jzd2VsbDwvQXV0aG9yPjxZZWFyPjIwMDQ8L1llYXI+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</w:fldData>
        </w:fldChar>
      </w:r>
      <w:r w:rsidR="00716C2D"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ywgMjctMjg8L3N0eWxlPjwvRGlzcGxheVRleHQ+PHJlY29yZD48cmVjLW51bWJlcj4yMjY3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</w:fldData>
        </w:fldChar>
      </w:r>
      <w:r w:rsidR="00716C2D" w:rsidRPr="00BF753D">
        <w:instrText xml:space="preserve"> ADDIN EN.CITE.DATA </w:instrText>
      </w:r>
      <w:r w:rsidR="006D6F17" w:rsidRPr="00BF753D">
        <w:fldChar w:fldCharType="end"/>
      </w:r>
      <w:r w:rsidR="006D6F17" w:rsidRPr="00BF753D">
        <w:fldChar w:fldCharType="separate"/>
      </w:r>
      <w:hyperlink w:anchor="_ENREF_3" w:tooltip="Horswell, 2004 #2267" w:history="1">
        <w:r w:rsidR="003819D7" w:rsidRPr="00BF753D">
          <w:rPr>
            <w:noProof/>
            <w:vertAlign w:val="superscript"/>
          </w:rPr>
          <w:t>3</w:t>
        </w:r>
      </w:hyperlink>
      <w:r w:rsidR="00716C2D" w:rsidRPr="00BF753D">
        <w:rPr>
          <w:noProof/>
          <w:vertAlign w:val="superscript"/>
        </w:rPr>
        <w:t xml:space="preserve">, </w:t>
      </w:r>
      <w:hyperlink w:anchor="_ENREF_27" w:tooltip="Savinova, 2002 #2288" w:history="1">
        <w:r w:rsidR="003819D7" w:rsidRPr="00BF753D">
          <w:rPr>
            <w:noProof/>
            <w:vertAlign w:val="superscript"/>
          </w:rPr>
          <w:t>27-28</w:t>
        </w:r>
      </w:hyperlink>
      <w:r w:rsidR="006D6F17" w:rsidRPr="00BF753D">
        <w:fldChar w:fldCharType="end"/>
      </w:r>
      <w:r w:rsidR="00576E57" w:rsidRPr="00BF753D">
        <w:t xml:space="preserve"> and sets of peaks similar to </w:t>
      </w:r>
      <w:r w:rsidR="00C460FD" w:rsidRPr="00BF753D">
        <w:t xml:space="preserve">those labelled </w:t>
      </w:r>
      <w:r w:rsidR="00576E57" w:rsidRPr="00BF753D">
        <w:t xml:space="preserve">A4 and C4 in </w:t>
      </w:r>
      <w:r w:rsidR="007C56A3" w:rsidRPr="00BF753D">
        <w:t xml:space="preserve">Figure 3 </w:t>
      </w:r>
      <w:r w:rsidR="00576E57" w:rsidRPr="00BF753D">
        <w:t>have been attributed to the specific adsorption and desorption of OH</w:t>
      </w:r>
      <w:r w:rsidR="00576E57" w:rsidRPr="00BF753D">
        <w:rPr>
          <w:vertAlign w:val="superscript"/>
        </w:rPr>
        <w:t>-</w:t>
      </w:r>
      <w:r w:rsidR="00576E57" w:rsidRPr="00BF753D">
        <w:t xml:space="preserve"> anions. </w:t>
      </w:r>
      <w:r w:rsidR="00C460FD" w:rsidRPr="00BF753D">
        <w:t xml:space="preserve">In addition </w:t>
      </w:r>
      <w:r w:rsidR="00576E57" w:rsidRPr="00BF753D">
        <w:t xml:space="preserve">Savinova </w:t>
      </w:r>
      <w:r w:rsidR="00576E57" w:rsidRPr="00BF753D">
        <w:rPr>
          <w:i/>
        </w:rPr>
        <w:t>et al</w:t>
      </w:r>
      <w:r w:rsidR="00576E57" w:rsidRPr="00BF753D">
        <w:t xml:space="preserve">. attributed </w:t>
      </w:r>
      <w:r w:rsidR="00C460FD" w:rsidRPr="00BF753D">
        <w:t>the peaks labelled as</w:t>
      </w:r>
      <w:r w:rsidR="00576E57" w:rsidRPr="00BF753D">
        <w:t xml:space="preserve"> C5 </w:t>
      </w:r>
      <w:r w:rsidR="00C460FD" w:rsidRPr="00BF753D">
        <w:t xml:space="preserve">in Figure 3 </w:t>
      </w:r>
      <w:r w:rsidR="00576E57" w:rsidRPr="00BF753D">
        <w:t>to the sub-surface incorporation of OH</w:t>
      </w:r>
      <w:r w:rsidR="00C460FD" w:rsidRPr="00BF753D">
        <w:rPr>
          <w:vertAlign w:val="superscript"/>
        </w:rPr>
        <w:t>-</w:t>
      </w:r>
      <w:r w:rsidR="00576E57" w:rsidRPr="00BF753D">
        <w:t xml:space="preserve"> species into </w:t>
      </w:r>
      <w:r w:rsidR="00C460FD" w:rsidRPr="00BF753D">
        <w:t xml:space="preserve">both </w:t>
      </w:r>
      <w:r w:rsidR="00576E57" w:rsidRPr="00BF753D">
        <w:t xml:space="preserve">Ag(111) </w:t>
      </w:r>
      <w:hyperlink w:anchor="_ENREF_29" w:tooltip="Savinova, 2000 #2290" w:history="1">
        <w:r w:rsidR="006D6F17" w:rsidRPr="00BF753D">
          <w:fldChar w:fldCharType="begin">
            <w:fldData xml:space="preserve">PEVuZE5vdGU+PENpdGU+PEF1dGhvcj5TYXZpbm92YTwvQXV0aG9yPjxZZWFyPjIwMDA8L1llYXI+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</w:fldData>
          </w:fldChar>
        </w:r>
        <w:r w:rsidR="003819D7" w:rsidRPr="00BF753D">
          <w:instrText xml:space="preserve"> ADDIN EN.CITE </w:instrText>
        </w:r>
        <w:r w:rsidR="006D6F17" w:rsidRPr="00BF753D">
          <w:fldChar w:fldCharType="begin">
            <w:fldData xml:space="preserve">PEVuZE5vdGU+PENpdGU+PEF1dGhvcj5TYXZpbm92YTwvQXV0aG9yPjxZZWFyPjIwMDA8L1llYXI+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9-30</w:t>
        </w:r>
        <w:r w:rsidR="006D6F17" w:rsidRPr="00BF753D">
          <w:fldChar w:fldCharType="end"/>
        </w:r>
      </w:hyperlink>
      <w:r w:rsidR="00576E57" w:rsidRPr="00BF753D">
        <w:t xml:space="preserve"> </w:t>
      </w:r>
      <w:r w:rsidR="00C460FD" w:rsidRPr="00BF753D">
        <w:t xml:space="preserve">and a polycrystalline </w:t>
      </w:r>
      <w:r w:rsidR="00576E57" w:rsidRPr="00BF753D">
        <w:t xml:space="preserve">Ag </w:t>
      </w:r>
      <w:r w:rsidR="00C460FD" w:rsidRPr="00BF753D">
        <w:t xml:space="preserve">electrode </w:t>
      </w:r>
      <w:hyperlink w:anchor="_ENREF_31" w:tooltip="Savinova, 1998 #2292" w:history="1">
        <w:r w:rsidR="006D6F17" w:rsidRPr="00BF753D">
          <w:fldChar w:fldCharType="begin">
            <w:fldData xml:space="preserve">PEVuZE5vdGU+PENpdGU+PEF1dGhvcj5TYXZpbm92YTwvQXV0aG9yPjxZZWFyPjE5OTg8L1llYXI+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</w:fldData>
          </w:fldChar>
        </w:r>
        <w:r w:rsidR="003819D7" w:rsidRPr="00BF753D">
          <w:instrText xml:space="preserve"> ADDIN EN.CITE </w:instrText>
        </w:r>
        <w:r w:rsidR="006D6F17" w:rsidRPr="00BF753D">
          <w:fldChar w:fldCharType="begin">
            <w:fldData xml:space="preserve">PEVuZE5vdGU+PENpdGU+PEF1dGhvcj5TYXZpbm92YTwvQXV0aG9yPjxZZWFyPjE5OTg8L1llYXI+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1</w:t>
        </w:r>
        <w:r w:rsidR="006D6F17" w:rsidRPr="00BF753D">
          <w:fldChar w:fldCharType="end"/>
        </w:r>
      </w:hyperlink>
      <w:r w:rsidR="00576E57" w:rsidRPr="00BF753D">
        <w:t>.</w:t>
      </w:r>
      <w:r w:rsidR="00734950" w:rsidRPr="00BF753D">
        <w:t xml:space="preserve"> </w:t>
      </w:r>
      <w:r w:rsidR="00C460FD" w:rsidRPr="00BF753D">
        <w:t>These studies showed that t</w:t>
      </w:r>
      <w:r w:rsidR="00576E57" w:rsidRPr="00BF753D">
        <w:t>he potential region for OH</w:t>
      </w:r>
      <w:r w:rsidR="00576E57" w:rsidRPr="00BF753D">
        <w:rPr>
          <w:vertAlign w:val="superscript"/>
        </w:rPr>
        <w:t>-</w:t>
      </w:r>
      <w:r w:rsidR="00576E57" w:rsidRPr="00BF753D">
        <w:t xml:space="preserve"> adsorption on</w:t>
      </w:r>
      <w:r w:rsidR="00C460FD" w:rsidRPr="00BF753D">
        <w:t>to</w:t>
      </w:r>
      <w:r w:rsidR="00576E57" w:rsidRPr="00BF753D">
        <w:t xml:space="preserve"> Ag</w:t>
      </w:r>
      <w:r w:rsidR="00C460FD" w:rsidRPr="00BF753D">
        <w:t>(</w:t>
      </w:r>
      <w:r w:rsidR="00C460FD" w:rsidRPr="00BF753D">
        <w:rPr>
          <w:i/>
        </w:rPr>
        <w:t>hkl</w:t>
      </w:r>
      <w:r w:rsidR="00C460FD" w:rsidRPr="00BF753D">
        <w:t>)</w:t>
      </w:r>
      <w:r w:rsidR="00576E57" w:rsidRPr="00BF753D">
        <w:t xml:space="preserve"> is dependent on the </w:t>
      </w:r>
      <w:r w:rsidR="00780B7B" w:rsidRPr="00BF753D">
        <w:t xml:space="preserve">atomic geometry of the </w:t>
      </w:r>
      <w:r w:rsidR="00576E57" w:rsidRPr="00BF753D">
        <w:t>single crystal surface</w:t>
      </w:r>
      <w:r w:rsidR="00F72DC9" w:rsidRPr="00BF753D">
        <w:t xml:space="preserve"> and correlates directly with the potential of zero charge (</w:t>
      </w:r>
      <w:r w:rsidR="00F72DC9" w:rsidRPr="00BF753D">
        <w:rPr>
          <w:i/>
        </w:rPr>
        <w:t>pzc</w:t>
      </w:r>
      <w:r w:rsidR="00F72DC9" w:rsidRPr="00BF753D">
        <w:t>)</w:t>
      </w:r>
      <w:r w:rsidR="00576E57" w:rsidRPr="00BF753D">
        <w:t xml:space="preserve"> </w:t>
      </w:r>
      <w:hyperlink w:anchor="_ENREF_3" w:tooltip="Horswell, 2004 #2267" w:history="1">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w:t>
        </w:r>
        <w:r w:rsidR="006D6F17" w:rsidRPr="00BF753D">
          <w:fldChar w:fldCharType="end"/>
        </w:r>
      </w:hyperlink>
      <w:r w:rsidR="00340398" w:rsidRPr="00BF753D">
        <w:t>.</w:t>
      </w:r>
      <w:r w:rsidR="00F72DC9" w:rsidRPr="00BF753D">
        <w:t xml:space="preserve"> Hence the shift in the peaks labelled A4/C4 in Figure 3 may be expected to correlate with </w:t>
      </w:r>
      <w:r w:rsidR="00340398" w:rsidRPr="00BF753D">
        <w:t xml:space="preserve">the </w:t>
      </w:r>
      <w:r w:rsidR="00F72DC9" w:rsidRPr="00BF753D">
        <w:t>crystallographic morphology of the Ag film</w:t>
      </w:r>
      <w:r w:rsidR="00576E57" w:rsidRPr="00BF753D">
        <w:t>.</w:t>
      </w:r>
      <w:r w:rsidR="00F72DC9" w:rsidRPr="00BF753D">
        <w:t xml:space="preserve"> This is discussed further in section 4. </w:t>
      </w:r>
      <w:r w:rsidR="00576E57" w:rsidRPr="00BF753D">
        <w:t xml:space="preserve"> </w:t>
      </w:r>
    </w:p>
    <w:p w:rsidR="006E6B99" w:rsidRPr="00BF753D" w:rsidRDefault="006E6B99" w:rsidP="00E5309E">
      <w:pPr>
        <w:spacing w:line="480" w:lineRule="auto"/>
        <w:jc w:val="both"/>
      </w:pPr>
    </w:p>
    <w:p w:rsidR="007D0EED" w:rsidRPr="00BF753D" w:rsidRDefault="007D0EED" w:rsidP="00E5309E">
      <w:pPr>
        <w:spacing w:line="480" w:lineRule="auto"/>
        <w:jc w:val="both"/>
      </w:pPr>
      <w:r w:rsidRPr="00BF753D">
        <w:rPr>
          <w:b/>
        </w:rPr>
        <w:t>3.2.2 Ag Bilayer on Au(111)</w:t>
      </w:r>
    </w:p>
    <w:p w:rsidR="00576E57" w:rsidRPr="00BF753D" w:rsidRDefault="00E5309E" w:rsidP="00E5309E">
      <w:pPr>
        <w:spacing w:line="480" w:lineRule="auto"/>
        <w:jc w:val="both"/>
      </w:pPr>
      <w:r w:rsidRPr="00BF753D">
        <w:tab/>
      </w:r>
      <w:r w:rsidR="00576E57" w:rsidRPr="00BF753D">
        <w:t xml:space="preserve">As </w:t>
      </w:r>
      <w:r w:rsidR="00624509" w:rsidRPr="00BF753D">
        <w:t xml:space="preserve">shown by the CV in Figure 1a, the reversible peak in the CV corresponding to deposition/desorption of the second Ag UPD monolayer (labelled A3/C3) is very close to the onset of bulk Ag deposition. In order to form the Ag bilayer structure </w:t>
      </w:r>
      <w:r w:rsidR="00340398" w:rsidRPr="00BF753D">
        <w:t xml:space="preserve">(2 ML Ag film) </w:t>
      </w:r>
      <w:r w:rsidR="00624509" w:rsidRPr="00BF753D">
        <w:lastRenderedPageBreak/>
        <w:t xml:space="preserve">the potential was scanned to 0.44 V and held before immersion of the electrode and transfer </w:t>
      </w:r>
      <w:r w:rsidR="00576E57" w:rsidRPr="00BF753D">
        <w:t xml:space="preserve">to the electrochemical x-ray cell containing alkaline electrolyte, 0.1 M KOH. Specular CTR (0, 0, L) measurements of the </w:t>
      </w:r>
      <w:r w:rsidR="00340398" w:rsidRPr="00BF753D">
        <w:t xml:space="preserve">2 ML </w:t>
      </w:r>
      <w:r w:rsidR="00576E57" w:rsidRPr="00BF753D">
        <w:t xml:space="preserve">Ag </w:t>
      </w:r>
      <w:r w:rsidR="00624509" w:rsidRPr="00BF753D">
        <w:t xml:space="preserve">film </w:t>
      </w:r>
      <w:r w:rsidR="00576E57" w:rsidRPr="00BF753D">
        <w:t xml:space="preserve">were </w:t>
      </w:r>
      <w:r w:rsidR="00624509" w:rsidRPr="00BF753D">
        <w:t>then obtained</w:t>
      </w:r>
      <w:r w:rsidR="00576E57" w:rsidRPr="00BF753D">
        <w:t xml:space="preserve"> at fixed potentials of -0.9 V and -0.1 V.</w:t>
      </w:r>
    </w:p>
    <w:p w:rsidR="00015526" w:rsidRPr="00BF753D" w:rsidRDefault="00E5309E" w:rsidP="00E5309E">
      <w:pPr>
        <w:spacing w:line="480" w:lineRule="auto"/>
        <w:jc w:val="both"/>
      </w:pPr>
      <w:r w:rsidRPr="00BF753D">
        <w:tab/>
      </w:r>
      <w:r w:rsidR="007D0EED" w:rsidRPr="00BF753D">
        <w:t xml:space="preserve">Figure </w:t>
      </w:r>
      <w:r w:rsidR="007C7E50" w:rsidRPr="00BF753D">
        <w:t>4</w:t>
      </w:r>
      <w:r w:rsidR="007D0EED" w:rsidRPr="00BF753D">
        <w:t xml:space="preserve">(a) </w:t>
      </w:r>
      <w:r w:rsidR="00576E57" w:rsidRPr="00BF753D">
        <w:t xml:space="preserve">shows the specular CTR (0, 0, L) obtained for the </w:t>
      </w:r>
      <w:r w:rsidR="007121D7" w:rsidRPr="00BF753D">
        <w:t xml:space="preserve">2 ML Ag </w:t>
      </w:r>
      <w:r w:rsidR="00624509" w:rsidRPr="00BF753D">
        <w:t>film at</w:t>
      </w:r>
      <w:r w:rsidR="00576E57" w:rsidRPr="00BF753D">
        <w:t xml:space="preserve"> -0.9 V (black circles) and -0.1 V (red squares). </w:t>
      </w:r>
      <w:r w:rsidR="00624509" w:rsidRPr="00BF753D">
        <w:t xml:space="preserve">As described in section 3.1, the data points correspond to background subtracted integrated intensities obtained from rocking scans at successive L values and have been corrected for the instrumental resolution. </w:t>
      </w:r>
      <w:r w:rsidR="0035436A" w:rsidRPr="00BF753D">
        <w:t>Figure 4(b) shows the ratio between the two data sets-such data are useful to highlight systematic changes and test the reliability of the structural models that are used to simulate the CTR data. In order to fit the CTR data in Figure 4, a structural model consisting</w:t>
      </w:r>
      <w:r w:rsidR="009B1C01" w:rsidRPr="00BF753D">
        <w:t xml:space="preserve"> of two</w:t>
      </w:r>
      <w:r w:rsidR="00576E57" w:rsidRPr="00BF753D">
        <w:t xml:space="preserve"> Ag monolayers </w:t>
      </w:r>
      <w:r w:rsidR="0035436A" w:rsidRPr="00BF753D">
        <w:t>on top of the Au(111) substrate was used. In fitting the data the variable structural parameters for each layer were the coverage (</w:t>
      </w:r>
      <w:r w:rsidR="0035436A" w:rsidRPr="00BF753D">
        <w:rPr>
          <w:rFonts w:ascii="Symbol" w:hAnsi="Symbol"/>
        </w:rPr>
        <w:t></w:t>
      </w:r>
      <w:r w:rsidR="000C0B8A" w:rsidRPr="00BF753D">
        <w:t>), the surface normal atomic layer</w:t>
      </w:r>
      <w:r w:rsidR="0035436A" w:rsidRPr="00BF753D">
        <w:t xml:space="preserve"> spacing </w:t>
      </w:r>
      <w:r w:rsidR="000C0B8A" w:rsidRPr="00BF753D">
        <w:t xml:space="preserve">(d-spacing) </w:t>
      </w:r>
      <w:r w:rsidR="0035436A" w:rsidRPr="00BF753D">
        <w:t>and a roughness factor (</w:t>
      </w:r>
      <w:r w:rsidR="0035436A" w:rsidRPr="00BF753D">
        <w:rPr>
          <w:rFonts w:ascii="Symbol" w:hAnsi="Symbol"/>
        </w:rPr>
        <w:t></w:t>
      </w:r>
      <w:r w:rsidR="0035436A" w:rsidRPr="00BF753D">
        <w:t>).</w:t>
      </w:r>
      <w:r w:rsidR="009B1C01" w:rsidRPr="00BF753D">
        <w:t xml:space="preserve"> </w:t>
      </w:r>
      <w:r w:rsidR="00015526" w:rsidRPr="00BF753D">
        <w:t xml:space="preserve">The best fits to the data are shown by the solid lines in Figure 4 with the corresponding structural parameters listed in Table 2. </w:t>
      </w:r>
      <w:r w:rsidR="004B770D" w:rsidRPr="00BF753D">
        <w:t xml:space="preserve">The specular CTR is of particular interest as it is sensitive to any layer ordering at the interface, including that of the electrolyte </w:t>
      </w:r>
      <w:hyperlink w:anchor="_ENREF_22" w:tooltip="Lucas, 2011 #422" w:history="1">
        <w:r w:rsidR="006D6F17" w:rsidRPr="00BF753D">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instrText xml:space="preserve"> ADDIN EN.CITE </w:instrText>
        </w:r>
        <w:r w:rsidR="006D6F17" w:rsidRPr="00BF753D">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2</w:t>
        </w:r>
        <w:r w:rsidR="006D6F17" w:rsidRPr="00BF753D">
          <w:fldChar w:fldCharType="end"/>
        </w:r>
      </w:hyperlink>
      <w:r w:rsidR="004B770D" w:rsidRPr="00BF753D">
        <w:t xml:space="preserve">. </w:t>
      </w:r>
      <w:r w:rsidR="00015526" w:rsidRPr="00BF753D">
        <w:t>In order to get a reasonable fit to the data measured at -0.1 V it was necessary to include an additional layer of OH</w:t>
      </w:r>
      <w:r w:rsidR="00015526" w:rsidRPr="00BF753D">
        <w:rPr>
          <w:vertAlign w:val="superscript"/>
        </w:rPr>
        <w:t>-</w:t>
      </w:r>
      <w:r w:rsidR="00015526" w:rsidRPr="00BF753D">
        <w:t xml:space="preserve"> in the structural model. </w:t>
      </w:r>
      <w:r w:rsidR="000B6130" w:rsidRPr="00BF753D">
        <w:t>This layer mostly affects the calculated CTR at low L values and reproduces the systematic decrease in intensity for the data measured at -0.1 V below L~3.</w:t>
      </w:r>
    </w:p>
    <w:p w:rsidR="0014057F" w:rsidRPr="00BF753D" w:rsidRDefault="00EE3523" w:rsidP="00E5309E">
      <w:pPr>
        <w:spacing w:line="480" w:lineRule="auto"/>
        <w:jc w:val="both"/>
      </w:pPr>
      <w:r w:rsidRPr="00BF753D">
        <w:tab/>
      </w:r>
      <w:r w:rsidR="0014057F" w:rsidRPr="00BF753D">
        <w:t>At -0.9 V the best fit</w:t>
      </w:r>
      <w:r w:rsidRPr="00BF753D">
        <w:t xml:space="preserve"> to the data</w:t>
      </w:r>
      <w:r w:rsidR="0014057F" w:rsidRPr="00BF753D">
        <w:t xml:space="preserve"> </w:t>
      </w:r>
      <w:r w:rsidR="0014057F"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883B38" w:rsidRPr="00BF753D">
        <w:rPr>
          <w:rFonts w:eastAsiaTheme="minorEastAsia"/>
        </w:rPr>
        <w:t>3.5</w:t>
      </w:r>
      <w:r w:rsidR="0014057F" w:rsidRPr="00BF753D">
        <w:rPr>
          <w:bCs/>
        </w:rPr>
        <w:t>)</w:t>
      </w:r>
      <w:r w:rsidR="00883B38" w:rsidRPr="00BF753D">
        <w:t xml:space="preserve"> consists of two</w:t>
      </w:r>
      <w:r w:rsidR="0014057F" w:rsidRPr="00BF753D">
        <w:t xml:space="preserve"> Ag layers on Au(111) surface each with an occupation of 1 ML. </w:t>
      </w:r>
      <w:r w:rsidR="00883B38" w:rsidRPr="00BF753D">
        <w:t>Inclusion of a third Ag layer did not improve the fit to the data. The d-spacing's in the Ag bilayer indicate a ~6% expansion of the Ag-Ag layer spacing compared to the bulk Ag(111) lattice spacing (2.359 Å) and a slight contraction at the Au-Ag interface (~3%) compared to the value expected on the basis of a hard sphere model (2.356 Å).</w:t>
      </w:r>
      <w:r w:rsidR="0014057F" w:rsidRPr="00BF753D">
        <w:t xml:space="preserve"> </w:t>
      </w:r>
      <w:r w:rsidR="00883B38" w:rsidRPr="00BF753D">
        <w:t>The fit to the data measured at -0.1 V</w:t>
      </w:r>
      <w:r w:rsidR="004B770D" w:rsidRPr="00BF753D">
        <w:t xml:space="preserve"> </w:t>
      </w:r>
      <w:r w:rsidR="004B770D"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4B770D" w:rsidRPr="00BF753D">
        <w:rPr>
          <w:rFonts w:eastAsiaTheme="minorEastAsia"/>
        </w:rPr>
        <w:t>3.3</w:t>
      </w:r>
      <w:r w:rsidR="004B770D" w:rsidRPr="00BF753D">
        <w:rPr>
          <w:bCs/>
        </w:rPr>
        <w:t>)</w:t>
      </w:r>
      <w:r w:rsidR="004B770D" w:rsidRPr="00BF753D">
        <w:t xml:space="preserve"> indicates </w:t>
      </w:r>
      <w:r w:rsidR="004B770D" w:rsidRPr="00BF753D">
        <w:lastRenderedPageBreak/>
        <w:t xml:space="preserve">that is little change in the relaxation in the metal film although there is an increase in the </w:t>
      </w:r>
      <w:r w:rsidR="004B770D" w:rsidRPr="00BF753D">
        <w:rPr>
          <w:rFonts w:ascii="Symbol" w:hAnsi="Symbol"/>
        </w:rPr>
        <w:t></w:t>
      </w:r>
      <w:r w:rsidR="004B770D" w:rsidRPr="00BF753D">
        <w:t xml:space="preserve"> values which represent static surface disorder (albeit within the statistical error).  </w:t>
      </w:r>
      <w:r w:rsidR="007D0EED" w:rsidRPr="00BF753D">
        <w:t xml:space="preserve">Figure </w:t>
      </w:r>
      <w:r w:rsidR="00506E8F" w:rsidRPr="00BF753D">
        <w:t>4</w:t>
      </w:r>
      <w:r w:rsidR="007D0EED" w:rsidRPr="00BF753D">
        <w:t xml:space="preserve">(b) </w:t>
      </w:r>
      <w:r w:rsidR="0014057F" w:rsidRPr="00BF753D">
        <w:t xml:space="preserve">shows the ratio of the set of specular CTR’s (R = I </w:t>
      </w:r>
      <w:r w:rsidR="0014057F" w:rsidRPr="00BF753D">
        <w:rPr>
          <w:vertAlign w:val="subscript"/>
        </w:rPr>
        <w:t>-0.1 V</w:t>
      </w:r>
      <w:r w:rsidR="0014057F" w:rsidRPr="00BF753D">
        <w:t xml:space="preserve"> / I </w:t>
      </w:r>
      <w:r w:rsidR="0014057F" w:rsidRPr="00BF753D">
        <w:rPr>
          <w:vertAlign w:val="subscript"/>
        </w:rPr>
        <w:t>-0.9 V</w:t>
      </w:r>
      <w:r w:rsidR="0014057F" w:rsidRPr="00BF753D">
        <w:t>) (black squares)</w:t>
      </w:r>
      <w:r w:rsidR="004B770D" w:rsidRPr="00BF753D">
        <w:t>,</w:t>
      </w:r>
      <w:r w:rsidR="0014057F" w:rsidRPr="00BF753D">
        <w:t xml:space="preserve"> which highlight</w:t>
      </w:r>
      <w:r w:rsidR="004B770D" w:rsidRPr="00BF753D">
        <w:t>s</w:t>
      </w:r>
      <w:r w:rsidR="0014057F" w:rsidRPr="00BF753D">
        <w:t xml:space="preserve"> the difference between the -0.9 V and -0.1 V data</w:t>
      </w:r>
      <w:r w:rsidR="004B770D" w:rsidRPr="00BF753D">
        <w:t>,</w:t>
      </w:r>
      <w:r w:rsidR="0014057F" w:rsidRPr="00BF753D">
        <w:t xml:space="preserve"> together with the </w:t>
      </w:r>
      <w:r w:rsidR="004B770D" w:rsidRPr="00BF753D">
        <w:t>calculated</w:t>
      </w:r>
      <w:r w:rsidR="0014057F" w:rsidRPr="00BF753D">
        <w:t xml:space="preserve"> ratio (black line) </w:t>
      </w:r>
      <w:r w:rsidR="004B770D" w:rsidRPr="00BF753D">
        <w:t xml:space="preserve">based on the fits to the CTR data shown in Figure 4(a). </w:t>
      </w:r>
    </w:p>
    <w:p w:rsidR="008A51FE" w:rsidRPr="00BF753D" w:rsidRDefault="008A51FE" w:rsidP="006E6658">
      <w:pPr>
        <w:spacing w:line="480" w:lineRule="auto"/>
        <w:jc w:val="both"/>
      </w:pPr>
    </w:p>
    <w:p w:rsidR="002D4514" w:rsidRPr="00BF753D" w:rsidRDefault="00E241CE" w:rsidP="006E6658">
      <w:pPr>
        <w:spacing w:line="480" w:lineRule="auto"/>
        <w:rPr>
          <w:b/>
        </w:rPr>
      </w:pPr>
      <w:r w:rsidRPr="00BF753D">
        <w:rPr>
          <w:b/>
        </w:rPr>
        <w:t>3.2.3</w:t>
      </w:r>
      <w:r w:rsidR="007022BE" w:rsidRPr="00BF753D">
        <w:rPr>
          <w:b/>
        </w:rPr>
        <w:t xml:space="preserve"> Ag Monolayer on Au(111)</w:t>
      </w:r>
    </w:p>
    <w:p w:rsidR="00342EBA" w:rsidRPr="00BF753D" w:rsidRDefault="00E5309E" w:rsidP="006E6658">
      <w:pPr>
        <w:spacing w:line="480" w:lineRule="auto"/>
        <w:jc w:val="both"/>
      </w:pPr>
      <w:r w:rsidRPr="00BF753D">
        <w:tab/>
      </w:r>
      <w:r w:rsidR="00DE4CC1" w:rsidRPr="00BF753D">
        <w:t xml:space="preserve">After repreparation of the Au(111) surface, a nominally 1 monolayer </w:t>
      </w:r>
      <w:r w:rsidR="007121D7" w:rsidRPr="00BF753D">
        <w:t xml:space="preserve">(ML) </w:t>
      </w:r>
      <w:r w:rsidR="00DE4CC1" w:rsidRPr="00BF753D">
        <w:t xml:space="preserve">thick Ag film </w:t>
      </w:r>
      <w:r w:rsidR="00340398" w:rsidRPr="00BF753D">
        <w:t xml:space="preserve">(1 ML Ag film) </w:t>
      </w:r>
      <w:r w:rsidR="00DE4CC1" w:rsidRPr="00BF753D">
        <w:t>was deposited on the Au(111)</w:t>
      </w:r>
      <w:r w:rsidR="0014057F" w:rsidRPr="00BF753D">
        <w:t xml:space="preserve"> </w:t>
      </w:r>
      <w:r w:rsidR="00DE4CC1" w:rsidRPr="00BF753D">
        <w:t xml:space="preserve">electrode by cycling the potential to </w:t>
      </w:r>
      <w:r w:rsidR="0014057F" w:rsidRPr="00BF753D">
        <w:t>0.47 V in 0.05 M H</w:t>
      </w:r>
      <w:r w:rsidR="0014057F" w:rsidRPr="00BF753D">
        <w:rPr>
          <w:vertAlign w:val="subscript"/>
        </w:rPr>
        <w:t>2</w:t>
      </w:r>
      <w:r w:rsidR="0014057F" w:rsidRPr="00BF753D">
        <w:t>SO</w:t>
      </w:r>
      <w:r w:rsidR="0014057F" w:rsidRPr="00BF753D">
        <w:rPr>
          <w:vertAlign w:val="subscript"/>
        </w:rPr>
        <w:t>4</w:t>
      </w:r>
      <w:r w:rsidR="0014057F" w:rsidRPr="00BF753D">
        <w:t xml:space="preserve"> + 1 m</w:t>
      </w:r>
      <w:r w:rsidR="0014057F" w:rsidRPr="00BF753D">
        <w:rPr>
          <w:caps/>
        </w:rPr>
        <w:t>m</w:t>
      </w:r>
      <w:r w:rsidR="0014057F" w:rsidRPr="00BF753D">
        <w:t xml:space="preserve"> Ag</w:t>
      </w:r>
      <w:r w:rsidR="0014057F" w:rsidRPr="00BF753D">
        <w:rPr>
          <w:vertAlign w:val="subscript"/>
        </w:rPr>
        <w:t>2</w:t>
      </w:r>
      <w:r w:rsidR="0014057F" w:rsidRPr="00BF753D">
        <w:t>SO</w:t>
      </w:r>
      <w:r w:rsidR="0014057F" w:rsidRPr="00BF753D">
        <w:rPr>
          <w:vertAlign w:val="subscript"/>
        </w:rPr>
        <w:t>4</w:t>
      </w:r>
      <w:r w:rsidR="000C0B8A" w:rsidRPr="00BF753D">
        <w:t xml:space="preserve"> electrolyte, followed by e</w:t>
      </w:r>
      <w:r w:rsidR="00DE4CC1" w:rsidRPr="00BF753D">
        <w:t>mersion and transfer to 0.1 M KOH</w:t>
      </w:r>
      <w:r w:rsidR="0014057F" w:rsidRPr="00BF753D">
        <w:t xml:space="preserve">. </w:t>
      </w:r>
      <w:r w:rsidR="00DE4CC1" w:rsidRPr="00BF753D">
        <w:t xml:space="preserve">After potential contact at the OCP, the potential was cycled over the range -0.2 V to -1.0 V and then held at these two potentials for detailed CTR measurements to be performed. </w:t>
      </w:r>
      <w:r w:rsidR="0014057F" w:rsidRPr="00BF753D">
        <w:t xml:space="preserve">Figure 5 shows the specular CTR (a) (0, 0, L) and the non-specular CTR’s (b) (1, 0, L) and (c) (0, 1, L) for the </w:t>
      </w:r>
      <w:r w:rsidR="0049237B" w:rsidRPr="00BF753D">
        <w:t>1 ML Ag film on Au(111) measured</w:t>
      </w:r>
      <w:r w:rsidR="0014057F" w:rsidRPr="00BF753D">
        <w:t xml:space="preserve"> at -1 V (black circles) and -0.2 V (red squares). </w:t>
      </w:r>
      <w:r w:rsidR="0049237B" w:rsidRPr="00BF753D">
        <w:t>By comparison with the data shown in Figures 2 and 4 i</w:t>
      </w:r>
      <w:r w:rsidR="0014057F" w:rsidRPr="00BF753D">
        <w:t xml:space="preserve">t is clear from the </w:t>
      </w:r>
      <w:r w:rsidR="0049237B" w:rsidRPr="00BF753D">
        <w:t>CTR data in Figure 5</w:t>
      </w:r>
      <w:r w:rsidR="00737699" w:rsidRPr="00BF753D">
        <w:t>,</w:t>
      </w:r>
      <w:r w:rsidR="0049237B" w:rsidRPr="00BF753D">
        <w:t xml:space="preserve"> that during </w:t>
      </w:r>
      <w:r w:rsidR="000C0B8A" w:rsidRPr="00BF753D">
        <w:t xml:space="preserve">transfer </w:t>
      </w:r>
      <w:r w:rsidR="0049237B" w:rsidRPr="00BF753D">
        <w:t>of the sample to 0.1 M KOH</w:t>
      </w:r>
      <w:r w:rsidR="00737699" w:rsidRPr="00BF753D">
        <w:t>,</w:t>
      </w:r>
      <w:r w:rsidR="0049237B" w:rsidRPr="00BF753D">
        <w:t xml:space="preserve"> </w:t>
      </w:r>
      <w:r w:rsidR="0014057F" w:rsidRPr="00BF753D">
        <w:t xml:space="preserve">the </w:t>
      </w:r>
      <w:r w:rsidR="0049237B" w:rsidRPr="00BF753D">
        <w:t xml:space="preserve">morphology of the Ag deposit had changed from that of a single monolayer (Figure </w:t>
      </w:r>
      <w:r w:rsidR="00A919A8" w:rsidRPr="00BF753D">
        <w:t>2</w:t>
      </w:r>
      <w:r w:rsidR="0049237B" w:rsidRPr="00BF753D">
        <w:t xml:space="preserve">) to a partial coverage of a bilayer structure, i.e. a weak oscillation between the Bragg reflections is evident in the </w:t>
      </w:r>
      <w:r w:rsidR="007121D7" w:rsidRPr="00BF753D">
        <w:t xml:space="preserve">CTR </w:t>
      </w:r>
      <w:r w:rsidR="0049237B" w:rsidRPr="00BF753D">
        <w:t>data</w:t>
      </w:r>
      <w:r w:rsidR="007121D7" w:rsidRPr="00BF753D">
        <w:t xml:space="preserve"> although the amplitude of the oscillation is damped compared to the data from the 2 ML thick Ag deposit shown in Figure 4a</w:t>
      </w:r>
      <w:r w:rsidR="0014057F" w:rsidRPr="00BF753D">
        <w:t>. This</w:t>
      </w:r>
      <w:r w:rsidR="007121D7" w:rsidRPr="00BF753D">
        <w:t xml:space="preserve"> conclusion</w:t>
      </w:r>
      <w:r w:rsidR="0014057F" w:rsidRPr="00BF753D">
        <w:t xml:space="preserve"> is supported by previous studies which found that on exposure to ambient atmosphere the Ag monolayer on the Au(111) surface transforms to a partial bilayer </w:t>
      </w:r>
      <w:hyperlink w:anchor="_ENREF_14" w:tooltip="Kondo, 2009 #2278" w:history="1">
        <w:r w:rsidR="006D6F17" w:rsidRPr="00BF753D">
          <w:fldChar w:fldCharType="begin">
            <w:fldData xml:space="preserve">PEVuZE5vdGU+PENpdGU+PEF1dGhvcj5Lb25kbzwvQXV0aG9yPjxZZWFyPjIwMDk8L1llYXI+PFJl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</w:fldData>
          </w:fldChar>
        </w:r>
        <w:r w:rsidR="003819D7" w:rsidRPr="00BF753D">
          <w:instrText xml:space="preserve"> ADDIN EN.CITE </w:instrText>
        </w:r>
        <w:r w:rsidR="006D6F17" w:rsidRPr="00BF753D">
          <w:fldChar w:fldCharType="begin">
            <w:fldData xml:space="preserve">PEVuZE5vdGU+PENpdGU+PEF1dGhvcj5Lb25kbzwvQXV0aG9yPjxZZWFyPjIwMDk8L1llYXI+PFJl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4</w:t>
        </w:r>
        <w:r w:rsidR="006D6F17" w:rsidRPr="00BF753D">
          <w:fldChar w:fldCharType="end"/>
        </w:r>
      </w:hyperlink>
      <w:r w:rsidR="0014057F" w:rsidRPr="00BF753D">
        <w:t xml:space="preserve">. </w:t>
      </w:r>
      <w:r w:rsidR="00340398" w:rsidRPr="00BF753D">
        <w:t>It appears likely</w:t>
      </w:r>
      <w:r w:rsidR="008820DB" w:rsidRPr="00BF753D">
        <w:t xml:space="preserve"> </w:t>
      </w:r>
      <w:r w:rsidR="00340398" w:rsidRPr="00BF753D">
        <w:t xml:space="preserve">that the structural transformation occurred during the transfer of the electrode and </w:t>
      </w:r>
      <w:r w:rsidR="008820DB" w:rsidRPr="00BF753D">
        <w:t xml:space="preserve">is a process that is not reversed upon immersion into the alkaline electrolyte. </w:t>
      </w:r>
      <w:r w:rsidR="0014057F" w:rsidRPr="00BF753D">
        <w:t xml:space="preserve">The same </w:t>
      </w:r>
      <w:r w:rsidR="007121D7" w:rsidRPr="00BF753D">
        <w:t>structural model, used to fit the CTR data in Figure 4, was used to fit the CTR data shown in Figure 5</w:t>
      </w:r>
      <w:r w:rsidR="0014057F" w:rsidRPr="00BF753D">
        <w:t>. The corresponding best fit parameters for the data at -1 V and -0.2 V are given in Table 3.</w:t>
      </w:r>
      <w:r w:rsidR="00A919A8" w:rsidRPr="00BF753D">
        <w:t xml:space="preserve"> The </w:t>
      </w:r>
      <w:r w:rsidR="00A919A8" w:rsidRPr="00BF753D">
        <w:lastRenderedPageBreak/>
        <w:t xml:space="preserve">fit to the data </w:t>
      </w:r>
      <w:r w:rsidR="005A71BB" w:rsidRPr="00BF753D">
        <w:t xml:space="preserve">measured </w:t>
      </w:r>
      <w:r w:rsidR="00E90B8F" w:rsidRPr="00BF753D">
        <w:t>at -1.0 V is shown by the solid lines in Figure 5</w:t>
      </w:r>
      <w:r w:rsidR="00E009FD" w:rsidRPr="00BF753D">
        <w:t>a,b,c</w:t>
      </w:r>
      <w:r w:rsidR="005A71BB" w:rsidRPr="00BF753D">
        <w:t xml:space="preserve"> </w:t>
      </w:r>
      <w:r w:rsidR="00E90B8F"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722E8F" w:rsidRPr="00BF753D">
        <w:rPr>
          <w:rFonts w:eastAsiaTheme="minorEastAsia"/>
        </w:rPr>
        <w:t>2.8</w:t>
      </w:r>
      <w:r w:rsidR="00E90B8F" w:rsidRPr="00BF753D">
        <w:rPr>
          <w:rFonts w:eastAsiaTheme="minorEastAsia"/>
        </w:rPr>
        <w:t>)</w:t>
      </w:r>
      <w:r w:rsidR="00E90B8F" w:rsidRPr="00BF753D">
        <w:t xml:space="preserve"> </w:t>
      </w:r>
      <w:r w:rsidR="005A71BB" w:rsidRPr="00BF753D">
        <w:t xml:space="preserve">and </w:t>
      </w:r>
      <w:r w:rsidR="00A919A8" w:rsidRPr="00BF753D">
        <w:t xml:space="preserve">confirms that the Ag monolayer has reordered into a bilayer film structure </w:t>
      </w:r>
      <w:r w:rsidR="00E90B8F" w:rsidRPr="00BF753D">
        <w:t xml:space="preserve">covering </w:t>
      </w:r>
      <w:r w:rsidR="00883B38" w:rsidRPr="00BF753D">
        <w:t>~</w:t>
      </w:r>
      <w:r w:rsidR="00E90B8F" w:rsidRPr="00BF753D">
        <w:t>50% of the Au(111) surface.</w:t>
      </w:r>
      <w:r w:rsidR="005A71BB" w:rsidRPr="00BF753D">
        <w:t xml:space="preserve"> </w:t>
      </w:r>
      <w:r w:rsidR="00722E8F" w:rsidRPr="00BF753D">
        <w:t>In order to get a good fit to the data it was necessary to include a third Ag layer in the model with very low coverage (</w:t>
      </w:r>
      <w:r w:rsidR="00722E8F" w:rsidRPr="00BF753D">
        <w:rPr>
          <w:rFonts w:ascii="Symbol" w:hAnsi="Symbol"/>
        </w:rPr>
        <w:t></w:t>
      </w:r>
      <w:r w:rsidR="00722E8F" w:rsidRPr="00BF753D">
        <w:t xml:space="preserve">=0.15). </w:t>
      </w:r>
      <w:r w:rsidR="005A71BB" w:rsidRPr="00BF753D">
        <w:t>The d-spacing</w:t>
      </w:r>
      <w:r w:rsidR="00342EBA" w:rsidRPr="00BF753D">
        <w:t>'</w:t>
      </w:r>
      <w:r w:rsidR="005A71BB" w:rsidRPr="00BF753D">
        <w:t xml:space="preserve">s in the Ag bilayer are similar to those observed for the 2 ML Ag film (Table 2) indicating </w:t>
      </w:r>
      <w:r w:rsidR="00342EBA" w:rsidRPr="00BF753D">
        <w:t>a slight contraction at the Au-Ag interface (~3%) compared to the value expected on the basis of a hard sphere model (2.356 Å)</w:t>
      </w:r>
      <w:r w:rsidR="00722E8F" w:rsidRPr="00BF753D">
        <w:t xml:space="preserve">, although the Ag-Ag d-spacing is close to that expected in bulk Ag(111). </w:t>
      </w:r>
      <w:r w:rsidR="00342EBA" w:rsidRPr="00BF753D">
        <w:t>In order to fit the CTR data measured at -0.2 V</w:t>
      </w:r>
      <w:r w:rsidR="00E009FD" w:rsidRPr="00BF753D">
        <w:t>,</w:t>
      </w:r>
      <w:r w:rsidR="00342EBA" w:rsidRPr="00BF753D">
        <w:t xml:space="preserve"> the ratio of the data compared to that measured at -1.0 V was calculated, R = I </w:t>
      </w:r>
      <w:r w:rsidR="00342EBA" w:rsidRPr="00BF753D">
        <w:rPr>
          <w:vertAlign w:val="subscript"/>
        </w:rPr>
        <w:t>-0.2 V</w:t>
      </w:r>
      <w:r w:rsidR="00342EBA" w:rsidRPr="00BF753D">
        <w:t xml:space="preserve"> / I </w:t>
      </w:r>
      <w:r w:rsidR="00342EBA" w:rsidRPr="00BF753D">
        <w:rPr>
          <w:vertAlign w:val="subscript"/>
        </w:rPr>
        <w:t>-1 V</w:t>
      </w:r>
      <w:r w:rsidR="00342EBA" w:rsidRPr="00BF753D">
        <w:t xml:space="preserve"> and is shown by black squares in Figure 5 (d) (0, 0, L), (e) (1, 0, L) and (f) (0, 1, L). A fit to the ratio data set was then calculate</w:t>
      </w:r>
      <w:r w:rsidR="00E009FD" w:rsidRPr="00BF753D">
        <w:t xml:space="preserve">d </w:t>
      </w:r>
      <w:r w:rsidR="00E009FD" w:rsidRPr="00BF753D">
        <w:rPr>
          <w:rFonts w:eastAsiaTheme="minorEastAsia"/>
          <w:bCs/>
        </w:rPr>
        <w:t>(</w:t>
      </w:r>
      <m:oMath>
        <m:sSup>
          <m:sSupPr>
            <m:ctrlPr>
              <w:rPr>
                <w:rFonts w:ascii="Cambria Math" w:hAnsi="Cambria Math"/>
                <w:i/>
                <w:vertAlign w:val="subscript"/>
              </w:rPr>
            </m:ctrlPr>
          </m:sSupPr>
          <m:e>
            <m:r>
              <w:rPr>
                <w:rFonts w:ascii="Cambria Math" w:hAnsi="Cambria Math"/>
                <w:vertAlign w:val="subscript"/>
              </w:rPr>
              <m:t xml:space="preserve"> χ</m:t>
            </m:r>
          </m:e>
          <m:sup>
            <m:r>
              <w:rPr>
                <w:rFonts w:ascii="Cambria Math" w:hAnsi="Cambria Math"/>
                <w:vertAlign w:val="subscript"/>
              </w:rPr>
              <m:t>2</m:t>
            </m:r>
          </m:sup>
        </m:sSup>
        <m:r>
          <w:rPr>
            <w:rFonts w:ascii="Cambria Math" w:hAnsi="Cambria Math"/>
            <w:vertAlign w:val="subscript"/>
          </w:rPr>
          <m:t xml:space="preserve">= </m:t>
        </m:r>
      </m:oMath>
      <w:r w:rsidR="00AC1438" w:rsidRPr="00BF753D">
        <w:rPr>
          <w:rFonts w:eastAsiaTheme="minorEastAsia"/>
        </w:rPr>
        <w:t>1.9</w:t>
      </w:r>
      <w:r w:rsidR="00E009FD" w:rsidRPr="00BF753D">
        <w:rPr>
          <w:rFonts w:eastAsiaTheme="minorEastAsia"/>
        </w:rPr>
        <w:t xml:space="preserve">) </w:t>
      </w:r>
      <w:r w:rsidR="00E009FD" w:rsidRPr="00BF753D">
        <w:t>and is shown by the solid lines in Figure 5d,e,f</w:t>
      </w:r>
      <w:r w:rsidR="00722E8F" w:rsidRPr="00BF753D">
        <w:t xml:space="preserve"> according to the structural parameters in Table 3</w:t>
      </w:r>
      <w:r w:rsidR="00E009FD" w:rsidRPr="00BF753D">
        <w:t xml:space="preserve">. </w:t>
      </w:r>
      <w:r w:rsidR="00573AF9" w:rsidRPr="00BF753D">
        <w:t>The systematic changes in the CTR data are highlighted in the ratio data sets and the calculations show that these are due to very subtle changes in the surface coverage and relaxations in the Ag film structure</w:t>
      </w:r>
      <w:r w:rsidR="00737699" w:rsidRPr="00BF753D">
        <w:t xml:space="preserve"> (Table 3)</w:t>
      </w:r>
      <w:r w:rsidR="00573AF9" w:rsidRPr="00BF753D">
        <w:t>.</w:t>
      </w:r>
    </w:p>
    <w:p w:rsidR="002B0AC8" w:rsidRPr="00BF753D" w:rsidRDefault="002B0AC8" w:rsidP="00E5309E">
      <w:pPr>
        <w:spacing w:line="480" w:lineRule="auto"/>
        <w:jc w:val="both"/>
      </w:pPr>
    </w:p>
    <w:p w:rsidR="007022BE" w:rsidRPr="00BF753D" w:rsidRDefault="00E241CE" w:rsidP="00E5309E">
      <w:pPr>
        <w:spacing w:line="480" w:lineRule="auto"/>
        <w:jc w:val="both"/>
      </w:pPr>
      <w:r w:rsidRPr="00BF753D">
        <w:rPr>
          <w:b/>
        </w:rPr>
        <w:t>3.2.4</w:t>
      </w:r>
      <w:r w:rsidR="007022BE" w:rsidRPr="00BF753D">
        <w:rPr>
          <w:b/>
        </w:rPr>
        <w:t xml:space="preserve"> Potential dependence in 0.1M KOH</w:t>
      </w:r>
    </w:p>
    <w:p w:rsidR="0014057F" w:rsidRPr="00BF753D" w:rsidRDefault="00E5309E" w:rsidP="00E5309E">
      <w:pPr>
        <w:spacing w:line="480" w:lineRule="auto"/>
        <w:jc w:val="both"/>
      </w:pPr>
      <w:r w:rsidRPr="00BF753D">
        <w:tab/>
      </w:r>
      <w:r w:rsidR="0014057F" w:rsidRPr="00BF753D">
        <w:t>In addition to the CTR measurements</w:t>
      </w:r>
      <w:r w:rsidR="00F770D3" w:rsidRPr="00BF753D">
        <w:t>,</w:t>
      </w:r>
      <w:r w:rsidR="0014057F" w:rsidRPr="00BF753D">
        <w:t xml:space="preserve"> XRV measurements were performed on </w:t>
      </w:r>
      <w:r w:rsidR="00F770D3" w:rsidRPr="00BF753D">
        <w:t xml:space="preserve">the 1 ML </w:t>
      </w:r>
      <w:r w:rsidR="0014057F" w:rsidRPr="00BF753D">
        <w:t xml:space="preserve">and </w:t>
      </w:r>
      <w:r w:rsidR="00F770D3" w:rsidRPr="00BF753D">
        <w:t xml:space="preserve">2 ML Ag </w:t>
      </w:r>
      <w:r w:rsidR="0014057F" w:rsidRPr="00BF753D">
        <w:t xml:space="preserve">films in </w:t>
      </w:r>
      <w:r w:rsidR="00F770D3" w:rsidRPr="00BF753D">
        <w:t>0.1 M KOH</w:t>
      </w:r>
      <w:r w:rsidR="00132D76" w:rsidRPr="00BF753D">
        <w:t xml:space="preserve"> and the results are shown in</w:t>
      </w:r>
      <w:r w:rsidR="0014057F" w:rsidRPr="00BF753D">
        <w:t xml:space="preserve"> </w:t>
      </w:r>
      <w:r w:rsidR="00EC26F7" w:rsidRPr="00BF753D">
        <w:t>Figure 6</w:t>
      </w:r>
      <w:r w:rsidR="00132D76" w:rsidRPr="00BF753D">
        <w:t xml:space="preserve"> (data points in red correspond to the 2 ML Ag film and data points in black to the 1 ML Ag film)</w:t>
      </w:r>
      <w:r w:rsidR="0014057F" w:rsidRPr="00BF753D">
        <w:t xml:space="preserve">. The XRV measurements were made at the </w:t>
      </w:r>
      <w:r w:rsidR="00132D76" w:rsidRPr="00BF753D">
        <w:t xml:space="preserve">same </w:t>
      </w:r>
      <w:r w:rsidR="00132D76" w:rsidRPr="00BF753D">
        <w:rPr>
          <w:bCs/>
        </w:rPr>
        <w:t xml:space="preserve">CTR positions used to monitor Ag </w:t>
      </w:r>
      <w:r w:rsidR="00417161" w:rsidRPr="00BF753D">
        <w:rPr>
          <w:bCs/>
        </w:rPr>
        <w:t>UPD</w:t>
      </w:r>
      <w:r w:rsidR="00132D76" w:rsidRPr="00BF753D">
        <w:rPr>
          <w:bCs/>
        </w:rPr>
        <w:t xml:space="preserve"> </w:t>
      </w:r>
      <w:r w:rsidR="00417161" w:rsidRPr="00BF753D">
        <w:rPr>
          <w:bCs/>
        </w:rPr>
        <w:t>(</w:t>
      </w:r>
      <w:r w:rsidR="00132D76" w:rsidRPr="00BF753D">
        <w:rPr>
          <w:bCs/>
        </w:rPr>
        <w:t>shown in Figure 1</w:t>
      </w:r>
      <w:r w:rsidR="00417161" w:rsidRPr="00BF753D">
        <w:rPr>
          <w:bCs/>
        </w:rPr>
        <w:t>)</w:t>
      </w:r>
      <w:r w:rsidR="00132D76" w:rsidRPr="00BF753D">
        <w:rPr>
          <w:bCs/>
        </w:rPr>
        <w:t>,</w:t>
      </w:r>
      <w:r w:rsidR="00737699" w:rsidRPr="00BF753D">
        <w:rPr>
          <w:bCs/>
        </w:rPr>
        <w:t xml:space="preserve"> i.e. (a) (0, 0, 1.5</w:t>
      </w:r>
      <w:r w:rsidR="0014057F" w:rsidRPr="00BF753D">
        <w:rPr>
          <w:bCs/>
        </w:rPr>
        <w:t xml:space="preserve">), (b) </w:t>
      </w:r>
      <w:r w:rsidR="00132D76" w:rsidRPr="00BF753D">
        <w:rPr>
          <w:bCs/>
        </w:rPr>
        <w:t>(1, 0 3.7) and (c) (0, 1, 0.5</w:t>
      </w:r>
      <w:r w:rsidR="0014057F" w:rsidRPr="00BF753D">
        <w:rPr>
          <w:bCs/>
        </w:rPr>
        <w:t xml:space="preserve">). The changes in the </w:t>
      </w:r>
      <w:r w:rsidR="006F5E48" w:rsidRPr="00BF753D">
        <w:rPr>
          <w:bCs/>
        </w:rPr>
        <w:t xml:space="preserve">intensity at the </w:t>
      </w:r>
      <w:r w:rsidR="0014057F" w:rsidRPr="00BF753D">
        <w:rPr>
          <w:bCs/>
        </w:rPr>
        <w:t>specular ‘anti-Bragg’ position are quite significant</w:t>
      </w:r>
      <w:r w:rsidR="000C0B8A" w:rsidRPr="00BF753D">
        <w:rPr>
          <w:bCs/>
        </w:rPr>
        <w:t>,</w:t>
      </w:r>
      <w:r w:rsidR="0014057F" w:rsidRPr="00BF753D">
        <w:rPr>
          <w:bCs/>
        </w:rPr>
        <w:t xml:space="preserve"> ~30%. </w:t>
      </w:r>
      <w:r w:rsidR="006F5E48" w:rsidRPr="00BF753D">
        <w:rPr>
          <w:bCs/>
        </w:rPr>
        <w:t xml:space="preserve">A similar effect was observed in the study of a bulk Ag(111) electrode in alkaline electrolyte where the changes were attributed to layering in the electrolyte side of the interface </w:t>
      </w:r>
      <w:hyperlink w:anchor="_ENREF_22" w:tooltip="Lucas, 2011 #422" w:history="1">
        <w:r w:rsidR="006D6F17" w:rsidRPr="00BF753D">
          <w:rPr>
            <w:bCs/>
          </w:rPr>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rPr>
            <w:bCs/>
          </w:rPr>
          <w:instrText xml:space="preserve"> ADDIN EN.CITE </w:instrText>
        </w:r>
        <w:r w:rsidR="006D6F17" w:rsidRPr="00BF753D">
          <w:rPr>
            <w:bCs/>
          </w:rPr>
          <w:fldChar w:fldCharType="begin">
            <w:fldData xml:space="preserve">PEVuZE5vdGU+PENpdGU+PEF1dGhvcj5MdWNhczwvQXV0aG9yPjxZZWFyPjIwMTE8L1llYXI+PFJl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</w:fldData>
          </w:fldChar>
        </w:r>
        <w:r w:rsidR="003819D7" w:rsidRPr="00BF753D">
          <w:rPr>
            <w:bCs/>
          </w:rPr>
          <w:instrText xml:space="preserve"> ADDIN EN.CITE.DATA </w:instrText>
        </w:r>
        <w:r w:rsidR="006D6F17" w:rsidRPr="00BF753D">
          <w:rPr>
            <w:bCs/>
          </w:rPr>
        </w:r>
        <w:r w:rsidR="006D6F17" w:rsidRPr="00BF753D">
          <w:rPr>
            <w:bCs/>
          </w:rPr>
          <w:fldChar w:fldCharType="end"/>
        </w:r>
        <w:r w:rsidR="006D6F17" w:rsidRPr="00BF753D">
          <w:rPr>
            <w:bCs/>
          </w:rPr>
        </w:r>
        <w:r w:rsidR="006D6F17" w:rsidRPr="00BF753D">
          <w:rPr>
            <w:bCs/>
          </w:rPr>
          <w:fldChar w:fldCharType="separate"/>
        </w:r>
        <w:r w:rsidR="003819D7" w:rsidRPr="00BF753D">
          <w:rPr>
            <w:bCs/>
            <w:noProof/>
            <w:vertAlign w:val="superscript"/>
          </w:rPr>
          <w:t>22</w:t>
        </w:r>
        <w:r w:rsidR="006D6F17" w:rsidRPr="00BF753D">
          <w:rPr>
            <w:bCs/>
          </w:rPr>
          <w:fldChar w:fldCharType="end"/>
        </w:r>
      </w:hyperlink>
      <w:r w:rsidR="006F5E48" w:rsidRPr="00BF753D">
        <w:rPr>
          <w:bCs/>
        </w:rPr>
        <w:t xml:space="preserve">. Comparison with the CV data shown in Figure 3 indicates that the changes in the x-ray intensity correlate directly with the peaks A4/C4 in the CV and are related to the adsorption and </w:t>
      </w:r>
      <w:r w:rsidR="006F5E48" w:rsidRPr="00BF753D">
        <w:rPr>
          <w:bCs/>
        </w:rPr>
        <w:lastRenderedPageBreak/>
        <w:t xml:space="preserve">desorption of hydroxide species. </w:t>
      </w:r>
      <w:r w:rsidR="0014057F" w:rsidRPr="00BF753D">
        <w:rPr>
          <w:bCs/>
        </w:rPr>
        <w:t>The observed changes are fully reproduced in the potentiostatic CTR measurements</w:t>
      </w:r>
      <w:r w:rsidR="006F5E48" w:rsidRPr="00BF753D">
        <w:rPr>
          <w:bCs/>
        </w:rPr>
        <w:t xml:space="preserve">, i.e. </w:t>
      </w:r>
      <w:r w:rsidR="0014057F" w:rsidRPr="00BF753D">
        <w:rPr>
          <w:bCs/>
        </w:rPr>
        <w:t>the data in</w:t>
      </w:r>
      <w:r w:rsidR="00E65EEC" w:rsidRPr="00BF753D">
        <w:rPr>
          <w:bCs/>
        </w:rPr>
        <w:t xml:space="preserve"> Figure 6</w:t>
      </w:r>
      <w:r w:rsidR="00E65EEC" w:rsidRPr="00BF753D">
        <w:t xml:space="preserve"> is consistent with the CTR data in Figures 4 and 5.</w:t>
      </w:r>
      <w:r w:rsidR="00ED0311" w:rsidRPr="00BF753D">
        <w:t xml:space="preserve"> We note also that the XRV measurements for the 1 ML Ag film were reproducible throughout the experiment, i.e. directly after potential contact in the 0.1 M KOH electrolyte. This </w:t>
      </w:r>
      <w:r w:rsidR="000C0B8A" w:rsidRPr="00BF753D">
        <w:t>confirms</w:t>
      </w:r>
      <w:r w:rsidR="00ED0311" w:rsidRPr="00BF753D">
        <w:t xml:space="preserve"> that the change in Ag film morphology occurs during the transfer of the electrode and is not induced by potential cycling.</w:t>
      </w:r>
    </w:p>
    <w:p w:rsidR="00143E16" w:rsidRPr="00BF753D" w:rsidRDefault="00143E16" w:rsidP="00E5309E">
      <w:pPr>
        <w:spacing w:line="480" w:lineRule="auto"/>
        <w:jc w:val="both"/>
      </w:pPr>
    </w:p>
    <w:p w:rsidR="00125267" w:rsidRPr="00BF753D" w:rsidRDefault="00E910FD" w:rsidP="00E5309E">
      <w:pPr>
        <w:spacing w:line="480" w:lineRule="auto"/>
      </w:pPr>
      <w:r w:rsidRPr="00BF753D">
        <w:rPr>
          <w:b/>
        </w:rPr>
        <w:t>4</w:t>
      </w:r>
      <w:r w:rsidR="00306F70" w:rsidRPr="00BF753D">
        <w:rPr>
          <w:b/>
        </w:rPr>
        <w:t>. Discussion</w:t>
      </w:r>
    </w:p>
    <w:p w:rsidR="003F5492" w:rsidRPr="00BF753D" w:rsidRDefault="00E5309E" w:rsidP="00E5309E">
      <w:pPr>
        <w:spacing w:line="480" w:lineRule="auto"/>
        <w:jc w:val="both"/>
      </w:pPr>
      <w:r w:rsidRPr="00BF753D">
        <w:tab/>
      </w:r>
      <w:r w:rsidR="00E65EEC" w:rsidRPr="00BF753D">
        <w:t>In the electrodeposition of Ag on</w:t>
      </w:r>
      <w:r w:rsidR="0081730E" w:rsidRPr="00BF753D">
        <w:t>to</w:t>
      </w:r>
      <w:r w:rsidR="00E65EEC" w:rsidRPr="00BF753D">
        <w:t xml:space="preserve"> Au(111) the supporting </w:t>
      </w:r>
      <w:r w:rsidR="0081730E" w:rsidRPr="00BF753D">
        <w:t xml:space="preserve">sulfate </w:t>
      </w:r>
      <w:r w:rsidR="00E65EEC" w:rsidRPr="00BF753D">
        <w:t>anions in the electrolyte</w:t>
      </w:r>
      <w:r w:rsidR="0081730E" w:rsidRPr="00BF753D">
        <w:t xml:space="preserve"> </w:t>
      </w:r>
      <w:r w:rsidR="00E65EEC" w:rsidRPr="00BF753D">
        <w:t xml:space="preserve">play an important role. To fully understand this effect the deposition of Ag on Au(111) in UHV conditions is first considered. Here the first Ag layer deposits as fingerlike rows locked to the Au(111) (23x√3) reconstruction </w:t>
      </w:r>
      <w:hyperlink w:anchor="_ENREF_32" w:tooltip="Dovek, 1989 #2293" w:history="1">
        <w:r w:rsidR="006D6F17" w:rsidRPr="00BF753D">
          <w:fldChar w:fldCharType="begin">
            <w:fldData xml:space="preserve">PEVuZE5vdGU+PENpdGU+PEF1dGhvcj5Eb3ZlazwvQXV0aG9yPjxZZWFyPjE5ODk8L1llYXI+PFJl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</w:fldData>
          </w:fldChar>
        </w:r>
        <w:r w:rsidR="003819D7" w:rsidRPr="00BF753D">
          <w:instrText xml:space="preserve"> ADDIN EN.CITE </w:instrText>
        </w:r>
        <w:r w:rsidR="006D6F17" w:rsidRPr="00BF753D">
          <w:fldChar w:fldCharType="begin">
            <w:fldData xml:space="preserve">PEVuZE5vdGU+PENpdGU+PEF1dGhvcj5Eb3ZlazwvQXV0aG9yPjxZZWFyPjE5ODk8L1llYXI+PFJl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2-33</w:t>
        </w:r>
        <w:r w:rsidR="006D6F17" w:rsidRPr="00BF753D">
          <w:fldChar w:fldCharType="end"/>
        </w:r>
      </w:hyperlink>
      <w:r w:rsidR="00E65EEC" w:rsidRPr="00BF753D">
        <w:t xml:space="preserve">. The growth is not layer by layer, instead the second layer commences before the first is complete </w:t>
      </w:r>
      <w:hyperlink w:anchor="_ENREF_34" w:tooltip="Jurczyszyn, 2011 #2295" w:history="1">
        <w:r w:rsidR="006D6F17" w:rsidRPr="00BF753D">
          <w:fldChar w:fldCharType="begin">
            <w:fldData xml:space="preserve">PEVuZE5vdGU+PENpdGU+PEF1dGhvcj5KdXJjenlzenluPC9BdXRob3I+PFllYXI+MjAxMTwvWWVh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</w:fldData>
          </w:fldChar>
        </w:r>
        <w:r w:rsidR="003819D7" w:rsidRPr="00BF753D">
          <w:instrText xml:space="preserve"> ADDIN EN.CITE </w:instrText>
        </w:r>
        <w:r w:rsidR="006D6F17" w:rsidRPr="00BF753D">
          <w:fldChar w:fldCharType="begin">
            <w:fldData xml:space="preserve">PEVuZE5vdGU+PENpdGU+PEF1dGhvcj5KdXJjenlzenluPC9BdXRob3I+PFllYXI+MjAxMTwvWWVh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4</w:t>
        </w:r>
        <w:r w:rsidR="006D6F17" w:rsidRPr="00BF753D">
          <w:fldChar w:fldCharType="end"/>
        </w:r>
      </w:hyperlink>
      <w:r w:rsidR="00E65EEC" w:rsidRPr="00BF753D">
        <w:t xml:space="preserve">. In contrast the electrodeposition of less than 1 monolayer </w:t>
      </w:r>
      <w:r w:rsidR="000C0B8A" w:rsidRPr="00BF753D">
        <w:t xml:space="preserve">of </w:t>
      </w:r>
      <w:r w:rsidR="00E65EEC" w:rsidRPr="00BF753D">
        <w:t>Ag on</w:t>
      </w:r>
      <w:r w:rsidR="0081730E" w:rsidRPr="00BF753D">
        <w:t>to</w:t>
      </w:r>
      <w:r w:rsidR="00E65EEC" w:rsidRPr="00BF753D">
        <w:t xml:space="preserve"> the Au(111) surface produces open structures as previously shown </w:t>
      </w:r>
      <w:hyperlink w:anchor="_ENREF_35" w:tooltip="Chen, 1992 #2296" w:history="1">
        <w:r w:rsidR="006D6F17" w:rsidRPr="00BF753D">
          <w:fldChar w:fldCharType="begin">
            <w:fldData xml:space="preserve">PEVuZE5vdGU+PENpdGU+PEF1dGhvcj5DaGVuPC9BdXRob3I+PFllYXI+MTk5MjwvWWVhcj48UmVj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Q1MS00NTg8L3BhZ2VzPjx2b2x1bWU+MTE0PC92b2x1bWU+PG51bWJlcj4yPC9udW1iZXI+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YWJici0yPkogUGh5cyBDaGVtIEI8L2FiYnIt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</w:fldData>
          </w:fldChar>
        </w:r>
        <w:r w:rsidR="003819D7" w:rsidRPr="00BF753D">
          <w:instrText xml:space="preserve"> ADDIN EN.CITE </w:instrText>
        </w:r>
        <w:r w:rsidR="006D6F17" w:rsidRPr="00BF753D">
          <w:fldChar w:fldCharType="begin">
            <w:fldData xml:space="preserve">PEVuZE5vdGU+PENpdGU+PEF1dGhvcj5DaGVuPC9BdXRob3I+PFllYXI+MTk5MjwvWWVhcj48UmVj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Q1MS00NTg8L3BhZ2VzPjx2b2x1bWU+MTE0PC92b2x1bWU+PG51bWJlcj4yPC9udW1iZXI+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YWJici0yPkogUGh5cyBDaGVtIEI8L2FiYnIt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5-40</w:t>
        </w:r>
        <w:r w:rsidR="006D6F17" w:rsidRPr="00BF753D">
          <w:fldChar w:fldCharType="end"/>
        </w:r>
      </w:hyperlink>
      <w:r w:rsidR="00E65EEC" w:rsidRPr="00BF753D">
        <w:t xml:space="preserve">. However a series of first-principle calculations by Sanchez </w:t>
      </w:r>
      <w:r w:rsidR="00E65EEC" w:rsidRPr="00BF753D">
        <w:rPr>
          <w:i/>
        </w:rPr>
        <w:t>et al</w:t>
      </w:r>
      <w:r w:rsidR="00E65EEC" w:rsidRPr="00BF753D">
        <w:t xml:space="preserve">. </w:t>
      </w:r>
      <w:r w:rsidR="00721167" w:rsidRPr="00BF753D">
        <w:t>showed</w:t>
      </w:r>
      <w:r w:rsidR="00E65EEC" w:rsidRPr="00BF753D">
        <w:t xml:space="preserve"> that</w:t>
      </w:r>
      <w:r w:rsidR="00721167" w:rsidRPr="00BF753D">
        <w:t xml:space="preserve"> no structure more expanded than</w:t>
      </w:r>
      <w:r w:rsidR="00E65EEC" w:rsidRPr="00BF753D">
        <w:t xml:space="preserve"> </w:t>
      </w:r>
      <w:r w:rsidR="00721167" w:rsidRPr="00BF753D">
        <w:t>a</w:t>
      </w:r>
      <w:r w:rsidR="00E65EEC" w:rsidRPr="00BF753D">
        <w:t xml:space="preserve"> (1x1) compact monolayer is more stable than </w:t>
      </w:r>
      <w:r w:rsidR="00721167" w:rsidRPr="00BF753D">
        <w:t>a bulk Ag deposit</w:t>
      </w:r>
      <w:r w:rsidR="00E65EEC" w:rsidRPr="00BF753D">
        <w:t xml:space="preserve"> and hence </w:t>
      </w:r>
      <w:r w:rsidR="000C0B8A" w:rsidRPr="00BF753D">
        <w:t>UPD</w:t>
      </w:r>
      <w:r w:rsidR="00721167" w:rsidRPr="00BF753D">
        <w:t xml:space="preserve"> of Ag should not occur on Au(111)</w:t>
      </w:r>
      <w:r w:rsidR="00E65EEC" w:rsidRPr="00BF753D">
        <w:t xml:space="preserve"> </w:t>
      </w:r>
      <w:hyperlink w:anchor="_ENREF_41" w:tooltip="Sanchez, 2002 #2301" w:history="1">
        <w:r w:rsidR="006D6F17" w:rsidRPr="00BF753D">
          <w:fldChar w:fldCharType="begin"/>
        </w:r>
        <w:r w:rsidR="003819D7" w:rsidRPr="00BF753D">
          <w:instrText xml:space="preserve"> ADDIN EN.CITE &lt;EndNote&gt;&lt;Cite&gt;&lt;Author&gt;Sanchez&lt;/Author&gt;&lt;Year&gt;2002&lt;/Year&gt;&lt;RecNum&gt;2301&lt;/RecNum&gt;&lt;DisplayText&gt;&lt;style face="superscript"&gt;41&lt;/style&gt;&lt;/DisplayText&gt;&lt;record&gt;&lt;rec-number&gt;2301&lt;/rec-number&gt;&lt;foreign-keys&gt;&lt;key app="EN" db-id="299d22dsodrv0jev022veppdpaevz0dzfsxx"&gt;2301&lt;/key&gt;&lt;/foreign-keys&gt;&lt;ref-type name="Journal Article"&gt;17&lt;/ref-type&gt;&lt;contributors&gt;&lt;authors&gt;&lt;author&gt;Sanchez, C. G.&lt;/author&gt;&lt;author&gt;Dassie, S. A.&lt;/author&gt;&lt;author&gt;Leiva, E. P. M.&lt;/author&gt;&lt;/authors&gt;&lt;/contributors&gt;&lt;auth-address&gt;Sanchez, CG&amp;#xD;Queens Univ Belfast, Sch Math &amp;amp; Phys, Atom Simulat Grp, Belfast BT7 1NN, Antrim, North Ireland&amp;#xD;Queens Univ Belfast, Sch Math &amp;amp; Phys, Atom Simulat Grp, Belfast BT7 1NN, Antrim, North Ireland&amp;#xD;Queens Univ Belfast, Sch Math &amp;amp; Phys, Atom Simulat Grp, Belfast BT7 1NN, Antrim, North Ireland&amp;#xD;Univ Nacl Cordoba, Fac Ciencias Quim, Unidad Matemat &amp;amp; Fis, INFIQC, RA-5000 Cordoba, Argentina&lt;/auth-address&gt;&lt;titles&gt;&lt;title&gt;On the stability of Ag/Au(111) expanded structur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6628-6632&lt;/pages&gt;&lt;volume&gt;18&lt;/volume&gt;&lt;number&gt;17&lt;/number&gt;&lt;keywords&gt;&lt;keyword&gt;underpotential deposition&lt;/keyword&gt;&lt;keyword&gt;au(111)&lt;/keyword&gt;&lt;keyword&gt;ag&lt;/keyword&gt;&lt;keyword&gt;microscopy&lt;/keyword&gt;&lt;keyword&gt;adsorption&lt;/keyword&gt;&lt;keyword&gt;substrate&lt;/keyword&gt;&lt;keyword&gt;al(111)&lt;/keyword&gt;&lt;keyword&gt;au(100)&lt;/keyword&gt;&lt;keyword&gt;metals&lt;/keyword&gt;&lt;keyword&gt;silver&lt;/keyword&gt;&lt;/keywords&gt;&lt;dates&gt;&lt;year&gt;2002&lt;/year&gt;&lt;pub-dates&gt;&lt;date&gt;Aug 20&lt;/date&gt;&lt;/pub-dates&gt;&lt;/dates&gt;&lt;isbn&gt;0743-7463&lt;/isbn&gt;&lt;accession-num&gt;ISI:000177487600026&lt;/accession-num&gt;&lt;urls&gt;&lt;related-urls&gt;&lt;url&gt;&amp;lt;Go to ISI&amp;gt;://000177487600026&lt;/url&gt;&lt;/related-urls&gt;&lt;/urls&gt;&lt;electronic-resource-num&gt;Doi 10.1021/La020312a&lt;/electronic-resource-num&gt;&lt;language&gt;English&lt;/language&gt;&lt;/record&gt;&lt;/Cite&gt;&lt;/EndNote&gt;</w:instrText>
        </w:r>
        <w:r w:rsidR="006D6F17" w:rsidRPr="00BF753D">
          <w:fldChar w:fldCharType="separate"/>
        </w:r>
        <w:r w:rsidR="003819D7" w:rsidRPr="00BF753D">
          <w:rPr>
            <w:noProof/>
            <w:vertAlign w:val="superscript"/>
          </w:rPr>
          <w:t>41</w:t>
        </w:r>
        <w:r w:rsidR="006D6F17" w:rsidRPr="00BF753D">
          <w:fldChar w:fldCharType="end"/>
        </w:r>
      </w:hyperlink>
      <w:r w:rsidR="00E65EEC" w:rsidRPr="00BF753D">
        <w:t xml:space="preserve">. </w:t>
      </w:r>
      <w:r w:rsidR="00D8024B" w:rsidRPr="00BF753D">
        <w:t>In order to explain the discrepancy between the calculations and experimental results it was suggested that adsorbed Ag may generate a large shift in the work function thus inducing a negative shift in the potential of zero charge (</w:t>
      </w:r>
      <w:r w:rsidR="00D8024B" w:rsidRPr="00BF753D">
        <w:rPr>
          <w:i/>
        </w:rPr>
        <w:t>pzc</w:t>
      </w:r>
      <w:r w:rsidR="00D8024B" w:rsidRPr="00BF753D">
        <w:t>) and resulting in the additional ads</w:t>
      </w:r>
      <w:r w:rsidR="00055296" w:rsidRPr="00BF753D">
        <w:t>orption of anions and a change i</w:t>
      </w:r>
      <w:r w:rsidR="00D8024B" w:rsidRPr="00BF753D">
        <w:t xml:space="preserve">n the Au-Ag binding energy. </w:t>
      </w:r>
      <w:r w:rsidR="00E65EEC" w:rsidRPr="00BF753D">
        <w:t xml:space="preserve">The </w:t>
      </w:r>
      <w:r w:rsidR="00D8024B" w:rsidRPr="00BF753D">
        <w:t>open structures observed during</w:t>
      </w:r>
      <w:r w:rsidR="00E65EEC" w:rsidRPr="00BF753D">
        <w:t xml:space="preserve"> the electrodeposition of Ag on</w:t>
      </w:r>
      <w:r w:rsidR="00D8024B" w:rsidRPr="00BF753D">
        <w:t>to</w:t>
      </w:r>
      <w:r w:rsidR="00E65EEC" w:rsidRPr="00BF753D">
        <w:t xml:space="preserve"> Au(111) are dependent on the anion present; for example in </w:t>
      </w:r>
      <w:r w:rsidR="00D8024B" w:rsidRPr="00BF753D">
        <w:t>the presence of sulf</w:t>
      </w:r>
      <w:r w:rsidR="00E65EEC" w:rsidRPr="00BF753D">
        <w:t xml:space="preserve">ate the Ag UPD overlayer exhibits a (3x3) structure, in </w:t>
      </w:r>
      <w:r w:rsidR="00D8024B" w:rsidRPr="00BF753D">
        <w:t xml:space="preserve">the presence of </w:t>
      </w:r>
      <w:r w:rsidR="00E65EEC" w:rsidRPr="00BF753D">
        <w:t xml:space="preserve">nitrate a (4x4) structure and in </w:t>
      </w:r>
      <w:r w:rsidR="00D8024B" w:rsidRPr="00BF753D">
        <w:t xml:space="preserve">pure </w:t>
      </w:r>
      <w:r w:rsidR="00E65EEC" w:rsidRPr="00BF753D">
        <w:t>perchlorate</w:t>
      </w:r>
      <w:r w:rsidR="00D8024B" w:rsidRPr="00BF753D">
        <w:t xml:space="preserve"> electrolyte</w:t>
      </w:r>
      <w:r w:rsidR="00E65EEC" w:rsidRPr="00BF753D">
        <w:t xml:space="preserve"> another open structure </w:t>
      </w:r>
      <w:hyperlink w:anchor="_ENREF_35" w:tooltip="Chen, 1992 #2296" w:history="1">
        <w:r w:rsidR="006D6F17" w:rsidRPr="00BF753D">
          <w:fldChar w:fldCharType="begin">
            <w:fldData xml:space="preserve">PEVuZE5vdGU+PENpdGU+PEF1dGhvcj5DaGVuPC9BdXRob3I+PFllYXI+MTk5MjwvWWVhcj48UmVj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Q1MS00NTg8L3BhZ2VzPjx2b2x1bWU+MTE0PC92b2x1bWU+PG51bWJlcj4yPC9udW1iZXI+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YWJici0yPkogUGh5cyBDaGVtIEI8L2FiYnIt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</w:fldData>
          </w:fldChar>
        </w:r>
        <w:r w:rsidR="003819D7" w:rsidRPr="00BF753D">
          <w:instrText xml:space="preserve"> ADDIN EN.CITE </w:instrText>
        </w:r>
        <w:r w:rsidR="006D6F17" w:rsidRPr="00BF753D">
          <w:fldChar w:fldCharType="begin">
            <w:fldData xml:space="preserve">PEVuZE5vdGU+PENpdGU+PEF1dGhvcj5DaGVuPC9BdXRob3I+PFllYXI+MTk5MjwvWWVhcj48UmVj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5-40</w:t>
        </w:r>
        <w:r w:rsidR="006D6F17" w:rsidRPr="00BF753D">
          <w:fldChar w:fldCharType="end"/>
        </w:r>
      </w:hyperlink>
      <w:r w:rsidR="00E65EEC" w:rsidRPr="00BF753D">
        <w:t xml:space="preserve">. These open structures imply that </w:t>
      </w:r>
      <w:r w:rsidR="00D8024B" w:rsidRPr="00BF753D">
        <w:t xml:space="preserve">there is an increased Ag-Ag repulsion </w:t>
      </w:r>
      <w:r w:rsidR="00E65EEC" w:rsidRPr="00BF753D">
        <w:t xml:space="preserve">due to the presence of the anions. </w:t>
      </w:r>
      <w:r w:rsidR="00D8024B" w:rsidRPr="00BF753D">
        <w:t xml:space="preserve">In </w:t>
      </w:r>
      <w:r w:rsidR="00E241CE" w:rsidRPr="00BF753D">
        <w:t>the presence of sulfate, a</w:t>
      </w:r>
      <w:r w:rsidR="00E65EEC" w:rsidRPr="00BF753D">
        <w:t xml:space="preserve">s the coverage of the Ag deposit is increased the </w:t>
      </w:r>
      <w:r w:rsidR="00055296" w:rsidRPr="00BF753D">
        <w:lastRenderedPageBreak/>
        <w:t xml:space="preserve">Ag </w:t>
      </w:r>
      <w:r w:rsidR="00E65EEC" w:rsidRPr="00BF753D">
        <w:t xml:space="preserve">structure transitions from </w:t>
      </w:r>
      <w:r w:rsidR="00E241CE" w:rsidRPr="00BF753D">
        <w:t xml:space="preserve">an </w:t>
      </w:r>
      <w:r w:rsidR="00E65EEC" w:rsidRPr="00BF753D">
        <w:t xml:space="preserve">expanded (3x3) </w:t>
      </w:r>
      <w:r w:rsidR="00E241CE" w:rsidRPr="00BF753D">
        <w:t xml:space="preserve">structure </w:t>
      </w:r>
      <w:r w:rsidR="00E65EEC" w:rsidRPr="00BF753D">
        <w:t>to a close-packed pseudomorphic monolayer of Ag. STM images have revealed that before the</w:t>
      </w:r>
      <w:r w:rsidR="00E241CE" w:rsidRPr="00BF753D">
        <w:t xml:space="preserve"> initial Ag deposition (bi)sulf</w:t>
      </w:r>
      <w:r w:rsidR="00E65EEC" w:rsidRPr="00BF753D">
        <w:t>ate forms an ordered (√3 x √7)R19.1° str</w:t>
      </w:r>
      <w:r w:rsidR="00E241CE" w:rsidRPr="00BF753D">
        <w:t>ucture on the Au(111) surface. I</w:t>
      </w:r>
      <w:r w:rsidR="00E65EEC" w:rsidRPr="00BF753D">
        <w:t xml:space="preserve">t is also suspected that </w:t>
      </w:r>
      <w:r w:rsidR="00E241CE" w:rsidRPr="00BF753D">
        <w:t>(bi)sulf</w:t>
      </w:r>
      <w:r w:rsidR="00E65EEC" w:rsidRPr="00BF753D">
        <w:t>ate is adsorbed on</w:t>
      </w:r>
      <w:r w:rsidR="00E241CE" w:rsidRPr="00BF753D">
        <w:t>to</w:t>
      </w:r>
      <w:r w:rsidR="00E65EEC" w:rsidRPr="00BF753D">
        <w:t xml:space="preserve"> the Ag monolayer, but the exact nature of this is unknown </w:t>
      </w:r>
      <w:hyperlink w:anchor="_ENREF_39" w:tooltip="Esplandiu, 1999 #620" w:history="1">
        <w:r w:rsidR="006D6F17" w:rsidRPr="00BF753D">
          <w:fldChar w:fldCharType="begin"/>
        </w:r>
        <w:r w:rsidR="003819D7" w:rsidRPr="00BF753D">
          <w:instrText xml:space="preserve"> ADDIN EN.CITE &lt;EndNote&gt;&lt;Cite&gt;&lt;Author&gt;Esplandiu&lt;/Author&gt;&lt;Year&gt;1999&lt;/Year&gt;&lt;RecNum&gt;620&lt;/RecNum&gt;&lt;DisplayText&gt;&lt;style face="superscript"&gt;39&lt;/style&gt;&lt;/DisplayText&gt;&lt;record&gt;&lt;rec-number&gt;620&lt;/rec-number&gt;&lt;foreign-keys&gt;&lt;key app="EN" db-id="299d22dsodrv0jev022veppdpaevz0dzfsxx"&gt;620&lt;/key&gt;&lt;/foreign-keys&gt;&lt;ref-type name="Journal Article"&gt;17&lt;/ref-type&gt;&lt;contributors&gt;&lt;authors&gt;&lt;author&gt;Esplandiu, M. J.&lt;/author&gt;&lt;author&gt;Schneeweiss, M. A.&lt;/author&gt;&lt;author&gt;Kolb, D. M.&lt;/author&gt;&lt;/authors&gt;&lt;/contributors&gt;&lt;auth-address&gt;Department of Electrochemistry, University of Ulm, 89069 Ulm, Germany&amp;#xD;Department of Physical Chemistry, Natl. University of Córdoba, C.C.61, suc 16, 5000 Córdoba, Argentina&lt;/auth-address&gt;&lt;titles&gt;&lt;title&gt;An in situ scanning tunneling microscopy study of Ag electrodeposition on Au(111)&lt;/title&gt;&lt;secondary-title&gt;Physical Chemistry Chemical Physics&lt;/secondary-title&gt;&lt;alt-title&gt;Phys. Chem. Chem. Phys.&lt;/alt-title&gt;&lt;/titles&gt;&lt;periodical&gt;&lt;full-title&gt;Physical Chemistry Chemical Physics&lt;/full-title&gt;&lt;abbr-1&gt;Phys. Chem. Chem. Phys.&lt;/abbr-1&gt;&lt;abbr-2&gt;Phys Chem Chem Phys&lt;/abbr-2&gt;&lt;/periodical&gt;&lt;alt-periodical&gt;&lt;full-title&gt;Physical Chemistry Chemical Physics&lt;/full-title&gt;&lt;abbr-1&gt;Phys. Chem. Chem. Phys.&lt;/abbr-1&gt;&lt;abbr-2&gt;Phys Chem Chem Phys&lt;/abbr-2&gt;&lt;/alt-periodical&gt;&lt;pages&gt;4847-4854&lt;/pages&gt;&lt;volume&gt;1&lt;/volume&gt;&lt;number&gt;20&lt;/number&gt;&lt;keywords&gt;&lt;keyword&gt;gold&lt;/keyword&gt;&lt;keyword&gt;silver&lt;/keyword&gt;&lt;keyword&gt;article&lt;/keyword&gt;&lt;keyword&gt;electrochemistry&lt;/keyword&gt;&lt;keyword&gt;scanning tunneling microscopy&lt;/keyword&gt;&lt;keyword&gt;surface property&lt;/keyword&gt;&lt;/keywords&gt;&lt;dates&gt;&lt;year&gt;1999&lt;/year&gt;&lt;/dates&gt;&lt;isbn&gt;14639076 (ISSN)&lt;/isbn&gt;&lt;urls&gt;&lt;related-urls&gt;&lt;url&gt;http://www.scopus.com/inward/record.url?eid=2-s2.0-0033569651&amp;amp;partnerID=40&amp;amp;md5=48cb088bc68f430ce20ffbbd756ffcdb&lt;/url&gt;&lt;url&gt;http://pubs.rsc.org/en/content/articlepdf/1999/cp/a906140a&lt;/url&gt;&lt;/related-urls&gt;&lt;/urls&gt;&lt;electronic-resource-num&gt;10.1039/a906140a&lt;/electronic-resource-num&gt;&lt;remote-database-name&gt;Scopus&lt;/remote-database-name&gt;&lt;language&gt;English&lt;/language&gt;&lt;/record&gt;&lt;/Cite&gt;&lt;/EndNote&gt;</w:instrText>
        </w:r>
        <w:r w:rsidR="006D6F17" w:rsidRPr="00BF753D">
          <w:fldChar w:fldCharType="separate"/>
        </w:r>
        <w:r w:rsidR="003819D7" w:rsidRPr="00BF753D">
          <w:rPr>
            <w:noProof/>
            <w:vertAlign w:val="superscript"/>
          </w:rPr>
          <w:t>39</w:t>
        </w:r>
        <w:r w:rsidR="006D6F17" w:rsidRPr="00BF753D">
          <w:fldChar w:fldCharType="end"/>
        </w:r>
      </w:hyperlink>
      <w:r w:rsidR="00E65EEC" w:rsidRPr="00BF753D">
        <w:t xml:space="preserve">. On </w:t>
      </w:r>
      <w:r w:rsidR="00E241CE" w:rsidRPr="00BF753D">
        <w:t>a</w:t>
      </w:r>
      <w:r w:rsidR="00E65EEC" w:rsidRPr="00BF753D">
        <w:t xml:space="preserve"> </w:t>
      </w:r>
      <w:r w:rsidR="00E241CE" w:rsidRPr="00BF753D">
        <w:t xml:space="preserve">bulk </w:t>
      </w:r>
      <w:r w:rsidR="00E65EEC" w:rsidRPr="00BF753D">
        <w:t xml:space="preserve">Ag(111) </w:t>
      </w:r>
      <w:r w:rsidR="00E241CE" w:rsidRPr="00BF753D">
        <w:t xml:space="preserve">electrode </w:t>
      </w:r>
      <w:r w:rsidR="00E65EEC" w:rsidRPr="00BF753D">
        <w:t xml:space="preserve">surface </w:t>
      </w:r>
      <w:r w:rsidR="00E241CE" w:rsidRPr="00BF753D">
        <w:t>sulf</w:t>
      </w:r>
      <w:r w:rsidR="00E65EEC" w:rsidRPr="00BF753D">
        <w:t xml:space="preserve">ate forms an ordered (3 x 3√3) structure </w:t>
      </w:r>
      <w:hyperlink w:anchor="_ENREF_42" w:tooltip="Schweizer, 2003 #573" w:history="1">
        <w:r w:rsidR="006D6F17" w:rsidRPr="00BF753D">
          <w:fldChar w:fldCharType="begin">
            <w:fldData xml:space="preserve">PEVuZE5vdGU+PENpdGU+PEF1dGhvcj5TY2h3ZWl6ZXI8L0F1dGhvcj48WWVhcj4yMDAzPC9ZZWFy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</w:fldData>
          </w:fldChar>
        </w:r>
        <w:r w:rsidR="003819D7" w:rsidRPr="00BF753D">
          <w:instrText xml:space="preserve"> ADDIN EN.CITE </w:instrText>
        </w:r>
        <w:r w:rsidR="006D6F17" w:rsidRPr="00BF753D">
          <w:fldChar w:fldCharType="begin">
            <w:fldData xml:space="preserve">PEVuZE5vdGU+PENpdGU+PEF1dGhvcj5TY2h3ZWl6ZXI8L0F1dGhvcj48WWVhcj4yMDAzPC9ZZWFy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2</w:t>
        </w:r>
        <w:r w:rsidR="006D6F17" w:rsidRPr="00BF753D">
          <w:fldChar w:fldCharType="end"/>
        </w:r>
      </w:hyperlink>
      <w:r w:rsidR="00E65EEC" w:rsidRPr="00BF753D">
        <w:t>.</w:t>
      </w:r>
    </w:p>
    <w:p w:rsidR="00BC778F" w:rsidRPr="00BF753D" w:rsidRDefault="00E5309E" w:rsidP="00E5309E">
      <w:pPr>
        <w:spacing w:line="480" w:lineRule="auto"/>
        <w:jc w:val="both"/>
      </w:pPr>
      <w:r w:rsidRPr="00BF753D">
        <w:tab/>
      </w:r>
      <w:r w:rsidR="00E65EEC" w:rsidRPr="00BF753D">
        <w:t>It is clear from the CTR measurements</w:t>
      </w:r>
      <w:r w:rsidR="00E241CE" w:rsidRPr="00BF753D">
        <w:t xml:space="preserve"> presented in section 3.2.3</w:t>
      </w:r>
      <w:r w:rsidR="00E65EEC" w:rsidRPr="00BF753D">
        <w:t xml:space="preserve"> that on transfer to 0.1 M KOH the </w:t>
      </w:r>
      <w:r w:rsidR="00E241CE" w:rsidRPr="00BF753D">
        <w:t>Ag monolayer reorders</w:t>
      </w:r>
      <w:r w:rsidR="00E65EEC" w:rsidRPr="00BF753D">
        <w:t xml:space="preserve"> to a partial </w:t>
      </w:r>
      <w:r w:rsidR="00E241CE" w:rsidRPr="00BF753D">
        <w:t xml:space="preserve">Ag </w:t>
      </w:r>
      <w:r w:rsidR="00E65EEC" w:rsidRPr="00BF753D">
        <w:t>bilayer</w:t>
      </w:r>
      <w:r w:rsidR="00E241CE" w:rsidRPr="00BF753D">
        <w:t xml:space="preserve"> structure</w:t>
      </w:r>
      <w:r w:rsidR="00E65EEC" w:rsidRPr="00BF753D">
        <w:t xml:space="preserve">. Marinkovic </w:t>
      </w:r>
      <w:r w:rsidR="00E65EEC" w:rsidRPr="00BF753D">
        <w:rPr>
          <w:i/>
        </w:rPr>
        <w:t>et al</w:t>
      </w:r>
      <w:r w:rsidR="00E65EEC" w:rsidRPr="00BF753D">
        <w:t xml:space="preserve"> found that in an electrolyte containing both OH</w:t>
      </w:r>
      <w:r w:rsidR="00E241CE" w:rsidRPr="00BF753D">
        <w:rPr>
          <w:vertAlign w:val="superscript"/>
        </w:rPr>
        <w:t>-</w:t>
      </w:r>
      <w:r w:rsidR="00E65EEC" w:rsidRPr="00BF753D">
        <w:t xml:space="preserve"> and </w:t>
      </w:r>
      <w:r w:rsidR="00E241CE" w:rsidRPr="00BF753D">
        <w:t xml:space="preserve">sulfate </w:t>
      </w:r>
      <w:r w:rsidR="00E65EEC" w:rsidRPr="00BF753D">
        <w:t>(0.1 M K</w:t>
      </w:r>
      <w:r w:rsidR="00E65EEC" w:rsidRPr="00BF753D">
        <w:rPr>
          <w:vertAlign w:val="subscript"/>
        </w:rPr>
        <w:t>2</w:t>
      </w:r>
      <w:r w:rsidR="00E65EEC" w:rsidRPr="00BF753D">
        <w:t>SO</w:t>
      </w:r>
      <w:r w:rsidR="00E65EEC" w:rsidRPr="00BF753D">
        <w:rPr>
          <w:vertAlign w:val="subscript"/>
        </w:rPr>
        <w:t>4</w:t>
      </w:r>
      <w:r w:rsidR="00E65EEC" w:rsidRPr="00BF753D">
        <w:t xml:space="preserve"> + 0.01 M NaOH) the adsorption of </w:t>
      </w:r>
      <w:r w:rsidR="008D34B0" w:rsidRPr="00BF753D">
        <w:t>sulf</w:t>
      </w:r>
      <w:r w:rsidR="00E65EEC" w:rsidRPr="00BF753D">
        <w:t>ate on Ag(111) surface is inhibited by the more strongly specifically adsorbed OH</w:t>
      </w:r>
      <w:r w:rsidR="00E65EEC" w:rsidRPr="00BF753D">
        <w:rPr>
          <w:vertAlign w:val="superscript"/>
        </w:rPr>
        <w:t>-</w:t>
      </w:r>
      <w:r w:rsidR="00E65EEC" w:rsidRPr="00BF753D">
        <w:t xml:space="preserve"> ions </w:t>
      </w:r>
      <w:hyperlink w:anchor="_ENREF_43" w:tooltip="Marinkovic, 1999 #2302" w:history="1">
        <w:r w:rsidR="006D6F17" w:rsidRPr="00BF753D">
          <w:fldChar w:fldCharType="begin">
            <w:fldData xml:space="preserve">PEVuZE5vdGU+PENpdGU+PEF1dGhvcj5NYXJpbmtvdmljPC9BdXRob3I+PFllYXI+MTk5OTwvWWVh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</w:fldData>
          </w:fldChar>
        </w:r>
        <w:r w:rsidR="003819D7" w:rsidRPr="00BF753D">
          <w:instrText xml:space="preserve"> ADDIN EN.CITE </w:instrText>
        </w:r>
        <w:r w:rsidR="006D6F17" w:rsidRPr="00BF753D">
          <w:fldChar w:fldCharType="begin">
            <w:fldData xml:space="preserve">PEVuZE5vdGU+PENpdGU+PEF1dGhvcj5NYXJpbmtvdmljPC9BdXRob3I+PFllYXI+MTk5OTwvWWVh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3</w:t>
        </w:r>
        <w:r w:rsidR="006D6F17" w:rsidRPr="00BF753D">
          <w:fldChar w:fldCharType="end"/>
        </w:r>
      </w:hyperlink>
      <w:r w:rsidR="00E65EEC" w:rsidRPr="00BF753D">
        <w:t>. It is therefore likely that for the A</w:t>
      </w:r>
      <w:r w:rsidR="00721167" w:rsidRPr="00BF753D">
        <w:t>g monolayer on Au(111) the sulf</w:t>
      </w:r>
      <w:r w:rsidR="00E65EEC" w:rsidRPr="00BF753D">
        <w:t xml:space="preserve">ate anions which are stabilising the monolayer structure </w:t>
      </w:r>
      <w:hyperlink w:anchor="_ENREF_44" w:tooltip="Mrozek, 1995 #2303" w:history="1">
        <w:r w:rsidR="006D6F17" w:rsidRPr="00BF753D">
          <w:fldChar w:fldCharType="begin">
            <w:fldData xml:space="preserve">PEVuZE5vdGU+PENpdGU+PEF1dGhvcj5Ncm96ZWs8L0F1dGhvcj48WWVhcj4xOTk1PC9ZZWFyPjxS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=
</w:fldData>
          </w:fldChar>
        </w:r>
        <w:r w:rsidR="003819D7" w:rsidRPr="00BF753D">
          <w:instrText xml:space="preserve"> ADDIN EN.CITE </w:instrText>
        </w:r>
        <w:r w:rsidR="006D6F17" w:rsidRPr="00BF753D">
          <w:fldChar w:fldCharType="begin">
            <w:fldData xml:space="preserve">PEVuZE5vdGU+PENpdGU+PEF1dGhvcj5Ncm96ZWs8L0F1dGhvcj48WWVhcj4xOTk1PC9ZZWFyPjxS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=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4</w:t>
        </w:r>
        <w:r w:rsidR="006D6F17" w:rsidRPr="00BF753D">
          <w:fldChar w:fldCharType="end"/>
        </w:r>
      </w:hyperlink>
      <w:r w:rsidR="00E65EEC" w:rsidRPr="00BF753D">
        <w:t xml:space="preserve"> are replaced by OH</w:t>
      </w:r>
      <w:r w:rsidR="00E65EEC" w:rsidRPr="00BF753D">
        <w:rPr>
          <w:vertAlign w:val="superscript"/>
        </w:rPr>
        <w:t>-</w:t>
      </w:r>
      <w:r w:rsidR="00E65EEC" w:rsidRPr="00BF753D">
        <w:t xml:space="preserve"> </w:t>
      </w:r>
      <w:r w:rsidR="008D34B0" w:rsidRPr="00BF753D">
        <w:t xml:space="preserve">anions </w:t>
      </w:r>
      <w:r w:rsidR="00E65EEC" w:rsidRPr="00BF753D">
        <w:t xml:space="preserve">causing the silver to rearrange </w:t>
      </w:r>
      <w:r w:rsidR="008D34B0" w:rsidRPr="00BF753D">
        <w:t>into the bilayer structure</w:t>
      </w:r>
      <w:r w:rsidR="00E65EEC" w:rsidRPr="00BF753D">
        <w:t>.</w:t>
      </w:r>
      <w:r w:rsidR="008D34B0" w:rsidRPr="00BF753D">
        <w:t xml:space="preserve"> An almost identical effect was observed when the UPD-formed Ag monolayer on Au(111) was removed from the supporting electrolyte and exposed to ambient atmosphere </w:t>
      </w:r>
      <w:hyperlink w:anchor="_ENREF_14" w:tooltip="Kondo, 2009 #2278" w:history="1">
        <w:r w:rsidR="006D6F17" w:rsidRPr="00BF753D">
          <w:fldChar w:fldCharType="begin">
            <w:fldData xml:space="preserve">PEVuZE5vdGU+PENpdGU+PEF1dGhvcj5Lb25kbzwvQXV0aG9yPjxZZWFyPjIwMDk8L1llYXI+PFJl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</w:fldData>
          </w:fldChar>
        </w:r>
        <w:r w:rsidR="003819D7" w:rsidRPr="00BF753D">
          <w:instrText xml:space="preserve"> ADDIN EN.CITE </w:instrText>
        </w:r>
        <w:r w:rsidR="006D6F17" w:rsidRPr="00BF753D">
          <w:fldChar w:fldCharType="begin">
            <w:fldData xml:space="preserve">PEVuZE5vdGU+PENpdGU+PEF1dGhvcj5Lb25kbzwvQXV0aG9yPjxZZWFyPjIwMDk8L1llYXI+PFJl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14</w:t>
        </w:r>
        <w:r w:rsidR="006D6F17" w:rsidRPr="00BF753D">
          <w:fldChar w:fldCharType="end"/>
        </w:r>
      </w:hyperlink>
      <w:r w:rsidR="008D34B0" w:rsidRPr="00BF753D">
        <w:t>.</w:t>
      </w:r>
      <w:r w:rsidR="00962F19" w:rsidRPr="00BF753D">
        <w:t xml:space="preserve"> </w:t>
      </w:r>
      <w:r w:rsidR="008820DB" w:rsidRPr="00BF753D">
        <w:t xml:space="preserve">In our experiments, during the transfer to alkaline electrolyte the sample is not exposed to ambient atmosphere, however, </w:t>
      </w:r>
      <w:r w:rsidR="008479AB" w:rsidRPr="00BF753D">
        <w:t>potential contact to the sample is not maintained. It is impossible to determine precisely at which point the reordering of the Ag film occurs, however, the reordering process is not reversible once the sample is immersed into the alkaline electrolyte.</w:t>
      </w:r>
    </w:p>
    <w:p w:rsidR="00CC713A" w:rsidRPr="00BF753D" w:rsidRDefault="00E5309E" w:rsidP="00E5309E">
      <w:pPr>
        <w:spacing w:line="480" w:lineRule="auto"/>
        <w:jc w:val="both"/>
      </w:pPr>
      <w:r w:rsidRPr="00BF753D">
        <w:tab/>
      </w:r>
      <w:r w:rsidR="00BC778F" w:rsidRPr="00BF753D">
        <w:t xml:space="preserve">As shown in </w:t>
      </w:r>
      <w:r w:rsidR="00DD3D6A" w:rsidRPr="00BF753D">
        <w:t>F</w:t>
      </w:r>
      <w:r w:rsidR="00BC778F" w:rsidRPr="00BF753D">
        <w:t xml:space="preserve">igure </w:t>
      </w:r>
      <w:r w:rsidR="006C3FE4" w:rsidRPr="00BF753D">
        <w:t>3</w:t>
      </w:r>
      <w:r w:rsidR="00BC778F" w:rsidRPr="00BF753D">
        <w:t xml:space="preserve"> </w:t>
      </w:r>
      <w:r w:rsidR="00E65EEC" w:rsidRPr="00BF753D">
        <w:t xml:space="preserve">the </w:t>
      </w:r>
      <w:r w:rsidR="008D34B0" w:rsidRPr="00BF753D">
        <w:t>potential at which</w:t>
      </w:r>
      <w:r w:rsidR="00E65EEC" w:rsidRPr="00BF753D">
        <w:t xml:space="preserve"> OH</w:t>
      </w:r>
      <w:r w:rsidR="00E65EEC" w:rsidRPr="00BF753D">
        <w:rPr>
          <w:vertAlign w:val="superscript"/>
        </w:rPr>
        <w:t>-</w:t>
      </w:r>
      <w:r w:rsidR="00E65EEC" w:rsidRPr="00BF753D">
        <w:t xml:space="preserve"> adsorption</w:t>
      </w:r>
      <w:r w:rsidR="008D34B0" w:rsidRPr="00BF753D">
        <w:t>/desorption occurs (attributed to the peaks A4/C4)</w:t>
      </w:r>
      <w:r w:rsidR="00E65EEC" w:rsidRPr="00BF753D">
        <w:t xml:space="preserve"> on the Ag/Au(111) surface is d</w:t>
      </w:r>
      <w:r w:rsidR="008D34B0" w:rsidRPr="00BF753D">
        <w:t>ependent on the silver coverage</w:t>
      </w:r>
      <w:r w:rsidR="00E65EEC" w:rsidRPr="00BF753D">
        <w:t>. It has been shown that for Ag single crystals the potential for OH</w:t>
      </w:r>
      <w:r w:rsidR="00E65EEC" w:rsidRPr="00BF753D">
        <w:rPr>
          <w:vertAlign w:val="superscript"/>
        </w:rPr>
        <w:t>-</w:t>
      </w:r>
      <w:r w:rsidR="00E65EEC" w:rsidRPr="00BF753D">
        <w:t xml:space="preserve"> adsorption/desorption is dependent on the single crystal surface, with the OH</w:t>
      </w:r>
      <w:r w:rsidR="00E65EEC" w:rsidRPr="00BF753D">
        <w:rPr>
          <w:vertAlign w:val="superscript"/>
        </w:rPr>
        <w:t>-</w:t>
      </w:r>
      <w:r w:rsidR="00E65EEC" w:rsidRPr="00BF753D">
        <w:t xml:space="preserve"> adsorption/desorption potential decreasing in the order Ag(111) &gt; Ag(100) &gt; Ag(110) </w:t>
      </w:r>
      <w:r w:rsidR="006D6F17" w:rsidRPr="00BF753D">
        <w:fldChar w:fldCharType="begin">
          <w:fldData xml:space="preserve">PEVuZE5vdGU+PENpdGU+PEF1dGhvcj5Ib3Jzd2VsbDwvQXV0aG9yPjxZZWFyPjIwMDQ8L1llYXI+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==
</w:fldData>
        </w:fldChar>
      </w:r>
      <w:r w:rsidR="00716C2D"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ywgMjg8L3N0eWxlPjwvRGlzcGxheVRleHQ+PHJlY29yZD48cmVjLW51bWJlcj4yMjY3PC9y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==
</w:fldData>
        </w:fldChar>
      </w:r>
      <w:r w:rsidR="00716C2D" w:rsidRPr="00BF753D">
        <w:instrText xml:space="preserve"> ADDIN EN.CITE.DATA </w:instrText>
      </w:r>
      <w:r w:rsidR="006D6F17" w:rsidRPr="00BF753D">
        <w:fldChar w:fldCharType="end"/>
      </w:r>
      <w:r w:rsidR="006D6F17" w:rsidRPr="00BF753D">
        <w:fldChar w:fldCharType="separate"/>
      </w:r>
      <w:hyperlink w:anchor="_ENREF_3" w:tooltip="Horswell, 2004 #2267" w:history="1">
        <w:r w:rsidR="003819D7" w:rsidRPr="00BF753D">
          <w:rPr>
            <w:noProof/>
            <w:vertAlign w:val="superscript"/>
          </w:rPr>
          <w:t>3</w:t>
        </w:r>
      </w:hyperlink>
      <w:r w:rsidR="00716C2D" w:rsidRPr="00BF753D">
        <w:rPr>
          <w:noProof/>
          <w:vertAlign w:val="superscript"/>
        </w:rPr>
        <w:t xml:space="preserve">, </w:t>
      </w:r>
      <w:hyperlink w:anchor="_ENREF_28" w:tooltip="Jovic, 1999 #2289" w:history="1">
        <w:r w:rsidR="003819D7" w:rsidRPr="00BF753D">
          <w:rPr>
            <w:noProof/>
            <w:vertAlign w:val="superscript"/>
          </w:rPr>
          <w:t>28</w:t>
        </w:r>
      </w:hyperlink>
      <w:r w:rsidR="006D6F17" w:rsidRPr="00BF753D">
        <w:fldChar w:fldCharType="end"/>
      </w:r>
      <w:r w:rsidR="00E65EEC" w:rsidRPr="00BF753D">
        <w:t xml:space="preserve">. Horswell </w:t>
      </w:r>
      <w:r w:rsidR="00E65EEC" w:rsidRPr="00BF753D">
        <w:rPr>
          <w:i/>
        </w:rPr>
        <w:t>et al</w:t>
      </w:r>
      <w:r w:rsidR="00E65EEC" w:rsidRPr="00BF753D">
        <w:t xml:space="preserve">. showed that this effect is related to the </w:t>
      </w:r>
      <w:r w:rsidR="00E65EEC" w:rsidRPr="00BF753D">
        <w:rPr>
          <w:i/>
        </w:rPr>
        <w:t>pzc</w:t>
      </w:r>
      <w:r w:rsidR="00E65EEC" w:rsidRPr="00BF753D">
        <w:t xml:space="preserve"> for each surface as when the CV’s are plotted with respect to the </w:t>
      </w:r>
      <w:r w:rsidR="00E65EEC" w:rsidRPr="00BF753D">
        <w:rPr>
          <w:i/>
        </w:rPr>
        <w:t>pzc</w:t>
      </w:r>
      <w:r w:rsidR="00E65EEC" w:rsidRPr="00BF753D">
        <w:t xml:space="preserve"> (on a rational potential scale) the potential of OH</w:t>
      </w:r>
      <w:r w:rsidR="00E65EEC" w:rsidRPr="00BF753D">
        <w:rPr>
          <w:vertAlign w:val="superscript"/>
        </w:rPr>
        <w:t>-</w:t>
      </w:r>
      <w:r w:rsidR="00E65EEC" w:rsidRPr="00BF753D">
        <w:t xml:space="preserve"> </w:t>
      </w:r>
      <w:r w:rsidR="00E65EEC" w:rsidRPr="00BF753D">
        <w:lastRenderedPageBreak/>
        <w:t xml:space="preserve">adsorption/desorption for the different faces coincide </w:t>
      </w:r>
      <w:hyperlink w:anchor="_ENREF_3" w:tooltip="Horswell, 2004 #2267" w:history="1">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w:t>
        </w:r>
        <w:r w:rsidR="006D6F17" w:rsidRPr="00BF753D">
          <w:fldChar w:fldCharType="end"/>
        </w:r>
      </w:hyperlink>
      <w:r w:rsidR="00E65EEC" w:rsidRPr="00BF753D">
        <w:t xml:space="preserve">. </w:t>
      </w:r>
      <w:r w:rsidR="008D34B0" w:rsidRPr="00BF753D">
        <w:t>It was concluded</w:t>
      </w:r>
      <w:r w:rsidR="00E65EEC" w:rsidRPr="00BF753D">
        <w:t xml:space="preserve"> that the onset of OH</w:t>
      </w:r>
      <w:r w:rsidR="00E65EEC" w:rsidRPr="00BF753D">
        <w:rPr>
          <w:vertAlign w:val="superscript"/>
        </w:rPr>
        <w:t>-</w:t>
      </w:r>
      <w:r w:rsidR="00E65EEC" w:rsidRPr="00BF753D">
        <w:t xml:space="preserve"> adsorption on the different Ag single-crystal planes is related to the work function and atomic density of the surface </w:t>
      </w:r>
      <w:hyperlink w:anchor="_ENREF_3" w:tooltip="Horswell, 2004 #2267" w:history="1">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 </w:instrText>
        </w:r>
        <w:r w:rsidR="006D6F17" w:rsidRPr="00BF753D">
          <w:fldChar w:fldCharType="begin">
            <w:fldData xml:space="preserve">PEVuZE5vdGU+PENpdGU+PEF1dGhvcj5Ib3Jzd2VsbDwvQXV0aG9yPjxZZWFyPjIwMDQ8L1llYXI+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3</w:t>
        </w:r>
        <w:r w:rsidR="006D6F17" w:rsidRPr="00BF753D">
          <w:fldChar w:fldCharType="end"/>
        </w:r>
      </w:hyperlink>
      <w:r w:rsidR="00E65EEC" w:rsidRPr="00BF753D">
        <w:t xml:space="preserve">. The </w:t>
      </w:r>
      <w:r w:rsidR="00E65EEC" w:rsidRPr="00BF753D">
        <w:rPr>
          <w:i/>
        </w:rPr>
        <w:t>pzc</w:t>
      </w:r>
      <w:r w:rsidR="00E65EEC" w:rsidRPr="00BF753D">
        <w:t xml:space="preserve"> of </w:t>
      </w:r>
      <w:r w:rsidR="00055296" w:rsidRPr="00BF753D">
        <w:t>the low-index Au</w:t>
      </w:r>
      <w:r w:rsidR="00E65EEC" w:rsidRPr="00BF753D">
        <w:t xml:space="preserve"> and Ag</w:t>
      </w:r>
      <w:r w:rsidR="00055296" w:rsidRPr="00BF753D">
        <w:t xml:space="preserve"> surfaces decreases</w:t>
      </w:r>
      <w:r w:rsidR="00E65EEC" w:rsidRPr="00BF753D">
        <w:t xml:space="preserve"> in the order Au(111) &lt; Au(100) &lt; Au(110) &lt; Ag(111) &lt; Ag(100) &lt; Ag(110) </w:t>
      </w:r>
      <w:r w:rsidR="006D6F17" w:rsidRPr="00BF753D">
        <w:fldChar w:fldCharType="begin">
          <w:fldData xml:space="preserve">PEVuZE5vdGU+PENpdGU+PEF1dGhvcj5UcmFzYXR0aTwvQXV0aG9yPjxZZWFyPjE5OTI8L1llYXI+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</w:fldData>
        </w:fldChar>
      </w:r>
      <w:r w:rsidR="00716C2D" w:rsidRPr="00BF753D">
        <w:instrText xml:space="preserve"> ADDIN EN.CITE </w:instrText>
      </w:r>
      <w:r w:rsidR="006D6F17" w:rsidRPr="00BF753D">
        <w:fldChar w:fldCharType="begin">
          <w:fldData xml:space="preserve">PEVuZE5vdGU+PENpdGU+PEF1dGhvcj5UcmFzYXR0aTwvQXV0aG9yPjxZZWFyPjE5OTI8L1llYXI+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</w:fldData>
        </w:fldChar>
      </w:r>
      <w:r w:rsidR="00716C2D" w:rsidRPr="00BF753D">
        <w:instrText xml:space="preserve"> ADDIN EN.CITE.DATA </w:instrText>
      </w:r>
      <w:r w:rsidR="006D6F17" w:rsidRPr="00BF753D">
        <w:fldChar w:fldCharType="end"/>
      </w:r>
      <w:r w:rsidR="006D6F17" w:rsidRPr="00BF753D">
        <w:fldChar w:fldCharType="separate"/>
      </w:r>
      <w:hyperlink w:anchor="_ENREF_39" w:tooltip="Esplandiu, 1999 #620" w:history="1">
        <w:r w:rsidR="003819D7" w:rsidRPr="00BF753D">
          <w:rPr>
            <w:noProof/>
            <w:vertAlign w:val="superscript"/>
          </w:rPr>
          <w:t>39</w:t>
        </w:r>
      </w:hyperlink>
      <w:r w:rsidR="00716C2D" w:rsidRPr="00BF753D">
        <w:rPr>
          <w:noProof/>
          <w:vertAlign w:val="superscript"/>
        </w:rPr>
        <w:t xml:space="preserve">, </w:t>
      </w:r>
      <w:hyperlink w:anchor="_ENREF_45" w:tooltip="Trasatti, 1992 #2304" w:history="1">
        <w:r w:rsidR="003819D7" w:rsidRPr="00BF753D">
          <w:rPr>
            <w:noProof/>
            <w:vertAlign w:val="superscript"/>
          </w:rPr>
          <w:t>45</w:t>
        </w:r>
      </w:hyperlink>
      <w:r w:rsidR="006D6F17" w:rsidRPr="00BF753D">
        <w:fldChar w:fldCharType="end"/>
      </w:r>
      <w:r w:rsidR="00E65EEC" w:rsidRPr="00BF753D">
        <w:t>. For sub monolayer coverage</w:t>
      </w:r>
      <w:r w:rsidR="008D34B0" w:rsidRPr="00BF753D">
        <w:t>s</w:t>
      </w:r>
      <w:r w:rsidR="00E65EEC" w:rsidRPr="00BF753D">
        <w:t xml:space="preserve"> of Ag on Au(111) the </w:t>
      </w:r>
      <w:r w:rsidR="00E65EEC" w:rsidRPr="00BF753D">
        <w:rPr>
          <w:i/>
        </w:rPr>
        <w:t>pzc</w:t>
      </w:r>
      <w:r w:rsidR="00E65EEC" w:rsidRPr="00BF753D">
        <w:t xml:space="preserve"> stays close to that of Au(111)</w:t>
      </w:r>
      <w:r w:rsidR="008D34B0" w:rsidRPr="00BF753D">
        <w:t>,</w:t>
      </w:r>
      <w:r w:rsidR="00E65EEC" w:rsidRPr="00BF753D">
        <w:t xml:space="preserve"> shifting from -0.55 V for clean Au(111) to -0.75 V (vs Ag/AgCl/KCl (sat) in 0.1M NaOH) </w:t>
      </w:r>
      <w:r w:rsidR="008D34B0" w:rsidRPr="00BF753D">
        <w:t>after</w:t>
      </w:r>
      <w:r w:rsidR="00E65EEC" w:rsidRPr="00BF753D">
        <w:t xml:space="preserve"> the deposition of 1/3 ML</w:t>
      </w:r>
      <w:r w:rsidR="008D34B0" w:rsidRPr="00BF753D">
        <w:t xml:space="preserve"> of Ag </w:t>
      </w:r>
      <w:hyperlink w:anchor="_ENREF_46" w:tooltip="Aoun, 2004 #2269" w:history="1">
        <w:r w:rsidR="006D6F17" w:rsidRPr="00BF753D">
          <w:fldChar w:fldCharType="begin">
            <w:fldData xml:space="preserve">PEVuZE5vdGU+PENpdGU+PEF1dGhvcj5Bb3VuPC9BdXRob3I+PFllYXI+MjAwNDwvWWVhcj48UmVj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</w:fldData>
          </w:fldChar>
        </w:r>
        <w:r w:rsidR="003819D7" w:rsidRPr="00BF753D">
          <w:instrText xml:space="preserve"> ADDIN EN.CITE </w:instrText>
        </w:r>
        <w:r w:rsidR="006D6F17" w:rsidRPr="00BF753D">
          <w:fldChar w:fldCharType="begin">
            <w:fldData xml:space="preserve">PEVuZE5vdGU+PENpdGU+PEF1dGhvcj5Bb3VuPC9BdXRob3I+PFllYXI+MjAwNDwvWWVhcj48UmVj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6</w:t>
        </w:r>
        <w:r w:rsidR="006D6F17" w:rsidRPr="00BF753D">
          <w:fldChar w:fldCharType="end"/>
        </w:r>
      </w:hyperlink>
      <w:r w:rsidR="00E65EEC" w:rsidRPr="00BF753D">
        <w:t xml:space="preserve">. As the monolayer is completed the </w:t>
      </w:r>
      <w:r w:rsidR="00E65EEC" w:rsidRPr="00BF753D">
        <w:rPr>
          <w:i/>
        </w:rPr>
        <w:t>pzc</w:t>
      </w:r>
      <w:r w:rsidR="00E65EEC" w:rsidRPr="00BF753D">
        <w:t xml:space="preserve"> shifts clo</w:t>
      </w:r>
      <w:r w:rsidR="008D34B0" w:rsidRPr="00BF753D">
        <w:t>se to that of Ag(111), becoming</w:t>
      </w:r>
      <w:r w:rsidR="00E65EEC" w:rsidRPr="00BF753D">
        <w:t xml:space="preserve"> almost identical to that of </w:t>
      </w:r>
      <w:r w:rsidR="008D34B0" w:rsidRPr="00BF753D">
        <w:t xml:space="preserve">a single crystal </w:t>
      </w:r>
      <w:r w:rsidR="001204CD" w:rsidRPr="00BF753D">
        <w:t>Ag</w:t>
      </w:r>
      <w:r w:rsidR="00E65EEC" w:rsidRPr="00BF753D">
        <w:t xml:space="preserve">(111) </w:t>
      </w:r>
      <w:r w:rsidR="008D34B0" w:rsidRPr="00BF753D">
        <w:t>electrode after</w:t>
      </w:r>
      <w:r w:rsidR="00E65EEC" w:rsidRPr="00BF753D">
        <w:t xml:space="preserve"> the deposition of the second </w:t>
      </w:r>
      <w:r w:rsidR="008D34B0" w:rsidRPr="00BF753D">
        <w:t xml:space="preserve">Ag </w:t>
      </w:r>
      <w:r w:rsidR="00E65EEC" w:rsidRPr="00BF753D">
        <w:t xml:space="preserve">monolayer </w:t>
      </w:r>
      <w:r w:rsidR="006D6F17" w:rsidRPr="00BF753D">
        <w:fldChar w:fldCharType="begin">
          <w:fldData xml:space="preserve">PEVuZE5vdGU+PENpdGU+PEF1dGhvcj5Tb2xpbWFuPC9BdXRob3I+PFllYXI+MjAwNzwvWWVhcj48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</w:fldData>
        </w:fldChar>
      </w:r>
      <w:r w:rsidR="003819D7" w:rsidRPr="00BF753D">
        <w:instrText xml:space="preserve"> ADDIN EN.CITE </w:instrText>
      </w:r>
      <w:r w:rsidR="006D6F17" w:rsidRPr="00BF753D">
        <w:fldChar w:fldCharType="begin">
          <w:fldData xml:space="preserve">PEVuZE5vdGU+PENpdGU+PEF1dGhvcj5Tb2xpbWFuPC9BdXRob3I+PFllYXI+MjAwNzwvWWVhcj48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</w:fldData>
        </w:fldChar>
      </w:r>
      <w:r w:rsidR="003819D7" w:rsidRPr="00BF753D">
        <w:instrText xml:space="preserve"> ADDIN EN.CITE.DATA </w:instrText>
      </w:r>
      <w:r w:rsidR="006D6F17" w:rsidRPr="00BF753D">
        <w:fldChar w:fldCharType="end"/>
      </w:r>
      <w:r w:rsidR="006D6F17" w:rsidRPr="00BF753D">
        <w:fldChar w:fldCharType="separate"/>
      </w:r>
      <w:hyperlink w:anchor="_ENREF_39" w:tooltip="Esplandiu, 1999 #620" w:history="1">
        <w:r w:rsidR="003819D7" w:rsidRPr="00BF753D">
          <w:rPr>
            <w:noProof/>
            <w:vertAlign w:val="superscript"/>
          </w:rPr>
          <w:t>39</w:t>
        </w:r>
      </w:hyperlink>
      <w:r w:rsidR="00716C2D" w:rsidRPr="00BF753D">
        <w:rPr>
          <w:noProof/>
          <w:vertAlign w:val="superscript"/>
        </w:rPr>
        <w:t xml:space="preserve">, </w:t>
      </w:r>
      <w:hyperlink w:anchor="_ENREF_47" w:tooltip="Soliman, 2007 #2305" w:history="1">
        <w:r w:rsidR="003819D7" w:rsidRPr="00BF753D">
          <w:rPr>
            <w:noProof/>
            <w:vertAlign w:val="superscript"/>
          </w:rPr>
          <w:t>47-48</w:t>
        </w:r>
      </w:hyperlink>
      <w:r w:rsidR="006D6F17" w:rsidRPr="00BF753D">
        <w:fldChar w:fldCharType="end"/>
      </w:r>
      <w:r w:rsidR="00E65EEC" w:rsidRPr="00BF753D">
        <w:t>.</w:t>
      </w:r>
    </w:p>
    <w:p w:rsidR="00A75101" w:rsidRPr="00BF753D" w:rsidRDefault="00E5309E" w:rsidP="00E5309E">
      <w:pPr>
        <w:spacing w:line="480" w:lineRule="auto"/>
        <w:jc w:val="both"/>
      </w:pPr>
      <w:r w:rsidRPr="00BF753D">
        <w:tab/>
      </w:r>
      <w:r w:rsidR="00E65EEC" w:rsidRPr="00BF753D">
        <w:t xml:space="preserve">By considering all of the above it possible to conclude that the </w:t>
      </w:r>
      <w:r w:rsidR="008D34B0" w:rsidRPr="00BF753D">
        <w:t xml:space="preserve">2 ML Ag </w:t>
      </w:r>
      <w:r w:rsidR="00E65EEC" w:rsidRPr="00BF753D">
        <w:t xml:space="preserve">bilayer </w:t>
      </w:r>
      <w:r w:rsidR="008D34B0" w:rsidRPr="00BF753D">
        <w:t>on Au(111)</w:t>
      </w:r>
      <w:r w:rsidR="00E65EEC" w:rsidRPr="00BF753D">
        <w:t xml:space="preserve"> is stable </w:t>
      </w:r>
      <w:r w:rsidR="008D34B0" w:rsidRPr="00BF753D">
        <w:t>up</w:t>
      </w:r>
      <w:r w:rsidR="00E65EEC" w:rsidRPr="00BF753D">
        <w:t xml:space="preserve">on transfer </w:t>
      </w:r>
      <w:r w:rsidR="008D34B0" w:rsidRPr="00BF753D">
        <w:t xml:space="preserve">to 0.1 M KOH </w:t>
      </w:r>
      <w:r w:rsidR="00E65EEC" w:rsidRPr="00BF753D">
        <w:t xml:space="preserve">and has a similar </w:t>
      </w:r>
      <w:r w:rsidR="008D34B0" w:rsidRPr="00BF753D">
        <w:t>potential response</w:t>
      </w:r>
      <w:r w:rsidR="00E65EEC" w:rsidRPr="00BF753D">
        <w:t xml:space="preserve"> to that of </w:t>
      </w:r>
      <w:r w:rsidR="008D34B0" w:rsidRPr="00BF753D">
        <w:t>a bulk</w:t>
      </w:r>
      <w:r w:rsidR="00E65EEC" w:rsidRPr="00BF753D">
        <w:t xml:space="preserve"> Ag(111) electrode. The </w:t>
      </w:r>
      <w:r w:rsidR="008D34B0" w:rsidRPr="00BF753D">
        <w:t xml:space="preserve">1 ML Ag </w:t>
      </w:r>
      <w:r w:rsidR="00E65EEC" w:rsidRPr="00BF753D">
        <w:t xml:space="preserve">monolayer on the other hand is not stable and, although a Ag surface structure with a (111) close packed structure is initially formed, on transfer to </w:t>
      </w:r>
      <w:r w:rsidR="002758DA" w:rsidRPr="00BF753D">
        <w:t>0.1 M KOH</w:t>
      </w:r>
      <w:r w:rsidR="008820DB" w:rsidRPr="00BF753D">
        <w:t>,</w:t>
      </w:r>
      <w:r w:rsidR="002758DA" w:rsidRPr="00BF753D">
        <w:t xml:space="preserve"> </w:t>
      </w:r>
      <w:r w:rsidR="00E65EEC" w:rsidRPr="00BF753D">
        <w:t xml:space="preserve">the </w:t>
      </w:r>
      <w:r w:rsidR="002758DA" w:rsidRPr="00BF753D">
        <w:t>Ag</w:t>
      </w:r>
      <w:r w:rsidR="008820DB" w:rsidRPr="00BF753D">
        <w:t xml:space="preserve"> film</w:t>
      </w:r>
      <w:r w:rsidR="00E65EEC" w:rsidRPr="00BF753D">
        <w:t xml:space="preserve"> </w:t>
      </w:r>
      <w:r w:rsidR="002758DA" w:rsidRPr="00BF753D">
        <w:t>undergoes a structural transition to</w:t>
      </w:r>
      <w:r w:rsidR="00E65EEC" w:rsidRPr="00BF753D">
        <w:t xml:space="preserve"> a partial </w:t>
      </w:r>
      <w:r w:rsidR="002758DA" w:rsidRPr="00BF753D">
        <w:t xml:space="preserve">Ag </w:t>
      </w:r>
      <w:r w:rsidR="00E65EEC" w:rsidRPr="00BF753D">
        <w:t xml:space="preserve">bilayer. The new partial bilayer surface results in the creation of Ag (100) and (110) step sites, which have a lower </w:t>
      </w:r>
      <w:r w:rsidR="00E65EEC" w:rsidRPr="00BF753D">
        <w:rPr>
          <w:i/>
        </w:rPr>
        <w:t>pzc</w:t>
      </w:r>
      <w:r w:rsidR="002758DA" w:rsidRPr="00BF753D">
        <w:t xml:space="preserve"> and as a result </w:t>
      </w:r>
      <w:r w:rsidR="00E65EEC" w:rsidRPr="00BF753D">
        <w:t>lower</w:t>
      </w:r>
      <w:r w:rsidR="002758DA" w:rsidRPr="00BF753D">
        <w:t>s the</w:t>
      </w:r>
      <w:r w:rsidR="00E65EEC" w:rsidRPr="00BF753D">
        <w:t xml:space="preserve"> potential for </w:t>
      </w:r>
      <w:r w:rsidR="002758DA" w:rsidRPr="00BF753D">
        <w:t xml:space="preserve">the onset of </w:t>
      </w:r>
      <w:r w:rsidR="00E65EEC" w:rsidRPr="00BF753D">
        <w:t>OH</w:t>
      </w:r>
      <w:r w:rsidR="00E65EEC" w:rsidRPr="00BF753D">
        <w:rPr>
          <w:vertAlign w:val="superscript"/>
        </w:rPr>
        <w:t>-</w:t>
      </w:r>
      <w:r w:rsidR="00E65EEC" w:rsidRPr="00BF753D">
        <w:t xml:space="preserve"> adsorption. This accounts for the lower potential of OH</w:t>
      </w:r>
      <w:r w:rsidR="00E65EEC" w:rsidRPr="00BF753D">
        <w:rPr>
          <w:vertAlign w:val="superscript"/>
        </w:rPr>
        <w:t>-</w:t>
      </w:r>
      <w:r w:rsidR="00E65EEC" w:rsidRPr="00BF753D">
        <w:t xml:space="preserve"> adsorption/desorption for the mo</w:t>
      </w:r>
      <w:r w:rsidR="00055296" w:rsidRPr="00BF753D">
        <w:t>nolayer compared to the bilayer</w:t>
      </w:r>
      <w:r w:rsidR="002758DA" w:rsidRPr="00BF753D">
        <w:t>,</w:t>
      </w:r>
      <w:r w:rsidR="00055296" w:rsidRPr="00BF753D">
        <w:t xml:space="preserve"> </w:t>
      </w:r>
      <w:r w:rsidR="002758DA" w:rsidRPr="00BF753D">
        <w:t>as indicated both by the CV data</w:t>
      </w:r>
      <w:r w:rsidR="00E65EEC" w:rsidRPr="00BF753D">
        <w:t xml:space="preserve"> in</w:t>
      </w:r>
      <w:r w:rsidR="002758DA" w:rsidRPr="00BF753D">
        <w:t xml:space="preserve"> Figure</w:t>
      </w:r>
      <w:r w:rsidR="0045400D" w:rsidRPr="00BF753D">
        <w:t xml:space="preserve"> 3 and </w:t>
      </w:r>
      <w:r w:rsidR="002758DA" w:rsidRPr="00BF753D">
        <w:t xml:space="preserve">the XRV data in Figure </w:t>
      </w:r>
      <w:r w:rsidR="0045400D" w:rsidRPr="00BF753D">
        <w:t xml:space="preserve">6(a). </w:t>
      </w:r>
    </w:p>
    <w:p w:rsidR="00910578" w:rsidRPr="00BF753D" w:rsidRDefault="00E5309E" w:rsidP="00E5309E">
      <w:pPr>
        <w:spacing w:line="480" w:lineRule="auto"/>
        <w:jc w:val="both"/>
      </w:pPr>
      <w:r w:rsidRPr="00BF753D">
        <w:tab/>
      </w:r>
      <w:r w:rsidR="00E65EEC" w:rsidRPr="00BF753D">
        <w:t xml:space="preserve">Savinova </w:t>
      </w:r>
      <w:r w:rsidR="00E65EEC" w:rsidRPr="00BF753D">
        <w:rPr>
          <w:i/>
        </w:rPr>
        <w:t>et al</w:t>
      </w:r>
      <w:r w:rsidR="00E65EEC" w:rsidRPr="00BF753D">
        <w:t xml:space="preserve">. </w:t>
      </w:r>
      <w:r w:rsidR="00055296" w:rsidRPr="00BF753D">
        <w:t>observed</w:t>
      </w:r>
      <w:r w:rsidR="00E65EEC" w:rsidRPr="00BF753D">
        <w:t xml:space="preserve"> a cathodic peak</w:t>
      </w:r>
      <w:r w:rsidR="00055296" w:rsidRPr="00BF753D">
        <w:t xml:space="preserve"> in the CV of</w:t>
      </w:r>
      <w:r w:rsidR="00E65EEC" w:rsidRPr="00BF753D">
        <w:t xml:space="preserve"> Ag(111) and </w:t>
      </w:r>
      <w:r w:rsidR="002758DA" w:rsidRPr="00BF753D">
        <w:t>polycrystalline Ag</w:t>
      </w:r>
      <w:r w:rsidR="00E65EEC" w:rsidRPr="00BF753D">
        <w:t xml:space="preserve"> in </w:t>
      </w:r>
      <w:r w:rsidR="002758DA" w:rsidRPr="00BF753D">
        <w:t xml:space="preserve">alkaline </w:t>
      </w:r>
      <w:r w:rsidR="00E65EEC" w:rsidRPr="00BF753D">
        <w:t xml:space="preserve">electrolytes </w:t>
      </w:r>
      <w:r w:rsidR="00055296" w:rsidRPr="00BF753D">
        <w:t xml:space="preserve">that is </w:t>
      </w:r>
      <w:r w:rsidR="00E65EEC" w:rsidRPr="00BF753D">
        <w:t xml:space="preserve">similar to </w:t>
      </w:r>
      <w:r w:rsidR="002758DA" w:rsidRPr="00BF753D">
        <w:t xml:space="preserve">peak labelled </w:t>
      </w:r>
      <w:r w:rsidR="00E65EEC" w:rsidRPr="00BF753D">
        <w:t xml:space="preserve">C5 </w:t>
      </w:r>
      <w:r w:rsidR="002758DA" w:rsidRPr="00BF753D">
        <w:t>in Figure 3</w:t>
      </w:r>
      <w:r w:rsidR="00910578" w:rsidRPr="00BF753D">
        <w:t xml:space="preserve"> </w:t>
      </w:r>
      <w:r w:rsidR="00E65EEC" w:rsidRPr="00BF753D">
        <w:t xml:space="preserve">and suggested this was due to </w:t>
      </w:r>
      <w:r w:rsidR="002758DA" w:rsidRPr="00BF753D">
        <w:t>the formation of subsurface hydroxide species</w:t>
      </w:r>
      <w:r w:rsidR="00E65EEC" w:rsidRPr="00BF753D">
        <w:t xml:space="preserve"> </w:t>
      </w:r>
      <w:hyperlink w:anchor="_ENREF_29" w:tooltip="Savinova, 2000 #2290" w:history="1">
        <w:r w:rsidR="006D6F17" w:rsidRPr="00BF753D">
          <w:fldChar w:fldCharType="begin">
            <w:fldData xml:space="preserve">PEVuZE5vdGU+PENpdGU+PEF1dGhvcj5aZW1seWFub3Y8L0F1dGhvcj48WWVhcj4xOTk4PC9ZZWFy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</w:fldData>
          </w:fldChar>
        </w:r>
        <w:r w:rsidR="003819D7" w:rsidRPr="00BF753D">
          <w:instrText xml:space="preserve"> ADDIN EN.CITE </w:instrText>
        </w:r>
        <w:r w:rsidR="006D6F17" w:rsidRPr="00BF753D">
          <w:fldChar w:fldCharType="begin">
            <w:fldData xml:space="preserve">PEVuZE5vdGU+PENpdGU+PEF1dGhvcj5aZW1seWFub3Y8L0F1dGhvcj48WWVhcj4xOTk4PC9ZZWFy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9-31</w:t>
        </w:r>
        <w:r w:rsidR="006D6F17" w:rsidRPr="00BF753D">
          <w:fldChar w:fldCharType="end"/>
        </w:r>
      </w:hyperlink>
      <w:r w:rsidR="00E65EEC" w:rsidRPr="00BF753D">
        <w:t xml:space="preserve">. The diffusion of </w:t>
      </w:r>
      <w:r w:rsidR="002758DA" w:rsidRPr="00BF753D">
        <w:t>hydroxide</w:t>
      </w:r>
      <w:r w:rsidR="00E65EEC" w:rsidRPr="00BF753D">
        <w:t xml:space="preserve"> species in</w:t>
      </w:r>
      <w:r w:rsidR="002758DA" w:rsidRPr="00BF753D">
        <w:t>to</w:t>
      </w:r>
      <w:r w:rsidR="00E65EEC" w:rsidRPr="00BF753D">
        <w:t xml:space="preserve"> the bulk</w:t>
      </w:r>
      <w:r w:rsidR="002758DA" w:rsidRPr="00BF753D">
        <w:t xml:space="preserve"> Ag lattice</w:t>
      </w:r>
      <w:r w:rsidR="00E65EEC" w:rsidRPr="00BF753D">
        <w:t xml:space="preserve"> is a slow process on </w:t>
      </w:r>
      <w:r w:rsidR="002758DA" w:rsidRPr="00BF753D">
        <w:t xml:space="preserve">the close-packed </w:t>
      </w:r>
      <w:r w:rsidR="00E65EEC" w:rsidRPr="00BF753D">
        <w:t>Ag(111)</w:t>
      </w:r>
      <w:r w:rsidR="002758DA" w:rsidRPr="00BF753D">
        <w:t xml:space="preserve"> surface</w:t>
      </w:r>
      <w:r w:rsidR="00E65EEC" w:rsidRPr="00BF753D">
        <w:t xml:space="preserve">, but is much faster for </w:t>
      </w:r>
      <w:r w:rsidR="002758DA" w:rsidRPr="00BF753D">
        <w:t>polycrystalline Ag</w:t>
      </w:r>
      <w:r w:rsidR="00E65EEC" w:rsidRPr="00BF753D">
        <w:t xml:space="preserve"> due to the higher concentration of grain boundaries and other defects. This would explain why </w:t>
      </w:r>
      <w:r w:rsidR="002758DA" w:rsidRPr="00BF753D">
        <w:t xml:space="preserve">the peak </w:t>
      </w:r>
      <w:r w:rsidR="00E65EEC" w:rsidRPr="00BF753D">
        <w:t xml:space="preserve">C5 </w:t>
      </w:r>
      <w:r w:rsidR="002758DA" w:rsidRPr="00BF753D">
        <w:t xml:space="preserve">in Figure 3 </w:t>
      </w:r>
      <w:r w:rsidR="00E65EEC" w:rsidRPr="00BF753D">
        <w:t xml:space="preserve">is so pronounced for the supported Ag multilayers, as these UPD </w:t>
      </w:r>
      <w:r w:rsidR="002758DA" w:rsidRPr="00BF753D">
        <w:t xml:space="preserve">films would be expected to contain many grain </w:t>
      </w:r>
      <w:r w:rsidR="002758DA" w:rsidRPr="00BF753D">
        <w:lastRenderedPageBreak/>
        <w:t xml:space="preserve">boundaries and other </w:t>
      </w:r>
      <w:r w:rsidR="00E65EEC" w:rsidRPr="00BF753D">
        <w:t xml:space="preserve">defects. The amount of subsurface </w:t>
      </w:r>
      <w:r w:rsidR="002758DA" w:rsidRPr="00BF753D">
        <w:t xml:space="preserve">hydroxide is not expected to exceed 0.04 monolayers </w:t>
      </w:r>
      <w:hyperlink w:anchor="_ENREF_29" w:tooltip="Savinova, 2000 #2290" w:history="1">
        <w:r w:rsidR="006D6F17" w:rsidRPr="00BF753D">
          <w:fldChar w:fldCharType="begin">
            <w:fldData xml:space="preserve">PEVuZE5vdGU+PENpdGU+PEF1dGhvcj5TYXZpbm92YTwvQXV0aG9yPjxZZWFyPjIwMDA8L1llYXI+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</w:fldData>
          </w:fldChar>
        </w:r>
        <w:r w:rsidR="003819D7" w:rsidRPr="00BF753D">
          <w:instrText xml:space="preserve"> ADDIN EN.CITE </w:instrText>
        </w:r>
        <w:r w:rsidR="006D6F17" w:rsidRPr="00BF753D">
          <w:fldChar w:fldCharType="begin">
            <w:fldData xml:space="preserve">PEVuZE5vdGU+PENpdGU+PEF1dGhvcj5TYXZpbm92YTwvQXV0aG9yPjxZZWFyPjIwMDA8L1llYXI+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29</w:t>
        </w:r>
        <w:r w:rsidR="006D6F17" w:rsidRPr="00BF753D">
          <w:fldChar w:fldCharType="end"/>
        </w:r>
      </w:hyperlink>
      <w:r w:rsidR="002758DA" w:rsidRPr="00BF753D">
        <w:t xml:space="preserve">. The effect of subsurface hydroxide would therefore be impossible to detect directly using </w:t>
      </w:r>
      <w:r w:rsidR="006E6658" w:rsidRPr="00BF753D">
        <w:t>the SXS technique</w:t>
      </w:r>
      <w:r w:rsidR="002758DA" w:rsidRPr="00BF753D">
        <w:t xml:space="preserve">, </w:t>
      </w:r>
      <w:r w:rsidR="00E65EEC" w:rsidRPr="00BF753D">
        <w:t xml:space="preserve">however it </w:t>
      </w:r>
      <w:r w:rsidR="001D527B" w:rsidRPr="00BF753D">
        <w:t>may lead to an de</w:t>
      </w:r>
      <w:r w:rsidR="00E65EEC" w:rsidRPr="00BF753D">
        <w:t>crease</w:t>
      </w:r>
      <w:r w:rsidR="001D527B" w:rsidRPr="00BF753D">
        <w:t xml:space="preserve"> in the surface order in the Ag film. Indeed </w:t>
      </w:r>
      <w:r w:rsidR="001204CD" w:rsidRPr="00BF753D">
        <w:t xml:space="preserve">at the positive potential limit </w:t>
      </w:r>
      <w:r w:rsidR="001D527B" w:rsidRPr="00BF753D">
        <w:t xml:space="preserve">a slight increase in the Ag layer </w:t>
      </w:r>
      <w:r w:rsidR="001D527B" w:rsidRPr="00BF753D">
        <w:rPr>
          <w:rFonts w:ascii="Symbol" w:hAnsi="Symbol"/>
        </w:rPr>
        <w:t></w:t>
      </w:r>
      <w:r w:rsidR="001D527B" w:rsidRPr="00BF753D">
        <w:t xml:space="preserve"> values </w:t>
      </w:r>
      <w:r w:rsidR="000C0B8A" w:rsidRPr="00BF753D">
        <w:t>is</w:t>
      </w:r>
      <w:r w:rsidR="001D527B" w:rsidRPr="00BF753D">
        <w:t xml:space="preserve"> observed </w:t>
      </w:r>
      <w:r w:rsidR="00E65EEC" w:rsidRPr="00BF753D">
        <w:t>for</w:t>
      </w:r>
      <w:r w:rsidR="006E6658" w:rsidRPr="00BF753D">
        <w:t xml:space="preserve"> the</w:t>
      </w:r>
      <w:r w:rsidR="00E65EEC" w:rsidRPr="00BF753D">
        <w:t xml:space="preserve"> </w:t>
      </w:r>
      <w:r w:rsidR="001204CD" w:rsidRPr="00BF753D">
        <w:t>2 ML Ag film and a slight decrease in the Ag coverage's in the 1 ML Ag film (which could also be representative of disorder)</w:t>
      </w:r>
      <w:r w:rsidR="00E65EEC" w:rsidRPr="00BF753D">
        <w:t>.</w:t>
      </w:r>
      <w:r w:rsidR="00910578" w:rsidRPr="00BF753D">
        <w:t xml:space="preserve"> </w:t>
      </w:r>
      <w:r w:rsidR="001D527B" w:rsidRPr="00BF753D">
        <w:t>A summary of the structural changes for both the 1 ML Ag and 2 ML Ag films is shown as a schematic illustration in Figure 7.</w:t>
      </w:r>
    </w:p>
    <w:p w:rsidR="00B95686" w:rsidRPr="00BF753D" w:rsidRDefault="00B95686" w:rsidP="00B95686">
      <w:pPr>
        <w:spacing w:line="480" w:lineRule="auto"/>
        <w:jc w:val="both"/>
      </w:pPr>
      <w:r w:rsidRPr="00BF753D">
        <w:tab/>
        <w:t>The electroc</w:t>
      </w:r>
      <w:r w:rsidR="00C9660B" w:rsidRPr="00BF753D">
        <w:t xml:space="preserve">atalytic activity of </w:t>
      </w:r>
      <w:r w:rsidRPr="00BF753D">
        <w:t xml:space="preserve">Ag overlayers on Au(111) for the oxidation of glucose in 0.1 M NaOH has been investigated by Soliman </w:t>
      </w:r>
      <w:r w:rsidRPr="00BF753D">
        <w:rPr>
          <w:i/>
        </w:rPr>
        <w:t>et al</w:t>
      </w:r>
      <w:r w:rsidRPr="00BF753D">
        <w:t xml:space="preserve">. </w:t>
      </w:r>
      <w:hyperlink w:anchor="_ENREF_5" w:tooltip="Soliman, 2012 #504" w:history="1">
        <w:r w:rsidR="006D6F17" w:rsidRPr="00BF753D">
          <w:fldChar w:fldCharType="begin">
            <w:fldData xml:space="preserve">PEVuZE5vdGU+PENpdGU+PEF1dGhvcj5Tb2xpbWFuPC9BdXRob3I+PFllYXI+MjAxMjwvWWVhcj48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</w:fldData>
          </w:fldChar>
        </w:r>
        <w:r w:rsidR="003819D7" w:rsidRPr="00BF753D">
          <w:instrText xml:space="preserve"> ADDIN EN.CITE </w:instrText>
        </w:r>
        <w:r w:rsidR="006D6F17" w:rsidRPr="00BF753D">
          <w:fldChar w:fldCharType="begin">
            <w:fldData xml:space="preserve">PEVuZE5vdGU+PENpdGU+PEF1dGhvcj5Tb2xpbWFuPC9BdXRob3I+PFllYXI+MjAxMjwvWWVhcj48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5</w:t>
        </w:r>
        <w:r w:rsidR="006D6F17" w:rsidRPr="00BF753D">
          <w:fldChar w:fldCharType="end"/>
        </w:r>
      </w:hyperlink>
      <w:r w:rsidR="00C9660B" w:rsidRPr="00BF753D">
        <w:t>. The h</w:t>
      </w:r>
      <w:r w:rsidRPr="00BF753D">
        <w:t xml:space="preserve">ighest activity was found for Ag adlayers </w:t>
      </w:r>
      <w:r w:rsidR="00C9660B" w:rsidRPr="00BF753D">
        <w:t>with a coverage of less than two monolayers,</w:t>
      </w:r>
      <w:r w:rsidRPr="00BF753D">
        <w:t xml:space="preserve"> whereas </w:t>
      </w:r>
      <w:r w:rsidR="00C9660B" w:rsidRPr="00BF753D">
        <w:t>the Ag bilayer was a poor catalyst. The specific activity wa</w:t>
      </w:r>
      <w:r w:rsidRPr="00BF753D">
        <w:t>s explained by the influence of OH</w:t>
      </w:r>
      <w:r w:rsidR="00C9660B" w:rsidRPr="00BF753D">
        <w:rPr>
          <w:vertAlign w:val="superscript"/>
        </w:rPr>
        <w:t>-</w:t>
      </w:r>
      <w:r w:rsidRPr="00BF753D">
        <w:rPr>
          <w:vertAlign w:val="superscript"/>
        </w:rPr>
        <w:t xml:space="preserve"> </w:t>
      </w:r>
      <w:r w:rsidRPr="00BF753D">
        <w:t xml:space="preserve">adsorption and the difference in </w:t>
      </w:r>
      <w:r w:rsidR="00C9660B" w:rsidRPr="00BF753D">
        <w:rPr>
          <w:i/>
        </w:rPr>
        <w:t>pzc</w:t>
      </w:r>
      <w:r w:rsidR="00055296" w:rsidRPr="00BF753D">
        <w:t xml:space="preserve">, </w:t>
      </w:r>
      <w:r w:rsidRPr="00BF753D">
        <w:t>assuming a closed packed Ag(1x1) ov</w:t>
      </w:r>
      <w:r w:rsidR="00CA47C6" w:rsidRPr="00BF753D">
        <w:t>erlayer for deposits higher than</w:t>
      </w:r>
      <w:r w:rsidRPr="00BF753D">
        <w:t xml:space="preserve"> one monolayer. Earlier studies of the system </w:t>
      </w:r>
      <w:hyperlink w:anchor="_ENREF_4" w:tooltip="Aoun, 2004 #2268" w:history="1">
        <w:r w:rsidR="006D6F17" w:rsidRPr="00BF753D">
          <w:fldChar w:fldCharType="begin">
            <w:fldData xml:space="preserve">PEVuZE5vdGU+PENpdGU+PEF1dGhvcj5Bb3VuPC9BdXRob3I+PFllYXI+MjAwNDwvWWVhcj48UmVj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</w:fldData>
          </w:fldChar>
        </w:r>
        <w:r w:rsidR="003819D7" w:rsidRPr="00BF753D">
          <w:instrText xml:space="preserve"> ADDIN EN.CITE </w:instrText>
        </w:r>
        <w:r w:rsidR="006D6F17" w:rsidRPr="00BF753D">
          <w:fldChar w:fldCharType="begin">
            <w:fldData xml:space="preserve">PEVuZE5vdGU+PENpdGU+PEF1dGhvcj5Bb3VuPC9BdXRob3I+PFllYXI+MjAwNDwvWWVhcj48UmVj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</w:fldData>
          </w:fldChar>
        </w:r>
        <w:r w:rsidR="003819D7" w:rsidRPr="00BF753D">
          <w:instrText xml:space="preserve"> ADDIN EN.CITE.DATA </w:instrText>
        </w:r>
        <w:r w:rsidR="006D6F17" w:rsidRPr="00BF753D">
          <w:fldChar w:fldCharType="end"/>
        </w:r>
        <w:r w:rsidR="006D6F17" w:rsidRPr="00BF753D">
          <w:fldChar w:fldCharType="separate"/>
        </w:r>
        <w:r w:rsidR="003819D7" w:rsidRPr="00BF753D">
          <w:rPr>
            <w:noProof/>
            <w:vertAlign w:val="superscript"/>
          </w:rPr>
          <w:t>4</w:t>
        </w:r>
        <w:r w:rsidR="006D6F17" w:rsidRPr="00BF753D">
          <w:fldChar w:fldCharType="end"/>
        </w:r>
      </w:hyperlink>
      <w:r w:rsidR="00C9660B" w:rsidRPr="00BF753D">
        <w:t xml:space="preserve">, </w:t>
      </w:r>
      <w:r w:rsidRPr="00BF753D">
        <w:t>however</w:t>
      </w:r>
      <w:r w:rsidR="00C9660B" w:rsidRPr="00BF753D">
        <w:t>,</w:t>
      </w:r>
      <w:r w:rsidRPr="00BF753D">
        <w:t xml:space="preserve"> argued that the specific high activity for Ag adlayer</w:t>
      </w:r>
      <w:r w:rsidR="00C9660B" w:rsidRPr="00BF753D">
        <w:t>s</w:t>
      </w:r>
      <w:r w:rsidRPr="00BF753D">
        <w:t xml:space="preserve"> up to 2 ML </w:t>
      </w:r>
      <w:r w:rsidR="00C9660B" w:rsidRPr="00BF753D">
        <w:t>of coverage wa</w:t>
      </w:r>
      <w:r w:rsidRPr="00BF753D">
        <w:t xml:space="preserve">s due </w:t>
      </w:r>
      <w:r w:rsidR="00C9660B" w:rsidRPr="00BF753D">
        <w:t>to the presence of AuOH</w:t>
      </w:r>
      <w:r w:rsidRPr="00BF753D">
        <w:t xml:space="preserve"> sites </w:t>
      </w:r>
      <w:r w:rsidR="00C9660B" w:rsidRPr="00BF753D">
        <w:t>which are more active for glucose oxidation than AgOH sites.</w:t>
      </w:r>
      <w:r w:rsidRPr="00BF753D">
        <w:t xml:space="preserve"> Our studies support the presence of free </w:t>
      </w:r>
      <w:r w:rsidR="00C9660B" w:rsidRPr="00BF753D">
        <w:t>Au sites when the deposited Ag is</w:t>
      </w:r>
      <w:r w:rsidRPr="00BF753D">
        <w:t xml:space="preserve"> less than a </w:t>
      </w:r>
      <w:r w:rsidR="00C9660B" w:rsidRPr="00BF753D">
        <w:t xml:space="preserve">full </w:t>
      </w:r>
      <w:r w:rsidRPr="00BF753D">
        <w:t xml:space="preserve">bilayer in alkaline solution </w:t>
      </w:r>
      <w:r w:rsidR="006E6658" w:rsidRPr="00BF753D">
        <w:t>as the Ag deposit reorders into</w:t>
      </w:r>
      <w:r w:rsidRPr="00BF753D">
        <w:t xml:space="preserve"> a partial bilayer. </w:t>
      </w:r>
      <w:r w:rsidR="004F6810" w:rsidRPr="00BF753D">
        <w:t>In contrast the 2 ML Ag film</w:t>
      </w:r>
      <w:r w:rsidRPr="00BF753D">
        <w:t xml:space="preserve"> fo</w:t>
      </w:r>
      <w:r w:rsidR="006E6658" w:rsidRPr="00BF753D">
        <w:t>rms</w:t>
      </w:r>
      <w:r w:rsidRPr="00BF753D">
        <w:t xml:space="preserve"> a stable bilayer with no free </w:t>
      </w:r>
      <w:r w:rsidR="004F6810" w:rsidRPr="00BF753D">
        <w:t>Au</w:t>
      </w:r>
      <w:r w:rsidRPr="00BF753D">
        <w:t xml:space="preserve"> sites for OH adsorption.</w:t>
      </w:r>
    </w:p>
    <w:p w:rsidR="00125267" w:rsidRPr="00BF753D" w:rsidRDefault="00125267" w:rsidP="00E5309E">
      <w:pPr>
        <w:spacing w:line="480" w:lineRule="auto"/>
      </w:pPr>
    </w:p>
    <w:p w:rsidR="00E5309E" w:rsidRPr="00BF753D" w:rsidRDefault="00125267" w:rsidP="00E5309E">
      <w:pPr>
        <w:spacing w:line="480" w:lineRule="auto"/>
        <w:rPr>
          <w:b/>
        </w:rPr>
      </w:pPr>
      <w:r w:rsidRPr="00BF753D">
        <w:rPr>
          <w:b/>
        </w:rPr>
        <w:t xml:space="preserve">5. </w:t>
      </w:r>
      <w:r w:rsidR="00306F70" w:rsidRPr="00BF753D">
        <w:rPr>
          <w:b/>
        </w:rPr>
        <w:t>Conclusions</w:t>
      </w:r>
    </w:p>
    <w:p w:rsidR="002A3D19" w:rsidRPr="00E90797" w:rsidRDefault="00125267" w:rsidP="00E5309E">
      <w:pPr>
        <w:spacing w:line="480" w:lineRule="auto"/>
        <w:jc w:val="both"/>
      </w:pPr>
      <w:r w:rsidRPr="00BF753D">
        <w:tab/>
      </w:r>
      <w:r w:rsidR="00E65EEC" w:rsidRPr="00BF753D">
        <w:t xml:space="preserve">The structure and electrochemical behaviour of Ag monolayer and bilayer </w:t>
      </w:r>
      <w:r w:rsidR="00055296" w:rsidRPr="00BF753D">
        <w:t xml:space="preserve">films electrodeposited </w:t>
      </w:r>
      <w:r w:rsidR="00E65EEC" w:rsidRPr="00BF753D">
        <w:t>on</w:t>
      </w:r>
      <w:r w:rsidR="00055296" w:rsidRPr="00BF753D">
        <w:t>to</w:t>
      </w:r>
      <w:r w:rsidR="00E65EEC" w:rsidRPr="00BF753D">
        <w:t xml:space="preserve"> Au(111) have been studied using SXS and CV. </w:t>
      </w:r>
      <w:r w:rsidR="00B520BA" w:rsidRPr="00BF753D">
        <w:t xml:space="preserve">Figure 7 </w:t>
      </w:r>
      <w:r w:rsidR="00E65EEC" w:rsidRPr="00BF753D">
        <w:t>shows a schematic illustration of the structural changes for both the Ag monolayer and bilayer</w:t>
      </w:r>
      <w:r w:rsidR="000C0B8A" w:rsidRPr="00BF753D">
        <w:t xml:space="preserve"> films</w:t>
      </w:r>
      <w:r w:rsidR="00E65EEC" w:rsidRPr="00BF753D">
        <w:t xml:space="preserve"> on Au(111). On transfer to the alkaline electrolyte the Ag bilayer on Au(111) was stable, conversely the Ag monolayer re-orders to a partial bilayer structure. This is due to the </w:t>
      </w:r>
      <w:r w:rsidR="001204CD" w:rsidRPr="00BF753D">
        <w:lastRenderedPageBreak/>
        <w:t>absence of adsorbed sulf</w:t>
      </w:r>
      <w:r w:rsidR="00E65EEC" w:rsidRPr="00BF753D">
        <w:t>ate anions, which sta</w:t>
      </w:r>
      <w:r w:rsidR="00DA1C59" w:rsidRPr="00BF753D">
        <w:t>bilise the monolayer in the electrolyte in which the Ag film is electrodeposited</w:t>
      </w:r>
      <w:r w:rsidR="00E65EEC" w:rsidRPr="00BF753D">
        <w:t>. The CV for the Ag-modified Au(111) electrode shows OH</w:t>
      </w:r>
      <w:r w:rsidR="00E65EEC" w:rsidRPr="00BF753D">
        <w:rPr>
          <w:vertAlign w:val="superscript"/>
        </w:rPr>
        <w:t>-</w:t>
      </w:r>
      <w:r w:rsidR="00E65EEC" w:rsidRPr="00BF753D">
        <w:t xml:space="preserve"> adsorption behaviour similar to that of Ag single crystals with the bilayer behaving as Ag(111). The potential for OH</w:t>
      </w:r>
      <w:r w:rsidR="00E65EEC" w:rsidRPr="00BF753D">
        <w:rPr>
          <w:vertAlign w:val="superscript"/>
        </w:rPr>
        <w:t>-</w:t>
      </w:r>
      <w:r w:rsidR="00E65EEC" w:rsidRPr="00BF753D">
        <w:t xml:space="preserve"> adsorption for the partial bilayer suggests that Ag (100) and (110) steps are present. This is further supported by the CTR measurements which indicate an increase in the Ag surface roughness at the more positive potential.</w:t>
      </w:r>
      <w:r w:rsidR="008154C4" w:rsidRPr="00BF753D">
        <w:t xml:space="preserve"> </w:t>
      </w:r>
      <w:r w:rsidR="00D80DBB" w:rsidRPr="00BF753D">
        <w:t xml:space="preserve">The results </w:t>
      </w:r>
      <w:r w:rsidR="000C0B8A" w:rsidRPr="00BF753D">
        <w:t xml:space="preserve">also help to </w:t>
      </w:r>
      <w:r w:rsidR="00D80DBB" w:rsidRPr="00BF753D">
        <w:t xml:space="preserve">explain the specific electrocatalytic effects observed in studies of glucose oxidation, </w:t>
      </w:r>
      <w:r w:rsidR="00055296" w:rsidRPr="00BF753D">
        <w:t>for example, o</w:t>
      </w:r>
      <w:r w:rsidR="00D80DBB" w:rsidRPr="00BF753D">
        <w:t xml:space="preserve">n bimetallic Au-Ag </w:t>
      </w:r>
      <w:r w:rsidR="00055296" w:rsidRPr="00BF753D">
        <w:t>electrode surfaces</w:t>
      </w:r>
      <w:r w:rsidR="00D80DBB" w:rsidRPr="00BF753D">
        <w:t>.</w:t>
      </w:r>
      <w:r w:rsidR="00B520BA">
        <w:t xml:space="preserve"> </w:t>
      </w:r>
    </w:p>
    <w:p w:rsidR="005375F6" w:rsidRDefault="005375F6" w:rsidP="00E5309E">
      <w:pPr>
        <w:spacing w:line="480" w:lineRule="auto"/>
      </w:pPr>
    </w:p>
    <w:p w:rsidR="00306F70" w:rsidRPr="0076139E" w:rsidRDefault="00306F70" w:rsidP="00E5309E">
      <w:pPr>
        <w:spacing w:line="480" w:lineRule="auto"/>
        <w:rPr>
          <w:b/>
        </w:rPr>
      </w:pPr>
      <w:r w:rsidRPr="0076139E">
        <w:rPr>
          <w:b/>
        </w:rPr>
        <w:t>Acknowledgements</w:t>
      </w:r>
    </w:p>
    <w:p w:rsidR="00306F70" w:rsidRPr="007E39A7" w:rsidRDefault="00E5309E" w:rsidP="00E5309E">
      <w:pPr>
        <w:spacing w:line="480" w:lineRule="auto"/>
        <w:jc w:val="both"/>
      </w:pPr>
      <w:r>
        <w:tab/>
      </w:r>
      <w:r w:rsidR="00A97430">
        <w:t xml:space="preserve">NS </w:t>
      </w:r>
      <w:r w:rsidR="00165C9E">
        <w:t>acknowledge</w:t>
      </w:r>
      <w:r w:rsidR="00A97430">
        <w:t>s</w:t>
      </w:r>
      <w:r w:rsidR="00165C9E">
        <w:t xml:space="preserve"> the support of </w:t>
      </w:r>
      <w:r w:rsidR="00A97430">
        <w:t>an EPSRC studentship</w:t>
      </w:r>
      <w:r w:rsidR="00165C9E">
        <w:t xml:space="preserve">. </w:t>
      </w:r>
      <w:r w:rsidR="00A1524C">
        <w:t>We would like to thank Elizabeth Hynes (supported by an EPSRC summer bursary award)</w:t>
      </w:r>
      <w:r w:rsidR="00A97430">
        <w:t>,</w:t>
      </w:r>
      <w:r w:rsidR="00A1524C">
        <w:t xml:space="preserve"> </w:t>
      </w:r>
      <w:r w:rsidR="00A97430">
        <w:t xml:space="preserve">David Hesp </w:t>
      </w:r>
      <w:r w:rsidR="00A1524C">
        <w:t>and Michael Darlington (EPSRC-supported PhD student</w:t>
      </w:r>
      <w:r w:rsidR="00A97430">
        <w:t>s</w:t>
      </w:r>
      <w:r w:rsidR="00A1524C">
        <w:t xml:space="preserve">) for their assistance with the measurements.  </w:t>
      </w:r>
      <w:r w:rsidR="00165C9E">
        <w:t>The SXS</w:t>
      </w:r>
      <w:r w:rsidR="005375F6">
        <w:t xml:space="preserve"> measurements</w:t>
      </w:r>
      <w:r w:rsidR="00165C9E">
        <w:t xml:space="preserve"> were performed on beamline </w:t>
      </w:r>
      <w:r w:rsidR="00A1524C">
        <w:t>I07 at the Diamond Light Source and</w:t>
      </w:r>
      <w:r w:rsidR="003F5D1A">
        <w:t xml:space="preserve"> on the ID32 beamline (since decommi</w:t>
      </w:r>
      <w:r w:rsidR="0045043F">
        <w:t>s</w:t>
      </w:r>
      <w:r w:rsidR="003F5D1A">
        <w:t>sioned) at the ESRF in Grenoble, France. W</w:t>
      </w:r>
      <w:r w:rsidR="00A1524C">
        <w:t>e than</w:t>
      </w:r>
      <w:r w:rsidR="003F5D1A">
        <w:t>k</w:t>
      </w:r>
      <w:r w:rsidR="00A1524C">
        <w:t xml:space="preserve"> Chris Nicklin and Jonathan Rawle for their invaluable assistance with the </w:t>
      </w:r>
      <w:r w:rsidR="003F5D1A">
        <w:t xml:space="preserve">I07 </w:t>
      </w:r>
      <w:r w:rsidR="00A1524C">
        <w:t>beamline</w:t>
      </w:r>
      <w:r w:rsidR="003F5D1A">
        <w:t xml:space="preserve"> and Parasmani Rajput and Jorg Zegenhagen with their help on beamline ID32</w:t>
      </w:r>
      <w:r w:rsidR="00A1524C">
        <w:t>.</w:t>
      </w:r>
      <w:r w:rsidR="0045043F">
        <w:t xml:space="preserve"> YG acknowledges the support of a Royal Society Research Fellowship.</w:t>
      </w:r>
    </w:p>
    <w:p w:rsidR="00306F70" w:rsidRPr="0076139E" w:rsidRDefault="00306F70" w:rsidP="000F6E25">
      <w:pPr>
        <w:spacing w:line="480" w:lineRule="auto"/>
        <w:rPr>
          <w:b/>
        </w:rPr>
      </w:pPr>
      <w:r w:rsidRPr="0076139E">
        <w:rPr>
          <w:b/>
        </w:rPr>
        <w:br w:type="page"/>
      </w:r>
    </w:p>
    <w:p w:rsidR="00306F70" w:rsidRDefault="00306F70" w:rsidP="001F445E">
      <w:pPr>
        <w:spacing w:line="480" w:lineRule="auto"/>
        <w:jc w:val="both"/>
        <w:rPr>
          <w:b/>
          <w:bCs/>
        </w:rPr>
      </w:pPr>
      <w:r w:rsidRPr="0076139E">
        <w:rPr>
          <w:b/>
          <w:bCs/>
        </w:rPr>
        <w:lastRenderedPageBreak/>
        <w:t>References:</w:t>
      </w:r>
    </w:p>
    <w:p w:rsidR="003819D7" w:rsidRPr="003819D7" w:rsidRDefault="006D6F17" w:rsidP="003819D7">
      <w:pPr>
        <w:pStyle w:val="EndNoteBibliography"/>
        <w:jc w:val="both"/>
      </w:pPr>
      <w:r>
        <w:fldChar w:fldCharType="begin"/>
      </w:r>
      <w:r w:rsidR="00064C60">
        <w:instrText xml:space="preserve"> ADDIN EN.REFLIST </w:instrText>
      </w:r>
      <w:r>
        <w:fldChar w:fldCharType="separate"/>
      </w:r>
      <w:bookmarkStart w:id="1" w:name="_ENREF_1"/>
      <w:r w:rsidR="003819D7" w:rsidRPr="003819D7">
        <w:t>1.</w:t>
      </w:r>
      <w:r w:rsidR="003819D7" w:rsidRPr="003819D7">
        <w:tab/>
        <w:t xml:space="preserve">Carlisle, C. I.; King, D. A.; Bocquet, M. L.; Cerda, J.; Sautet, P., Imaging the Surface and the Interface Atoms of an Oxide Film on Ag{111} by Scanning Tunneling Microscopy: Experiment and Theory. </w:t>
      </w:r>
      <w:r w:rsidR="003819D7" w:rsidRPr="003819D7">
        <w:rPr>
          <w:i/>
        </w:rPr>
        <w:t xml:space="preserve">Phys. Rev. Lett. </w:t>
      </w:r>
      <w:r w:rsidR="003819D7" w:rsidRPr="003819D7">
        <w:rPr>
          <w:b/>
        </w:rPr>
        <w:t>2000</w:t>
      </w:r>
      <w:r w:rsidR="003819D7" w:rsidRPr="003819D7">
        <w:t xml:space="preserve">, </w:t>
      </w:r>
      <w:r w:rsidR="003819D7" w:rsidRPr="003819D7">
        <w:rPr>
          <w:i/>
        </w:rPr>
        <w:t>84</w:t>
      </w:r>
      <w:r w:rsidR="003819D7" w:rsidRPr="003819D7">
        <w:t>, 3899-3902.</w:t>
      </w:r>
      <w:bookmarkEnd w:id="1"/>
    </w:p>
    <w:p w:rsidR="003819D7" w:rsidRPr="003819D7" w:rsidRDefault="003819D7" w:rsidP="003819D7">
      <w:pPr>
        <w:pStyle w:val="EndNoteBibliography"/>
        <w:jc w:val="both"/>
      </w:pPr>
      <w:bookmarkStart w:id="2" w:name="_ENREF_2"/>
      <w:r w:rsidRPr="003819D7">
        <w:t>2.</w:t>
      </w:r>
      <w:r w:rsidRPr="003819D7">
        <w:tab/>
        <w:t xml:space="preserve">Li, W. X.; Stampfl, C.; Scheffler, M., Oxygen Adsorption on Ag(111): A Density-Functional Theory Investigation. </w:t>
      </w:r>
      <w:r w:rsidRPr="003819D7">
        <w:rPr>
          <w:i/>
        </w:rPr>
        <w:t xml:space="preserve">Phys. Rev. B </w:t>
      </w:r>
      <w:r w:rsidRPr="003819D7">
        <w:rPr>
          <w:b/>
        </w:rPr>
        <w:t>2002</w:t>
      </w:r>
      <w:r w:rsidRPr="003819D7">
        <w:t xml:space="preserve">, </w:t>
      </w:r>
      <w:r w:rsidRPr="003819D7">
        <w:rPr>
          <w:i/>
        </w:rPr>
        <w:t>65</w:t>
      </w:r>
      <w:r w:rsidRPr="003819D7">
        <w:t>, 075407.</w:t>
      </w:r>
      <w:bookmarkEnd w:id="2"/>
    </w:p>
    <w:p w:rsidR="003819D7" w:rsidRPr="003819D7" w:rsidRDefault="003819D7" w:rsidP="003819D7">
      <w:pPr>
        <w:pStyle w:val="EndNoteBibliography"/>
        <w:jc w:val="both"/>
      </w:pPr>
      <w:bookmarkStart w:id="3" w:name="_ENREF_3"/>
      <w:r w:rsidRPr="003819D7">
        <w:t>3.</w:t>
      </w:r>
      <w:r w:rsidRPr="003819D7">
        <w:tab/>
        <w:t xml:space="preserve">Horswell, S. L.; Pinheiro, A. L. N.; Savinova, E. R.; Danckwerts, M.; Pettinger, B.; Zei, M. S.; Ertl, G., A Comparative Study of Hydroxide Adsorption on the (111), (110), and (100) Faces of Silver with Cyclic Voltammetry, Ex </w:t>
      </w:r>
      <w:r>
        <w:t>Situ Electron Diffraction, and I</w:t>
      </w:r>
      <w:r w:rsidRPr="003819D7">
        <w:t xml:space="preserve">n Situ Second Harmonic Generation. </w:t>
      </w:r>
      <w:r w:rsidRPr="003819D7">
        <w:rPr>
          <w:i/>
        </w:rPr>
        <w:t xml:space="preserve">Langmuir </w:t>
      </w:r>
      <w:r w:rsidRPr="003819D7">
        <w:rPr>
          <w:b/>
        </w:rPr>
        <w:t>2004</w:t>
      </w:r>
      <w:r w:rsidRPr="003819D7">
        <w:t xml:space="preserve">, </w:t>
      </w:r>
      <w:r w:rsidRPr="003819D7">
        <w:rPr>
          <w:i/>
        </w:rPr>
        <w:t>20</w:t>
      </w:r>
      <w:r w:rsidRPr="003819D7">
        <w:t>, 10970-10981.</w:t>
      </w:r>
      <w:bookmarkEnd w:id="3"/>
    </w:p>
    <w:p w:rsidR="003819D7" w:rsidRPr="003819D7" w:rsidRDefault="003819D7" w:rsidP="003819D7">
      <w:pPr>
        <w:pStyle w:val="EndNoteBibliography"/>
        <w:jc w:val="both"/>
      </w:pPr>
      <w:bookmarkStart w:id="4" w:name="_ENREF_4"/>
      <w:r w:rsidRPr="003819D7">
        <w:t>4.</w:t>
      </w:r>
      <w:r w:rsidRPr="003819D7">
        <w:tab/>
        <w:t xml:space="preserve">Aoun, S. B.; Dursun, Z.; Koga, T.; Bang, G. S.; Sotomura, T.; Taniguchi, I., Effect of Metal Ad-Layers on Au(1 1 1) Electrodes on Electrocatalytic Oxidation of Glucose in an Alkaline Solution. </w:t>
      </w:r>
      <w:r w:rsidRPr="003819D7">
        <w:rPr>
          <w:i/>
        </w:rPr>
        <w:t xml:space="preserve">J. Electroanal. Chem. </w:t>
      </w:r>
      <w:r w:rsidRPr="003819D7">
        <w:rPr>
          <w:b/>
        </w:rPr>
        <w:t>2004</w:t>
      </w:r>
      <w:r w:rsidRPr="003819D7">
        <w:t xml:space="preserve">, </w:t>
      </w:r>
      <w:r w:rsidRPr="003819D7">
        <w:rPr>
          <w:i/>
        </w:rPr>
        <w:t>567</w:t>
      </w:r>
      <w:r w:rsidRPr="003819D7">
        <w:t>, 175-183.</w:t>
      </w:r>
      <w:bookmarkEnd w:id="4"/>
    </w:p>
    <w:p w:rsidR="003819D7" w:rsidRPr="003819D7" w:rsidRDefault="003819D7" w:rsidP="003819D7">
      <w:pPr>
        <w:pStyle w:val="EndNoteBibliography"/>
        <w:jc w:val="both"/>
      </w:pPr>
      <w:bookmarkStart w:id="5" w:name="_ENREF_5"/>
      <w:r w:rsidRPr="003819D7">
        <w:t>5.</w:t>
      </w:r>
      <w:r w:rsidRPr="003819D7">
        <w:tab/>
        <w:t>Soliman, K. A.; Kibler, L. A.; Kolb, D. M., Electrocatalytic Behaviour of Epitaxial Ag(111) Overlayers Electrodeposited onto Nob</w:t>
      </w:r>
      <w:r>
        <w:t>le Metals: Electrooxidation of d</w:t>
      </w:r>
      <w:r w:rsidRPr="003819D7">
        <w:t xml:space="preserve">-Glucose. </w:t>
      </w:r>
      <w:r w:rsidRPr="003819D7">
        <w:rPr>
          <w:i/>
        </w:rPr>
        <w:t xml:space="preserve">Electrocatalysis </w:t>
      </w:r>
      <w:r w:rsidRPr="003819D7">
        <w:rPr>
          <w:b/>
        </w:rPr>
        <w:t>2012</w:t>
      </w:r>
      <w:r w:rsidRPr="003819D7">
        <w:t xml:space="preserve">, </w:t>
      </w:r>
      <w:r w:rsidRPr="003819D7">
        <w:rPr>
          <w:i/>
        </w:rPr>
        <w:t>3</w:t>
      </w:r>
      <w:r w:rsidRPr="003819D7">
        <w:t>, 170-175.</w:t>
      </w:r>
      <w:bookmarkEnd w:id="5"/>
    </w:p>
    <w:p w:rsidR="003819D7" w:rsidRPr="003819D7" w:rsidRDefault="003819D7" w:rsidP="003819D7">
      <w:pPr>
        <w:pStyle w:val="EndNoteBibliography"/>
        <w:jc w:val="both"/>
      </w:pPr>
      <w:bookmarkStart w:id="6" w:name="_ENREF_6"/>
      <w:r w:rsidRPr="003819D7">
        <w:t>6.</w:t>
      </w:r>
      <w:r w:rsidRPr="003819D7">
        <w:tab/>
        <w:t>Danckwerts, M.; Savinova, E. R.; Horswell, S. L.; Pettinger, B.; Doblhofer, K., Co-Adsorption of Fluoride and Hydroxide Ions on Ag(111) in Alkaline Elect</w:t>
      </w:r>
      <w:r>
        <w:t>rolytes: Electrochemical and SHG</w:t>
      </w:r>
      <w:r w:rsidRPr="003819D7">
        <w:t xml:space="preserve"> Studies. </w:t>
      </w:r>
      <w:r w:rsidRPr="003819D7">
        <w:rPr>
          <w:i/>
        </w:rPr>
        <w:t xml:space="preserve">Z. Phys. Chem. (Leipzig) </w:t>
      </w:r>
      <w:r w:rsidRPr="003819D7">
        <w:rPr>
          <w:b/>
        </w:rPr>
        <w:t>2003</w:t>
      </w:r>
      <w:r w:rsidRPr="003819D7">
        <w:t xml:space="preserve">, </w:t>
      </w:r>
      <w:r w:rsidRPr="003819D7">
        <w:rPr>
          <w:i/>
        </w:rPr>
        <w:t>217</w:t>
      </w:r>
      <w:r w:rsidRPr="003819D7">
        <w:t>, 557-572.</w:t>
      </w:r>
      <w:bookmarkEnd w:id="6"/>
    </w:p>
    <w:p w:rsidR="003819D7" w:rsidRPr="003819D7" w:rsidRDefault="003819D7" w:rsidP="003819D7">
      <w:pPr>
        <w:pStyle w:val="EndNoteBibliography"/>
        <w:jc w:val="both"/>
      </w:pPr>
      <w:bookmarkStart w:id="7" w:name="_ENREF_7"/>
      <w:r w:rsidRPr="003819D7">
        <w:t>7.</w:t>
      </w:r>
      <w:r w:rsidRPr="003819D7">
        <w:tab/>
        <w:t xml:space="preserve">Wang, C.; Chi, M. F.; Li, D. G.; van der Vliet, D.; Wang, G. F.; Lin, Q. Y.; Mitchell, J. F.; More, K. L.; Markovic, N. M.; Stamenkovic, V. R., Synthesis of Homogeneous Pt-Bimetallic Nanoparticles as Highly Efficient Electrocatalysts. </w:t>
      </w:r>
      <w:r w:rsidRPr="003819D7">
        <w:rPr>
          <w:i/>
        </w:rPr>
        <w:t xml:space="preserve">ACS Catal. </w:t>
      </w:r>
      <w:r w:rsidRPr="003819D7">
        <w:rPr>
          <w:b/>
        </w:rPr>
        <w:t>2011</w:t>
      </w:r>
      <w:r w:rsidRPr="003819D7">
        <w:t xml:space="preserve">, </w:t>
      </w:r>
      <w:r w:rsidRPr="003819D7">
        <w:rPr>
          <w:i/>
        </w:rPr>
        <w:t>1</w:t>
      </w:r>
      <w:r w:rsidRPr="003819D7">
        <w:t>, 1355-1359.</w:t>
      </w:r>
      <w:bookmarkEnd w:id="7"/>
    </w:p>
    <w:p w:rsidR="003819D7" w:rsidRPr="003819D7" w:rsidRDefault="003819D7" w:rsidP="003819D7">
      <w:pPr>
        <w:pStyle w:val="EndNoteBibliography"/>
        <w:jc w:val="both"/>
      </w:pPr>
      <w:bookmarkStart w:id="8" w:name="_ENREF_8"/>
      <w:r w:rsidRPr="003819D7">
        <w:t>8.</w:t>
      </w:r>
      <w:r w:rsidRPr="003819D7">
        <w:tab/>
        <w:t xml:space="preserve">Danilovic, N.; Subbaraman, R.; Strmcnik, D.; Chang, K. C.; Paulikas, A. P.; Stamenkovic, V. R.; Markovic, N. M., Enhancing the Alkaline Hydrogen Evolution </w:t>
      </w:r>
      <w:r w:rsidRPr="003819D7">
        <w:lastRenderedPageBreak/>
        <w:t>Reaction Activity thro</w:t>
      </w:r>
      <w:r w:rsidR="00E60C66">
        <w:t>ugh the Bifunctionality of Ni(OH</w:t>
      </w:r>
      <w:r w:rsidRPr="003819D7">
        <w:t>)</w:t>
      </w:r>
      <w:r w:rsidRPr="00E60C66">
        <w:rPr>
          <w:vertAlign w:val="subscript"/>
        </w:rPr>
        <w:t>2</w:t>
      </w:r>
      <w:r w:rsidRPr="003819D7">
        <w:t xml:space="preserve">/Metal Catalysts. </w:t>
      </w:r>
      <w:r w:rsidRPr="003819D7">
        <w:rPr>
          <w:i/>
        </w:rPr>
        <w:t xml:space="preserve">Angew. Chem. Int. Ed. </w:t>
      </w:r>
      <w:r w:rsidRPr="003819D7">
        <w:rPr>
          <w:b/>
        </w:rPr>
        <w:t>2012</w:t>
      </w:r>
      <w:r w:rsidRPr="003819D7">
        <w:t xml:space="preserve">, </w:t>
      </w:r>
      <w:r w:rsidRPr="003819D7">
        <w:rPr>
          <w:i/>
        </w:rPr>
        <w:t>51</w:t>
      </w:r>
      <w:r w:rsidRPr="003819D7">
        <w:t>, 12495-12498.</w:t>
      </w:r>
      <w:bookmarkEnd w:id="8"/>
    </w:p>
    <w:p w:rsidR="003819D7" w:rsidRPr="003819D7" w:rsidRDefault="003819D7" w:rsidP="003819D7">
      <w:pPr>
        <w:pStyle w:val="EndNoteBibliography"/>
        <w:jc w:val="both"/>
      </w:pPr>
      <w:bookmarkStart w:id="9" w:name="_ENREF_9"/>
      <w:r w:rsidRPr="003819D7">
        <w:t>9.</w:t>
      </w:r>
      <w:r w:rsidRPr="003819D7">
        <w:tab/>
        <w:t xml:space="preserve">Stamenkovic, V. R.; Mun, B. S.; Arenz, M.; Mayrhofer, K. J. J.; Lucas, C. A.; Wang, G. F.; Ross, P. N.; Markovic, N. M., Trends in Electrocatalysis on Extended and Nanoscale Pt-Bimetallic Alloy Surfaces. </w:t>
      </w:r>
      <w:r w:rsidRPr="003819D7">
        <w:rPr>
          <w:i/>
        </w:rPr>
        <w:t xml:space="preserve">Nat. Mater. </w:t>
      </w:r>
      <w:r w:rsidRPr="003819D7">
        <w:rPr>
          <w:b/>
        </w:rPr>
        <w:t>2007</w:t>
      </w:r>
      <w:r w:rsidRPr="003819D7">
        <w:t xml:space="preserve">, </w:t>
      </w:r>
      <w:r w:rsidRPr="003819D7">
        <w:rPr>
          <w:i/>
        </w:rPr>
        <w:t>6</w:t>
      </w:r>
      <w:r w:rsidRPr="003819D7">
        <w:t>, 241-247.</w:t>
      </w:r>
      <w:bookmarkEnd w:id="9"/>
    </w:p>
    <w:p w:rsidR="003819D7" w:rsidRPr="003819D7" w:rsidRDefault="003819D7" w:rsidP="003819D7">
      <w:pPr>
        <w:pStyle w:val="EndNoteBibliography"/>
        <w:jc w:val="both"/>
      </w:pPr>
      <w:bookmarkStart w:id="10" w:name="_ENREF_10"/>
      <w:r w:rsidRPr="003819D7">
        <w:t>10.</w:t>
      </w:r>
      <w:r w:rsidRPr="003819D7">
        <w:tab/>
        <w:t>Fowler, B.; Lucas, C. A.; Omer, A.; Wang, G.; Stamenkovic, V. R.; Markovic, N. M., Segregation and Stability at Pt</w:t>
      </w:r>
      <w:r w:rsidRPr="00E60C66">
        <w:rPr>
          <w:vertAlign w:val="subscript"/>
        </w:rPr>
        <w:t>3</w:t>
      </w:r>
      <w:r w:rsidR="00E60C66">
        <w:t>N</w:t>
      </w:r>
      <w:r w:rsidRPr="003819D7">
        <w:t>i(111) Surfaces and Pt</w:t>
      </w:r>
      <w:r w:rsidRPr="00E60C66">
        <w:rPr>
          <w:vertAlign w:val="subscript"/>
        </w:rPr>
        <w:t>75</w:t>
      </w:r>
      <w:r w:rsidR="00E60C66">
        <w:t>N</w:t>
      </w:r>
      <w:r w:rsidRPr="003819D7">
        <w:t>i</w:t>
      </w:r>
      <w:r w:rsidRPr="00E60C66">
        <w:rPr>
          <w:vertAlign w:val="subscript"/>
        </w:rPr>
        <w:t>25</w:t>
      </w:r>
      <w:r w:rsidRPr="003819D7">
        <w:t xml:space="preserve"> Nanoparticles. </w:t>
      </w:r>
      <w:r w:rsidRPr="003819D7">
        <w:rPr>
          <w:i/>
        </w:rPr>
        <w:t xml:space="preserve">Electrochim. Acta </w:t>
      </w:r>
      <w:r w:rsidRPr="003819D7">
        <w:rPr>
          <w:b/>
        </w:rPr>
        <w:t>2008</w:t>
      </w:r>
      <w:r w:rsidRPr="003819D7">
        <w:t xml:space="preserve">, </w:t>
      </w:r>
      <w:r w:rsidRPr="003819D7">
        <w:rPr>
          <w:i/>
        </w:rPr>
        <w:t>53</w:t>
      </w:r>
      <w:r w:rsidRPr="003819D7">
        <w:t>, 6076-6080.</w:t>
      </w:r>
      <w:bookmarkEnd w:id="10"/>
    </w:p>
    <w:p w:rsidR="003819D7" w:rsidRPr="003819D7" w:rsidRDefault="003819D7" w:rsidP="003819D7">
      <w:pPr>
        <w:pStyle w:val="EndNoteBibliography"/>
        <w:jc w:val="both"/>
      </w:pPr>
      <w:bookmarkStart w:id="11" w:name="_ENREF_11"/>
      <w:r w:rsidRPr="003819D7">
        <w:t>11.</w:t>
      </w:r>
      <w:r w:rsidRPr="003819D7">
        <w:tab/>
        <w:t xml:space="preserve">Kondo, T.; Morita, J.; Okamura, M.; Saito, T.; Uosaki, K., In Situ Structural Study on Underpotential Deposition of Ag on Au(111) Electrode Using Surface X-Ray Scattering Technique. </w:t>
      </w:r>
      <w:r w:rsidRPr="003819D7">
        <w:rPr>
          <w:i/>
        </w:rPr>
        <w:t xml:space="preserve">J. Electroanal. Chem. </w:t>
      </w:r>
      <w:r w:rsidRPr="003819D7">
        <w:rPr>
          <w:b/>
        </w:rPr>
        <w:t>2002</w:t>
      </w:r>
      <w:r w:rsidRPr="003819D7">
        <w:t xml:space="preserve">, </w:t>
      </w:r>
      <w:r w:rsidRPr="003819D7">
        <w:rPr>
          <w:i/>
        </w:rPr>
        <w:t>532</w:t>
      </w:r>
      <w:r w:rsidRPr="003819D7">
        <w:t>, 201-205.</w:t>
      </w:r>
      <w:bookmarkEnd w:id="11"/>
    </w:p>
    <w:p w:rsidR="003819D7" w:rsidRPr="003819D7" w:rsidRDefault="003819D7" w:rsidP="003819D7">
      <w:pPr>
        <w:pStyle w:val="EndNoteBibliography"/>
        <w:jc w:val="both"/>
      </w:pPr>
      <w:bookmarkStart w:id="12" w:name="_ENREF_12"/>
      <w:r w:rsidRPr="003819D7">
        <w:t>12.</w:t>
      </w:r>
      <w:r w:rsidRPr="003819D7">
        <w:tab/>
        <w:t xml:space="preserve">Herrero, E.; Buller, L. J.; Abruna, H. D., Underpotential Deposition at Single Crystal Surfaces of Au, Pt, Ag and Other Materials. </w:t>
      </w:r>
      <w:r w:rsidRPr="003819D7">
        <w:rPr>
          <w:i/>
        </w:rPr>
        <w:t xml:space="preserve">Chem. Rev. </w:t>
      </w:r>
      <w:r w:rsidRPr="003819D7">
        <w:rPr>
          <w:b/>
        </w:rPr>
        <w:t>2001</w:t>
      </w:r>
      <w:r w:rsidRPr="003819D7">
        <w:t xml:space="preserve">, </w:t>
      </w:r>
      <w:r w:rsidRPr="003819D7">
        <w:rPr>
          <w:i/>
        </w:rPr>
        <w:t>101</w:t>
      </w:r>
      <w:r w:rsidRPr="003819D7">
        <w:t>, 1897-1930.</w:t>
      </w:r>
      <w:bookmarkEnd w:id="12"/>
    </w:p>
    <w:p w:rsidR="003819D7" w:rsidRPr="003819D7" w:rsidRDefault="003819D7" w:rsidP="003819D7">
      <w:pPr>
        <w:pStyle w:val="EndNoteBibliography"/>
        <w:jc w:val="both"/>
      </w:pPr>
      <w:bookmarkStart w:id="13" w:name="_ENREF_13"/>
      <w:r w:rsidRPr="003819D7">
        <w:t>13.</w:t>
      </w:r>
      <w:r w:rsidRPr="003819D7">
        <w:tab/>
        <w:t xml:space="preserve">Snyder, J. D.; Erlebacher, J. D., Electrochemical Measurement of the Surface Alloying Kinetics of Underpotentially Deposited Ag on Au(111). </w:t>
      </w:r>
      <w:r w:rsidRPr="003819D7">
        <w:rPr>
          <w:i/>
        </w:rPr>
        <w:t xml:space="preserve">Langmuir </w:t>
      </w:r>
      <w:r w:rsidRPr="003819D7">
        <w:rPr>
          <w:b/>
        </w:rPr>
        <w:t>2009</w:t>
      </w:r>
      <w:r w:rsidRPr="003819D7">
        <w:t xml:space="preserve">, </w:t>
      </w:r>
      <w:r w:rsidRPr="003819D7">
        <w:rPr>
          <w:i/>
        </w:rPr>
        <w:t>25</w:t>
      </w:r>
      <w:r w:rsidRPr="003819D7">
        <w:t>, 9596-9604.</w:t>
      </w:r>
      <w:bookmarkEnd w:id="13"/>
    </w:p>
    <w:p w:rsidR="003819D7" w:rsidRPr="003819D7" w:rsidRDefault="003819D7" w:rsidP="003819D7">
      <w:pPr>
        <w:pStyle w:val="EndNoteBibliography"/>
        <w:jc w:val="both"/>
      </w:pPr>
      <w:bookmarkStart w:id="14" w:name="_ENREF_14"/>
      <w:r w:rsidRPr="003819D7">
        <w:t>14.</w:t>
      </w:r>
      <w:r w:rsidRPr="003819D7">
        <w:tab/>
        <w:t xml:space="preserve">Kondo, T.; Takakusagi, S.; Uosaki, K., Stability of Underpotentially Deposited Ag Layers on a Au(111) Surface Studied by Surface X-Ray Scattering. </w:t>
      </w:r>
      <w:r w:rsidRPr="003819D7">
        <w:rPr>
          <w:i/>
        </w:rPr>
        <w:t xml:space="preserve">Electrochem. Commun. </w:t>
      </w:r>
      <w:r w:rsidRPr="003819D7">
        <w:rPr>
          <w:b/>
        </w:rPr>
        <w:t>2009</w:t>
      </w:r>
      <w:r w:rsidRPr="003819D7">
        <w:t xml:space="preserve">, </w:t>
      </w:r>
      <w:r w:rsidRPr="003819D7">
        <w:rPr>
          <w:i/>
        </w:rPr>
        <w:t>11</w:t>
      </w:r>
      <w:r w:rsidRPr="003819D7">
        <w:t>, 804-807.</w:t>
      </w:r>
      <w:bookmarkEnd w:id="14"/>
    </w:p>
    <w:p w:rsidR="003819D7" w:rsidRPr="003819D7" w:rsidRDefault="003819D7" w:rsidP="003819D7">
      <w:pPr>
        <w:pStyle w:val="EndNoteBibliography"/>
        <w:jc w:val="both"/>
      </w:pPr>
      <w:bookmarkStart w:id="15" w:name="_ENREF_15"/>
      <w:r w:rsidRPr="003819D7">
        <w:t>15.</w:t>
      </w:r>
      <w:r w:rsidRPr="003819D7">
        <w:tab/>
        <w:t xml:space="preserve">Shankar, S. S.; Rai, A.; Ahmad, A.; Sastry, M., Rapid Synthesis of Au, Ag, and Bimetallic Au Core-Ag Shell Nanoparticles Using Neem (Azadirachta Indica) Leaf Broth. </w:t>
      </w:r>
      <w:r w:rsidRPr="003819D7">
        <w:rPr>
          <w:i/>
        </w:rPr>
        <w:t xml:space="preserve">J. Colloid Interface Sci. </w:t>
      </w:r>
      <w:r w:rsidRPr="003819D7">
        <w:rPr>
          <w:b/>
        </w:rPr>
        <w:t>2004</w:t>
      </w:r>
      <w:r w:rsidRPr="003819D7">
        <w:t xml:space="preserve">, </w:t>
      </w:r>
      <w:r w:rsidRPr="003819D7">
        <w:rPr>
          <w:i/>
        </w:rPr>
        <w:t>275</w:t>
      </w:r>
      <w:r w:rsidRPr="003819D7">
        <w:t>, 496-502.</w:t>
      </w:r>
      <w:bookmarkEnd w:id="15"/>
    </w:p>
    <w:p w:rsidR="003819D7" w:rsidRPr="003819D7" w:rsidRDefault="003819D7" w:rsidP="003819D7">
      <w:pPr>
        <w:pStyle w:val="EndNoteBibliography"/>
        <w:jc w:val="both"/>
      </w:pPr>
      <w:bookmarkStart w:id="16" w:name="_ENREF_16"/>
      <w:r w:rsidRPr="003819D7">
        <w:t>16.</w:t>
      </w:r>
      <w:r w:rsidRPr="003819D7">
        <w:tab/>
        <w:t xml:space="preserve">Chandran, S. P.; Ghatak, J.; Satyam, P. V.; Sastry, M., Interfacial Deposition of Ag on Au Seeds Leading to Aucoreagshell in Organic Media. </w:t>
      </w:r>
      <w:r w:rsidRPr="003819D7">
        <w:rPr>
          <w:i/>
        </w:rPr>
        <w:t xml:space="preserve">J. Colloid Interface Sci. </w:t>
      </w:r>
      <w:r w:rsidRPr="003819D7">
        <w:rPr>
          <w:b/>
        </w:rPr>
        <w:t>2007</w:t>
      </w:r>
      <w:r w:rsidRPr="003819D7">
        <w:t xml:space="preserve">, </w:t>
      </w:r>
      <w:r w:rsidRPr="003819D7">
        <w:rPr>
          <w:i/>
        </w:rPr>
        <w:t>312</w:t>
      </w:r>
      <w:r w:rsidRPr="003819D7">
        <w:t>, 498-505.</w:t>
      </w:r>
      <w:bookmarkEnd w:id="16"/>
    </w:p>
    <w:p w:rsidR="003819D7" w:rsidRPr="003819D7" w:rsidRDefault="003819D7" w:rsidP="003819D7">
      <w:pPr>
        <w:pStyle w:val="EndNoteBibliography"/>
        <w:jc w:val="both"/>
      </w:pPr>
      <w:bookmarkStart w:id="17" w:name="_ENREF_17"/>
      <w:r w:rsidRPr="003819D7">
        <w:lastRenderedPageBreak/>
        <w:t>17.</w:t>
      </w:r>
      <w:r w:rsidRPr="003819D7">
        <w:tab/>
        <w:t>Pande, S.; Ghosh, S. K.; Praharaj, S.; Panigrahi, S.; Basu, S.; Jana, S.; Pal, A.; Tsukuda, T.; Pal, T., Synthesis of Normal and Inverted Gold-Silver Core-Shell Architectures in Beta-Cyclodextri</w:t>
      </w:r>
      <w:r w:rsidR="00E60C66">
        <w:t>n and Their Applications in SERS</w:t>
      </w:r>
      <w:r w:rsidRPr="003819D7">
        <w:t xml:space="preserve">. </w:t>
      </w:r>
      <w:r w:rsidRPr="003819D7">
        <w:rPr>
          <w:i/>
        </w:rPr>
        <w:t xml:space="preserve">J. Phys. Chem. C </w:t>
      </w:r>
      <w:r w:rsidRPr="003819D7">
        <w:rPr>
          <w:b/>
        </w:rPr>
        <w:t>2007</w:t>
      </w:r>
      <w:r w:rsidRPr="003819D7">
        <w:t xml:space="preserve">, </w:t>
      </w:r>
      <w:r w:rsidRPr="003819D7">
        <w:rPr>
          <w:i/>
        </w:rPr>
        <w:t>111</w:t>
      </w:r>
      <w:r w:rsidRPr="003819D7">
        <w:t>, 10806-10813.</w:t>
      </w:r>
      <w:bookmarkEnd w:id="17"/>
    </w:p>
    <w:p w:rsidR="003819D7" w:rsidRPr="003819D7" w:rsidRDefault="003819D7" w:rsidP="003819D7">
      <w:pPr>
        <w:pStyle w:val="EndNoteBibliography"/>
        <w:jc w:val="both"/>
      </w:pPr>
      <w:bookmarkStart w:id="18" w:name="_ENREF_18"/>
      <w:r w:rsidRPr="003819D7">
        <w:t>18.</w:t>
      </w:r>
      <w:r w:rsidRPr="003819D7">
        <w:tab/>
        <w:t xml:space="preserve">Chen, H. M.; Liu, R. S.; Jang, L. Y.; Lee, J. F.; Hu, S. F., Characterization of Core-Shell Type and Alloy Ag/Au Bimetallic Clusters by Using Extended X-Ray Absorption Fine Structure Spectroscopy. </w:t>
      </w:r>
      <w:r w:rsidRPr="003819D7">
        <w:rPr>
          <w:i/>
        </w:rPr>
        <w:t xml:space="preserve">Chem. Phys. Lett. </w:t>
      </w:r>
      <w:r w:rsidRPr="003819D7">
        <w:rPr>
          <w:b/>
        </w:rPr>
        <w:t>2006</w:t>
      </w:r>
      <w:r w:rsidRPr="003819D7">
        <w:t xml:space="preserve">, </w:t>
      </w:r>
      <w:r w:rsidRPr="003819D7">
        <w:rPr>
          <w:i/>
        </w:rPr>
        <w:t>421</w:t>
      </w:r>
      <w:r w:rsidRPr="003819D7">
        <w:t>, 118-123.</w:t>
      </w:r>
      <w:bookmarkEnd w:id="18"/>
    </w:p>
    <w:p w:rsidR="003819D7" w:rsidRPr="003819D7" w:rsidRDefault="003819D7" w:rsidP="003819D7">
      <w:pPr>
        <w:pStyle w:val="EndNoteBibliography"/>
        <w:jc w:val="both"/>
      </w:pPr>
      <w:bookmarkStart w:id="19" w:name="_ENREF_19"/>
      <w:r w:rsidRPr="003819D7">
        <w:t>19.</w:t>
      </w:r>
      <w:r w:rsidRPr="003819D7">
        <w:tab/>
        <w:t xml:space="preserve">Banerjee, M.; Sharma, S.; Chattopadhyay, A.; Ghosh, S. S., Enhanced Antibacterial Activity of Bimetallic Gold-Silver Core-Shell Nanoparticles at Low Silver Concentration. </w:t>
      </w:r>
      <w:r w:rsidRPr="003819D7">
        <w:rPr>
          <w:i/>
        </w:rPr>
        <w:t xml:space="preserve">Nanoscale </w:t>
      </w:r>
      <w:r w:rsidRPr="003819D7">
        <w:rPr>
          <w:b/>
        </w:rPr>
        <w:t>2011</w:t>
      </w:r>
      <w:r w:rsidRPr="003819D7">
        <w:t xml:space="preserve">, </w:t>
      </w:r>
      <w:r w:rsidRPr="003819D7">
        <w:rPr>
          <w:i/>
        </w:rPr>
        <w:t>3</w:t>
      </w:r>
      <w:r w:rsidRPr="003819D7">
        <w:t>, 5120-5125.</w:t>
      </w:r>
      <w:bookmarkEnd w:id="19"/>
    </w:p>
    <w:p w:rsidR="003819D7" w:rsidRPr="003819D7" w:rsidRDefault="003819D7" w:rsidP="003819D7">
      <w:pPr>
        <w:pStyle w:val="EndNoteBibliography"/>
        <w:jc w:val="both"/>
      </w:pPr>
      <w:bookmarkStart w:id="20" w:name="_ENREF_20"/>
      <w:r w:rsidRPr="003819D7">
        <w:t>20.</w:t>
      </w:r>
      <w:r w:rsidRPr="003819D7">
        <w:tab/>
        <w:t xml:space="preserve">Jiang, H. L.; Akita, T.; Ishida, T.; Haruta, M.; Xu, Q., Synergistic Catalysis of Au@Ag Core-Shell Nanoparticles Stabilized on Metal-Organic Framework. </w:t>
      </w:r>
      <w:r w:rsidRPr="003819D7">
        <w:rPr>
          <w:i/>
        </w:rPr>
        <w:t xml:space="preserve">J. Am. Chem. Soc. </w:t>
      </w:r>
      <w:r w:rsidRPr="003819D7">
        <w:rPr>
          <w:b/>
        </w:rPr>
        <w:t>2011</w:t>
      </w:r>
      <w:r w:rsidRPr="003819D7">
        <w:t xml:space="preserve">, </w:t>
      </w:r>
      <w:r w:rsidRPr="003819D7">
        <w:rPr>
          <w:i/>
        </w:rPr>
        <w:t>133</w:t>
      </w:r>
      <w:r w:rsidRPr="003819D7">
        <w:t>, 1304-1306.</w:t>
      </w:r>
      <w:bookmarkEnd w:id="20"/>
    </w:p>
    <w:p w:rsidR="003819D7" w:rsidRPr="003819D7" w:rsidRDefault="003819D7" w:rsidP="003819D7">
      <w:pPr>
        <w:pStyle w:val="EndNoteBibliography"/>
        <w:jc w:val="both"/>
      </w:pPr>
      <w:bookmarkStart w:id="21" w:name="_ENREF_21"/>
      <w:r w:rsidRPr="003819D7">
        <w:t>21.</w:t>
      </w:r>
      <w:r w:rsidRPr="003819D7">
        <w:tab/>
        <w:t xml:space="preserve">Fong, D. D.; Lucas, C. A.; Richard, M. I.; </w:t>
      </w:r>
      <w:r w:rsidR="00E60C66">
        <w:t>Toney, M. F., X-Ray Probes for I</w:t>
      </w:r>
      <w:r w:rsidRPr="003819D7">
        <w:t xml:space="preserve">n Situ Studies of Interfaces. </w:t>
      </w:r>
      <w:r w:rsidRPr="003819D7">
        <w:rPr>
          <w:i/>
        </w:rPr>
        <w:t xml:space="preserve">MRS Bull. </w:t>
      </w:r>
      <w:r w:rsidRPr="003819D7">
        <w:rPr>
          <w:b/>
        </w:rPr>
        <w:t>2010</w:t>
      </w:r>
      <w:r w:rsidRPr="003819D7">
        <w:t xml:space="preserve">, </w:t>
      </w:r>
      <w:r w:rsidRPr="003819D7">
        <w:rPr>
          <w:i/>
        </w:rPr>
        <w:t>35</w:t>
      </w:r>
      <w:r w:rsidRPr="003819D7">
        <w:t>, 504-513.</w:t>
      </w:r>
      <w:bookmarkEnd w:id="21"/>
    </w:p>
    <w:p w:rsidR="003819D7" w:rsidRPr="003819D7" w:rsidRDefault="003819D7" w:rsidP="003819D7">
      <w:pPr>
        <w:pStyle w:val="EndNoteBibliography"/>
        <w:jc w:val="both"/>
      </w:pPr>
      <w:bookmarkStart w:id="22" w:name="_ENREF_22"/>
      <w:r w:rsidRPr="003819D7">
        <w:t>22.</w:t>
      </w:r>
      <w:r w:rsidRPr="003819D7">
        <w:tab/>
        <w:t xml:space="preserve">Lucas, C. A.; Thompson, P.; Gründer, Y.; Markovic, N. M., The Structure of the Electrochemical Double Layer: Ag(111) in Alkaline Electrolyte. </w:t>
      </w:r>
      <w:r w:rsidRPr="003819D7">
        <w:rPr>
          <w:i/>
        </w:rPr>
        <w:t xml:space="preserve">Electrochem. Commun. </w:t>
      </w:r>
      <w:r w:rsidRPr="003819D7">
        <w:rPr>
          <w:b/>
        </w:rPr>
        <w:t>2011</w:t>
      </w:r>
      <w:r w:rsidRPr="003819D7">
        <w:t xml:space="preserve">, </w:t>
      </w:r>
      <w:r w:rsidRPr="003819D7">
        <w:rPr>
          <w:i/>
        </w:rPr>
        <w:t>13</w:t>
      </w:r>
      <w:r w:rsidRPr="003819D7">
        <w:t>, 1205-1208.</w:t>
      </w:r>
      <w:bookmarkEnd w:id="22"/>
    </w:p>
    <w:p w:rsidR="003819D7" w:rsidRPr="003819D7" w:rsidRDefault="003819D7" w:rsidP="003819D7">
      <w:pPr>
        <w:pStyle w:val="EndNoteBibliography"/>
        <w:jc w:val="both"/>
      </w:pPr>
      <w:bookmarkStart w:id="23" w:name="_ENREF_23"/>
      <w:r w:rsidRPr="003819D7">
        <w:t>23.</w:t>
      </w:r>
      <w:r w:rsidRPr="003819D7">
        <w:tab/>
        <w:t xml:space="preserve">Gallagher, M. E.; Blizanac, B. B.; Lucas, C. A.; Ross, P. N.; Marković, N. M., Structure Sensitivity of Co Oxidation on Gold Single Crystal Surfaces in Alkaline Solution: Surface X-Ray Scattering and Rotating Disk Measurements. </w:t>
      </w:r>
      <w:r w:rsidRPr="003819D7">
        <w:rPr>
          <w:i/>
        </w:rPr>
        <w:t xml:space="preserve">Surf. Sci. </w:t>
      </w:r>
      <w:r w:rsidRPr="003819D7">
        <w:rPr>
          <w:b/>
        </w:rPr>
        <w:t>2005</w:t>
      </w:r>
      <w:r w:rsidRPr="003819D7">
        <w:t xml:space="preserve">, </w:t>
      </w:r>
      <w:r w:rsidRPr="003819D7">
        <w:rPr>
          <w:i/>
        </w:rPr>
        <w:t>582</w:t>
      </w:r>
      <w:r w:rsidRPr="003819D7">
        <w:t>, 215-226.</w:t>
      </w:r>
      <w:bookmarkEnd w:id="23"/>
    </w:p>
    <w:p w:rsidR="003819D7" w:rsidRPr="003819D7" w:rsidRDefault="003819D7" w:rsidP="003819D7">
      <w:pPr>
        <w:pStyle w:val="EndNoteBibliography"/>
        <w:jc w:val="both"/>
      </w:pPr>
      <w:bookmarkStart w:id="24" w:name="_ENREF_24"/>
      <w:r w:rsidRPr="003819D7">
        <w:t>24.</w:t>
      </w:r>
      <w:r w:rsidRPr="003819D7">
        <w:tab/>
        <w:t xml:space="preserve">Vlieg, E., A (2+3)-Type Surface Diffractometer: Mergence of the Z-Axis and (2+2)-Type Geometries. </w:t>
      </w:r>
      <w:r w:rsidRPr="003819D7">
        <w:rPr>
          <w:i/>
        </w:rPr>
        <w:t xml:space="preserve">J. Appl. Crystallogr. </w:t>
      </w:r>
      <w:r w:rsidRPr="003819D7">
        <w:rPr>
          <w:b/>
        </w:rPr>
        <w:t>1998</w:t>
      </w:r>
      <w:r w:rsidRPr="003819D7">
        <w:t xml:space="preserve">, </w:t>
      </w:r>
      <w:r w:rsidRPr="003819D7">
        <w:rPr>
          <w:i/>
        </w:rPr>
        <w:t>31</w:t>
      </w:r>
      <w:r w:rsidRPr="003819D7">
        <w:t>, 198-203.</w:t>
      </w:r>
      <w:bookmarkEnd w:id="24"/>
    </w:p>
    <w:p w:rsidR="003819D7" w:rsidRPr="003819D7" w:rsidRDefault="003819D7" w:rsidP="003819D7">
      <w:pPr>
        <w:pStyle w:val="EndNoteBibliography"/>
        <w:jc w:val="both"/>
      </w:pPr>
      <w:bookmarkStart w:id="25" w:name="_ENREF_25"/>
      <w:r w:rsidRPr="003819D7">
        <w:t>25.</w:t>
      </w:r>
      <w:r w:rsidRPr="003819D7">
        <w:tab/>
        <w:t xml:space="preserve">Vlieg, E., Integrated Intensities Using a Six-Circle Surface X-Ray Diffractometer. </w:t>
      </w:r>
      <w:r w:rsidRPr="003819D7">
        <w:rPr>
          <w:i/>
        </w:rPr>
        <w:t xml:space="preserve">J. Appl. Crystallogr. </w:t>
      </w:r>
      <w:r w:rsidRPr="003819D7">
        <w:rPr>
          <w:b/>
        </w:rPr>
        <w:t>1997</w:t>
      </w:r>
      <w:r w:rsidRPr="003819D7">
        <w:t xml:space="preserve">, </w:t>
      </w:r>
      <w:r w:rsidRPr="003819D7">
        <w:rPr>
          <w:i/>
        </w:rPr>
        <w:t>30</w:t>
      </w:r>
      <w:r w:rsidRPr="003819D7">
        <w:t>, 532-543.</w:t>
      </w:r>
      <w:bookmarkEnd w:id="25"/>
    </w:p>
    <w:p w:rsidR="003819D7" w:rsidRPr="003819D7" w:rsidRDefault="003819D7" w:rsidP="003819D7">
      <w:pPr>
        <w:pStyle w:val="EndNoteBibliography"/>
        <w:jc w:val="both"/>
      </w:pPr>
      <w:bookmarkStart w:id="26" w:name="_ENREF_26"/>
      <w:r w:rsidRPr="003819D7">
        <w:lastRenderedPageBreak/>
        <w:t>26.</w:t>
      </w:r>
      <w:r w:rsidRPr="003819D7">
        <w:tab/>
        <w:t xml:space="preserve">Gründer, Y.; Markovic, N. M.; Thompson, P.; Lucas, C. A., Temperature Effects on the Atomic Structure and Kinetics in Single Crystal Electrochemistry. </w:t>
      </w:r>
      <w:r w:rsidRPr="003819D7">
        <w:rPr>
          <w:i/>
        </w:rPr>
        <w:t xml:space="preserve">Surf. Sci. </w:t>
      </w:r>
      <w:r w:rsidRPr="003819D7">
        <w:rPr>
          <w:b/>
        </w:rPr>
        <w:t>2015</w:t>
      </w:r>
      <w:r w:rsidRPr="003819D7">
        <w:t xml:space="preserve">, </w:t>
      </w:r>
      <w:r w:rsidRPr="003819D7">
        <w:rPr>
          <w:i/>
        </w:rPr>
        <w:t>631</w:t>
      </w:r>
      <w:r w:rsidRPr="003819D7">
        <w:t>, 123-129.</w:t>
      </w:r>
      <w:bookmarkEnd w:id="26"/>
    </w:p>
    <w:p w:rsidR="003819D7" w:rsidRPr="003819D7" w:rsidRDefault="003819D7" w:rsidP="003819D7">
      <w:pPr>
        <w:pStyle w:val="EndNoteBibliography"/>
        <w:jc w:val="both"/>
      </w:pPr>
      <w:bookmarkStart w:id="27" w:name="_ENREF_27"/>
      <w:r w:rsidRPr="003819D7">
        <w:t>27.</w:t>
      </w:r>
      <w:r w:rsidRPr="003819D7">
        <w:tab/>
        <w:t xml:space="preserve">Savinova, E. R.; Scheybal, A.; Danckwerts, M.; Wild, U.; Pettinger, B.; Doblhofer, K.; Schlogl, R.; Ertl, G., Structure and Dynamics of the Interface between a Ag Single Crystal Electrode and an Aqueous Electrolyte. </w:t>
      </w:r>
      <w:r w:rsidRPr="003819D7">
        <w:rPr>
          <w:i/>
        </w:rPr>
        <w:t xml:space="preserve">Faraday Discuss. </w:t>
      </w:r>
      <w:r w:rsidRPr="003819D7">
        <w:rPr>
          <w:b/>
        </w:rPr>
        <w:t>2002</w:t>
      </w:r>
      <w:r w:rsidRPr="003819D7">
        <w:t xml:space="preserve">, </w:t>
      </w:r>
      <w:r w:rsidRPr="003819D7">
        <w:rPr>
          <w:i/>
        </w:rPr>
        <w:t>121</w:t>
      </w:r>
      <w:r w:rsidRPr="003819D7">
        <w:t>, 181-198.</w:t>
      </w:r>
      <w:bookmarkEnd w:id="27"/>
    </w:p>
    <w:p w:rsidR="003819D7" w:rsidRPr="003819D7" w:rsidRDefault="003819D7" w:rsidP="003819D7">
      <w:pPr>
        <w:pStyle w:val="EndNoteBibliography"/>
        <w:jc w:val="both"/>
      </w:pPr>
      <w:bookmarkStart w:id="28" w:name="_ENREF_28"/>
      <w:r w:rsidRPr="003819D7">
        <w:t>28.</w:t>
      </w:r>
      <w:r w:rsidRPr="003819D7">
        <w:tab/>
        <w:t xml:space="preserve">Jovic, B. M.; Jovic, V. D.; Stafford, G. R., Cyclic Voltammetry on Ag(111) and Ag(100) Faces in Sodium Hydroxide Solutions. </w:t>
      </w:r>
      <w:r w:rsidRPr="003819D7">
        <w:rPr>
          <w:i/>
        </w:rPr>
        <w:t xml:space="preserve">Electrochem. Commun. </w:t>
      </w:r>
      <w:r w:rsidRPr="003819D7">
        <w:rPr>
          <w:b/>
        </w:rPr>
        <w:t>1999</w:t>
      </w:r>
      <w:r w:rsidRPr="003819D7">
        <w:t xml:space="preserve">, </w:t>
      </w:r>
      <w:r w:rsidRPr="003819D7">
        <w:rPr>
          <w:i/>
        </w:rPr>
        <w:t>1</w:t>
      </w:r>
      <w:r w:rsidRPr="003819D7">
        <w:t>, 247-251.</w:t>
      </w:r>
      <w:bookmarkEnd w:id="28"/>
    </w:p>
    <w:p w:rsidR="003819D7" w:rsidRPr="003819D7" w:rsidRDefault="003819D7" w:rsidP="003819D7">
      <w:pPr>
        <w:pStyle w:val="EndNoteBibliography"/>
        <w:jc w:val="both"/>
      </w:pPr>
      <w:bookmarkStart w:id="29" w:name="_ENREF_29"/>
      <w:r w:rsidRPr="003819D7">
        <w:t>29.</w:t>
      </w:r>
      <w:r w:rsidRPr="003819D7">
        <w:tab/>
        <w:t>Savinova, E. R.; Zemlyanov, D.; Pettinger, B.; Scheybal, A.; Schlogl, R.; Doblhofer, K., On the Mechanism of Ag(111) Sub-Monolayer Oxidatio</w:t>
      </w:r>
      <w:r w:rsidR="00E60C66">
        <w:t>n: A Combined Electrochemical, In Situ SERS and Ex Situ XPS</w:t>
      </w:r>
      <w:r w:rsidRPr="003819D7">
        <w:t xml:space="preserve"> Study. </w:t>
      </w:r>
      <w:r w:rsidRPr="003819D7">
        <w:rPr>
          <w:i/>
        </w:rPr>
        <w:t xml:space="preserve">Electrochim. Acta </w:t>
      </w:r>
      <w:r w:rsidRPr="003819D7">
        <w:rPr>
          <w:b/>
        </w:rPr>
        <w:t>2000</w:t>
      </w:r>
      <w:r w:rsidRPr="003819D7">
        <w:t xml:space="preserve">, </w:t>
      </w:r>
      <w:r w:rsidRPr="003819D7">
        <w:rPr>
          <w:i/>
        </w:rPr>
        <w:t>46</w:t>
      </w:r>
      <w:r w:rsidRPr="003819D7">
        <w:t>, 175-183.</w:t>
      </w:r>
      <w:bookmarkEnd w:id="29"/>
    </w:p>
    <w:p w:rsidR="003819D7" w:rsidRPr="003819D7" w:rsidRDefault="003819D7" w:rsidP="003819D7">
      <w:pPr>
        <w:pStyle w:val="EndNoteBibliography"/>
        <w:jc w:val="both"/>
      </w:pPr>
      <w:bookmarkStart w:id="30" w:name="_ENREF_30"/>
      <w:r w:rsidRPr="003819D7">
        <w:t>30.</w:t>
      </w:r>
      <w:r w:rsidRPr="003819D7">
        <w:tab/>
        <w:t>Zemlyanov, D. Y.; Savinova, E.; Scheybal, A.;</w:t>
      </w:r>
      <w:r w:rsidR="00E60C66">
        <w:t xml:space="preserve"> Doblhofer, K.; Schlogl, R., XPS</w:t>
      </w:r>
      <w:r w:rsidRPr="003819D7">
        <w:t xml:space="preserve"> Observation o</w:t>
      </w:r>
      <w:r w:rsidR="00E60C66">
        <w:t>f OH</w:t>
      </w:r>
      <w:r w:rsidRPr="003819D7">
        <w:t xml:space="preserve"> Groups Incorporated in an Ag(111) Electrode. </w:t>
      </w:r>
      <w:r w:rsidRPr="003819D7">
        <w:rPr>
          <w:i/>
        </w:rPr>
        <w:t xml:space="preserve">Surf. Sci. </w:t>
      </w:r>
      <w:r w:rsidRPr="003819D7">
        <w:rPr>
          <w:b/>
        </w:rPr>
        <w:t>1998</w:t>
      </w:r>
      <w:r w:rsidRPr="003819D7">
        <w:t xml:space="preserve">, </w:t>
      </w:r>
      <w:r w:rsidRPr="003819D7">
        <w:rPr>
          <w:i/>
        </w:rPr>
        <w:t>418</w:t>
      </w:r>
      <w:r w:rsidRPr="003819D7">
        <w:t>, 441-456.</w:t>
      </w:r>
      <w:bookmarkEnd w:id="30"/>
    </w:p>
    <w:p w:rsidR="003819D7" w:rsidRPr="003819D7" w:rsidRDefault="003819D7" w:rsidP="003819D7">
      <w:pPr>
        <w:pStyle w:val="EndNoteBibliography"/>
        <w:jc w:val="both"/>
      </w:pPr>
      <w:bookmarkStart w:id="31" w:name="_ENREF_31"/>
      <w:r w:rsidRPr="003819D7">
        <w:t>31.</w:t>
      </w:r>
      <w:r w:rsidRPr="003819D7">
        <w:tab/>
        <w:t>Savinova, E. R.; Wasle, S.; Doblhofer, K., Structure and Activity Relations in the Hydrogen Peroxide Reduction at S</w:t>
      </w:r>
      <w:r w:rsidR="00E60C66">
        <w:t>ilver Electrodes in Alkaline NaF/NaOH</w:t>
      </w:r>
      <w:r w:rsidRPr="003819D7">
        <w:t xml:space="preserve"> Electrolytes. </w:t>
      </w:r>
      <w:r w:rsidRPr="003819D7">
        <w:rPr>
          <w:i/>
        </w:rPr>
        <w:t xml:space="preserve">Electrochim. Acta </w:t>
      </w:r>
      <w:r w:rsidRPr="003819D7">
        <w:rPr>
          <w:b/>
        </w:rPr>
        <w:t>1998</w:t>
      </w:r>
      <w:r w:rsidRPr="003819D7">
        <w:t xml:space="preserve">, </w:t>
      </w:r>
      <w:r w:rsidRPr="003819D7">
        <w:rPr>
          <w:i/>
        </w:rPr>
        <w:t>44</w:t>
      </w:r>
      <w:r w:rsidRPr="003819D7">
        <w:t>, 1341-1348.</w:t>
      </w:r>
      <w:bookmarkEnd w:id="31"/>
    </w:p>
    <w:p w:rsidR="003819D7" w:rsidRPr="003819D7" w:rsidRDefault="003819D7" w:rsidP="003819D7">
      <w:pPr>
        <w:pStyle w:val="EndNoteBibliography"/>
        <w:jc w:val="both"/>
      </w:pPr>
      <w:bookmarkStart w:id="32" w:name="_ENREF_32"/>
      <w:r w:rsidRPr="003819D7">
        <w:t>32.</w:t>
      </w:r>
      <w:r w:rsidRPr="003819D7">
        <w:tab/>
        <w:t xml:space="preserve">Dovek, M. M.; Lang, C. A.; Nogami, J.; Quate, C. F., Epitaxial-Growth of Ag on Au(111) Studied by Scanning Tunneling Microscopy. </w:t>
      </w:r>
      <w:r w:rsidRPr="003819D7">
        <w:rPr>
          <w:i/>
        </w:rPr>
        <w:t xml:space="preserve">Phys. Rev. B </w:t>
      </w:r>
      <w:r w:rsidRPr="003819D7">
        <w:rPr>
          <w:b/>
        </w:rPr>
        <w:t>1989</w:t>
      </w:r>
      <w:r w:rsidRPr="003819D7">
        <w:t xml:space="preserve">, </w:t>
      </w:r>
      <w:r w:rsidRPr="003819D7">
        <w:rPr>
          <w:i/>
        </w:rPr>
        <w:t>40</w:t>
      </w:r>
      <w:r w:rsidRPr="003819D7">
        <w:t>, 11973-11975.</w:t>
      </w:r>
      <w:bookmarkEnd w:id="32"/>
    </w:p>
    <w:p w:rsidR="003819D7" w:rsidRPr="003819D7" w:rsidRDefault="003819D7" w:rsidP="003819D7">
      <w:pPr>
        <w:pStyle w:val="EndNoteBibliography"/>
        <w:jc w:val="both"/>
      </w:pPr>
      <w:bookmarkStart w:id="33" w:name="_ENREF_33"/>
      <w:r w:rsidRPr="003819D7">
        <w:t>33.</w:t>
      </w:r>
      <w:r w:rsidRPr="003819D7">
        <w:tab/>
        <w:t xml:space="preserve">Chambliss, D. D.; Wilson, R. J., Relaxed Diffusion Limited Aggregation of Ag on Au(111) Observed by Scanning Tunneling Microscopy. </w:t>
      </w:r>
      <w:r w:rsidRPr="003819D7">
        <w:rPr>
          <w:i/>
        </w:rPr>
        <w:t xml:space="preserve">J. Vac. Sci. Technol., B </w:t>
      </w:r>
      <w:r w:rsidRPr="003819D7">
        <w:rPr>
          <w:b/>
        </w:rPr>
        <w:t>1991</w:t>
      </w:r>
      <w:r w:rsidRPr="003819D7">
        <w:t xml:space="preserve">, </w:t>
      </w:r>
      <w:r w:rsidRPr="003819D7">
        <w:rPr>
          <w:i/>
        </w:rPr>
        <w:t>9</w:t>
      </w:r>
      <w:r w:rsidRPr="003819D7">
        <w:t>, 928-932.</w:t>
      </w:r>
      <w:bookmarkEnd w:id="33"/>
    </w:p>
    <w:p w:rsidR="003819D7" w:rsidRPr="003819D7" w:rsidRDefault="003819D7" w:rsidP="003819D7">
      <w:pPr>
        <w:pStyle w:val="EndNoteBibliography"/>
        <w:jc w:val="both"/>
      </w:pPr>
      <w:bookmarkStart w:id="34" w:name="_ENREF_34"/>
      <w:r w:rsidRPr="003819D7">
        <w:t>34.</w:t>
      </w:r>
      <w:r w:rsidRPr="003819D7">
        <w:tab/>
        <w:t xml:space="preserve">Jurczyszyn, M.; Morawski, I.; Nowicki, M., Growth and Crystalline Structure of Ag Layers on Au(111). </w:t>
      </w:r>
      <w:r w:rsidRPr="003819D7">
        <w:rPr>
          <w:i/>
        </w:rPr>
        <w:t xml:space="preserve">Thin Solid Films </w:t>
      </w:r>
      <w:r w:rsidRPr="003819D7">
        <w:rPr>
          <w:b/>
        </w:rPr>
        <w:t>2011</w:t>
      </w:r>
      <w:r w:rsidRPr="003819D7">
        <w:t xml:space="preserve">, </w:t>
      </w:r>
      <w:r w:rsidRPr="003819D7">
        <w:rPr>
          <w:i/>
        </w:rPr>
        <w:t>519</w:t>
      </w:r>
      <w:r w:rsidRPr="003819D7">
        <w:t>, 6196-6201.</w:t>
      </w:r>
      <w:bookmarkEnd w:id="34"/>
    </w:p>
    <w:p w:rsidR="003819D7" w:rsidRPr="003819D7" w:rsidRDefault="003819D7" w:rsidP="003819D7">
      <w:pPr>
        <w:pStyle w:val="EndNoteBibliography"/>
        <w:jc w:val="both"/>
      </w:pPr>
      <w:bookmarkStart w:id="35" w:name="_ENREF_35"/>
      <w:r w:rsidRPr="003819D7">
        <w:lastRenderedPageBreak/>
        <w:t>35.</w:t>
      </w:r>
      <w:r w:rsidRPr="003819D7">
        <w:tab/>
        <w:t xml:space="preserve">Chen, C. H.; Vesecky, S. M.; Gewirth, A. A., Insitu Atomic Force Microscopy of Underpotential Deposition of Ag on Au(111). </w:t>
      </w:r>
      <w:r w:rsidRPr="003819D7">
        <w:rPr>
          <w:i/>
        </w:rPr>
        <w:t xml:space="preserve">J. Am. Chem. Soc. </w:t>
      </w:r>
      <w:r w:rsidRPr="003819D7">
        <w:rPr>
          <w:b/>
        </w:rPr>
        <w:t>1992</w:t>
      </w:r>
      <w:r w:rsidRPr="003819D7">
        <w:t xml:space="preserve">, </w:t>
      </w:r>
      <w:r w:rsidRPr="003819D7">
        <w:rPr>
          <w:i/>
        </w:rPr>
        <w:t>114</w:t>
      </w:r>
      <w:r w:rsidRPr="003819D7">
        <w:t>, 451-458.</w:t>
      </w:r>
      <w:bookmarkEnd w:id="35"/>
    </w:p>
    <w:p w:rsidR="003819D7" w:rsidRPr="003819D7" w:rsidRDefault="003819D7" w:rsidP="003819D7">
      <w:pPr>
        <w:pStyle w:val="EndNoteBibliography"/>
        <w:jc w:val="both"/>
      </w:pPr>
      <w:bookmarkStart w:id="36" w:name="_ENREF_36"/>
      <w:r w:rsidRPr="003819D7">
        <w:t>36.</w:t>
      </w:r>
      <w:r w:rsidRPr="003819D7">
        <w:tab/>
        <w:t xml:space="preserve">Chen, C. H.; Gewirth, A. A., Afm Study of the Structure of Underpotentially Deposited Ag and Hg on Au(111). </w:t>
      </w:r>
      <w:r w:rsidRPr="003819D7">
        <w:rPr>
          <w:i/>
        </w:rPr>
        <w:t xml:space="preserve">Ultramicroscopy </w:t>
      </w:r>
      <w:r w:rsidRPr="003819D7">
        <w:rPr>
          <w:b/>
        </w:rPr>
        <w:t>1992</w:t>
      </w:r>
      <w:r w:rsidRPr="003819D7">
        <w:t xml:space="preserve">, </w:t>
      </w:r>
      <w:r w:rsidRPr="003819D7">
        <w:rPr>
          <w:i/>
        </w:rPr>
        <w:t>42</w:t>
      </w:r>
      <w:r w:rsidRPr="003819D7">
        <w:t>, 437-444.</w:t>
      </w:r>
      <w:bookmarkEnd w:id="36"/>
    </w:p>
    <w:p w:rsidR="003819D7" w:rsidRPr="003819D7" w:rsidRDefault="003819D7" w:rsidP="003819D7">
      <w:pPr>
        <w:pStyle w:val="EndNoteBibliography"/>
        <w:jc w:val="both"/>
      </w:pPr>
      <w:bookmarkStart w:id="37" w:name="_ENREF_37"/>
      <w:r w:rsidRPr="003819D7">
        <w:t>37.</w:t>
      </w:r>
      <w:r w:rsidRPr="003819D7">
        <w:tab/>
        <w:t xml:space="preserve">Mrozek, P.; Sung, Y. E.; Han, M.; Gamboaaldeco, M.; Wieckowski, A.; Chen, C. H.; Gewirth, A. A., Coadsorption of Sulfate Anions and Silver Adatoms on the Au(111) Single-Crystal Electrode - Ex-Situ and in-Situ Comparison. </w:t>
      </w:r>
      <w:r w:rsidRPr="003819D7">
        <w:rPr>
          <w:i/>
        </w:rPr>
        <w:t xml:space="preserve">Electrochim. Acta </w:t>
      </w:r>
      <w:r w:rsidRPr="003819D7">
        <w:rPr>
          <w:b/>
        </w:rPr>
        <w:t>1995</w:t>
      </w:r>
      <w:r w:rsidRPr="003819D7">
        <w:t xml:space="preserve">, </w:t>
      </w:r>
      <w:r w:rsidRPr="003819D7">
        <w:rPr>
          <w:i/>
        </w:rPr>
        <w:t>40</w:t>
      </w:r>
      <w:r w:rsidRPr="003819D7">
        <w:t>, 17-28.</w:t>
      </w:r>
      <w:bookmarkEnd w:id="37"/>
    </w:p>
    <w:p w:rsidR="003819D7" w:rsidRPr="003819D7" w:rsidRDefault="003819D7" w:rsidP="003819D7">
      <w:pPr>
        <w:pStyle w:val="EndNoteBibliography"/>
        <w:jc w:val="both"/>
      </w:pPr>
      <w:bookmarkStart w:id="38" w:name="_ENREF_38"/>
      <w:r w:rsidRPr="003819D7">
        <w:t>38.</w:t>
      </w:r>
      <w:r w:rsidRPr="003819D7">
        <w:tab/>
        <w:t xml:space="preserve">Borissov, D.; Aravinda, C. L.; Freyland, W., Comparative Investigation of Underpotential Deposition of Ag from Aqueous and Ionic Electrolytes: An Electrochemical and in Situ Stm Study. </w:t>
      </w:r>
      <w:r w:rsidRPr="003819D7">
        <w:rPr>
          <w:i/>
        </w:rPr>
        <w:t xml:space="preserve">J. Phys. Chem. B </w:t>
      </w:r>
      <w:r w:rsidRPr="003819D7">
        <w:rPr>
          <w:b/>
        </w:rPr>
        <w:t>2005</w:t>
      </w:r>
      <w:r w:rsidRPr="003819D7">
        <w:t xml:space="preserve">, </w:t>
      </w:r>
      <w:r w:rsidRPr="003819D7">
        <w:rPr>
          <w:i/>
        </w:rPr>
        <w:t>109</w:t>
      </w:r>
      <w:r w:rsidRPr="003819D7">
        <w:t>, 11606-11615.</w:t>
      </w:r>
      <w:bookmarkEnd w:id="38"/>
    </w:p>
    <w:p w:rsidR="003819D7" w:rsidRPr="003819D7" w:rsidRDefault="003819D7" w:rsidP="003819D7">
      <w:pPr>
        <w:pStyle w:val="EndNoteBibliography"/>
        <w:jc w:val="both"/>
      </w:pPr>
      <w:bookmarkStart w:id="39" w:name="_ENREF_39"/>
      <w:r w:rsidRPr="003819D7">
        <w:t>39.</w:t>
      </w:r>
      <w:r w:rsidRPr="003819D7">
        <w:tab/>
        <w:t xml:space="preserve">Esplandiu, M. J.; Schneeweiss, M. A.; Kolb, D. M., An in Situ Scanning Tunneling Microscopy Study of Ag Electrodeposition on Au(111). </w:t>
      </w:r>
      <w:r w:rsidRPr="003819D7">
        <w:rPr>
          <w:i/>
        </w:rPr>
        <w:t xml:space="preserve">Phys. Chem. Chem. Phys. </w:t>
      </w:r>
      <w:r w:rsidRPr="003819D7">
        <w:rPr>
          <w:b/>
        </w:rPr>
        <w:t>1999</w:t>
      </w:r>
      <w:r w:rsidRPr="003819D7">
        <w:t xml:space="preserve">, </w:t>
      </w:r>
      <w:r w:rsidRPr="003819D7">
        <w:rPr>
          <w:i/>
        </w:rPr>
        <w:t>1</w:t>
      </w:r>
      <w:r w:rsidRPr="003819D7">
        <w:t>, 4847-4854.</w:t>
      </w:r>
      <w:bookmarkEnd w:id="39"/>
    </w:p>
    <w:p w:rsidR="003819D7" w:rsidRPr="003819D7" w:rsidRDefault="003819D7" w:rsidP="003819D7">
      <w:pPr>
        <w:pStyle w:val="EndNoteBibliography"/>
        <w:jc w:val="both"/>
      </w:pPr>
      <w:bookmarkStart w:id="40" w:name="_ENREF_40"/>
      <w:r w:rsidRPr="003819D7">
        <w:t>40.</w:t>
      </w:r>
      <w:r w:rsidRPr="003819D7">
        <w:tab/>
        <w:t xml:space="preserve">Garcia, S.; Salinas, D.; Mayer, C.; Schmidt, E.; Staikov, G.; Lorenz, W. J., Ag Upd on Au(100) and Au(111). </w:t>
      </w:r>
      <w:r w:rsidRPr="003819D7">
        <w:rPr>
          <w:i/>
        </w:rPr>
        <w:t xml:space="preserve">Electrochim. Acta </w:t>
      </w:r>
      <w:r w:rsidRPr="003819D7">
        <w:rPr>
          <w:b/>
        </w:rPr>
        <w:t>1998</w:t>
      </w:r>
      <w:r w:rsidRPr="003819D7">
        <w:t xml:space="preserve">, </w:t>
      </w:r>
      <w:r w:rsidRPr="003819D7">
        <w:rPr>
          <w:i/>
        </w:rPr>
        <w:t>43</w:t>
      </w:r>
      <w:r w:rsidRPr="003819D7">
        <w:t>, 3007-3019.</w:t>
      </w:r>
      <w:bookmarkEnd w:id="40"/>
    </w:p>
    <w:p w:rsidR="003819D7" w:rsidRPr="003819D7" w:rsidRDefault="003819D7" w:rsidP="003819D7">
      <w:pPr>
        <w:pStyle w:val="EndNoteBibliography"/>
        <w:jc w:val="both"/>
      </w:pPr>
      <w:bookmarkStart w:id="41" w:name="_ENREF_41"/>
      <w:r w:rsidRPr="003819D7">
        <w:t>41.</w:t>
      </w:r>
      <w:r w:rsidRPr="003819D7">
        <w:tab/>
        <w:t xml:space="preserve">Sanchez, C. G.; Dassie, S. A.; Leiva, E. P. M., On the Stability of Ag/Au(111) Expanded Structures. </w:t>
      </w:r>
      <w:r w:rsidRPr="003819D7">
        <w:rPr>
          <w:i/>
        </w:rPr>
        <w:t xml:space="preserve">Langmuir </w:t>
      </w:r>
      <w:r w:rsidRPr="003819D7">
        <w:rPr>
          <w:b/>
        </w:rPr>
        <w:t>2002</w:t>
      </w:r>
      <w:r w:rsidRPr="003819D7">
        <w:t xml:space="preserve">, </w:t>
      </w:r>
      <w:r w:rsidRPr="003819D7">
        <w:rPr>
          <w:i/>
        </w:rPr>
        <w:t>18</w:t>
      </w:r>
      <w:r w:rsidRPr="003819D7">
        <w:t>, 6628-6632.</w:t>
      </w:r>
      <w:bookmarkEnd w:id="41"/>
    </w:p>
    <w:p w:rsidR="003819D7" w:rsidRPr="003819D7" w:rsidRDefault="003819D7" w:rsidP="003819D7">
      <w:pPr>
        <w:pStyle w:val="EndNoteBibliography"/>
        <w:jc w:val="both"/>
      </w:pPr>
      <w:bookmarkStart w:id="42" w:name="_ENREF_42"/>
      <w:r w:rsidRPr="003819D7">
        <w:t>42.</w:t>
      </w:r>
      <w:r w:rsidRPr="003819D7">
        <w:tab/>
        <w:t xml:space="preserve">Schweizer, M.; Kolb, D. M., First Observation of an Ordered Sulfate Adlayer on Ag Single Crystal Electrodes. </w:t>
      </w:r>
      <w:r w:rsidRPr="003819D7">
        <w:rPr>
          <w:i/>
        </w:rPr>
        <w:t xml:space="preserve">Surf. Sci. </w:t>
      </w:r>
      <w:r w:rsidRPr="003819D7">
        <w:rPr>
          <w:b/>
        </w:rPr>
        <w:t>2003</w:t>
      </w:r>
      <w:r w:rsidRPr="003819D7">
        <w:t xml:space="preserve">, </w:t>
      </w:r>
      <w:r w:rsidRPr="003819D7">
        <w:rPr>
          <w:i/>
        </w:rPr>
        <w:t>544</w:t>
      </w:r>
      <w:r w:rsidRPr="003819D7">
        <w:t>, 93-102.</w:t>
      </w:r>
      <w:bookmarkEnd w:id="42"/>
    </w:p>
    <w:p w:rsidR="003819D7" w:rsidRPr="003819D7" w:rsidRDefault="003819D7" w:rsidP="003819D7">
      <w:pPr>
        <w:pStyle w:val="EndNoteBibliography"/>
        <w:jc w:val="both"/>
      </w:pPr>
      <w:bookmarkStart w:id="43" w:name="_ENREF_43"/>
      <w:r w:rsidRPr="003819D7">
        <w:t>43.</w:t>
      </w:r>
      <w:r w:rsidRPr="003819D7">
        <w:tab/>
        <w:t xml:space="preserve">Marinkovic, N. S.; Marinkovic, J. S.; Adzic, R. R., In Situ Infrared Spectroscopic Investigations of Sulfate Adsorption at the Ag(111) Electrode Surface. </w:t>
      </w:r>
      <w:r w:rsidRPr="003819D7">
        <w:rPr>
          <w:i/>
        </w:rPr>
        <w:t xml:space="preserve">J. Electroanal. Chem. </w:t>
      </w:r>
      <w:r w:rsidRPr="003819D7">
        <w:rPr>
          <w:b/>
        </w:rPr>
        <w:t>1999</w:t>
      </w:r>
      <w:r w:rsidRPr="003819D7">
        <w:t xml:space="preserve">, </w:t>
      </w:r>
      <w:r w:rsidRPr="003819D7">
        <w:rPr>
          <w:i/>
        </w:rPr>
        <w:t>467</w:t>
      </w:r>
      <w:r w:rsidRPr="003819D7">
        <w:t>, 291-298.</w:t>
      </w:r>
      <w:bookmarkEnd w:id="43"/>
    </w:p>
    <w:p w:rsidR="003819D7" w:rsidRPr="003819D7" w:rsidRDefault="003819D7" w:rsidP="003819D7">
      <w:pPr>
        <w:pStyle w:val="EndNoteBibliography"/>
        <w:jc w:val="both"/>
      </w:pPr>
      <w:bookmarkStart w:id="44" w:name="_ENREF_44"/>
      <w:r w:rsidRPr="003819D7">
        <w:t>44.</w:t>
      </w:r>
      <w:r w:rsidRPr="003819D7">
        <w:tab/>
        <w:t xml:space="preserve">Mrozek, P.; Sung, Y. E.; Wieckowski, A., Silver Deposition on the Au(111) Electrode without Interference by Specifically Adsorbed Anions. </w:t>
      </w:r>
      <w:r w:rsidRPr="003819D7">
        <w:rPr>
          <w:i/>
        </w:rPr>
        <w:t xml:space="preserve">Surf. Sci. </w:t>
      </w:r>
      <w:r w:rsidRPr="003819D7">
        <w:rPr>
          <w:b/>
        </w:rPr>
        <w:t>1995</w:t>
      </w:r>
      <w:r w:rsidRPr="003819D7">
        <w:t xml:space="preserve">, </w:t>
      </w:r>
      <w:r w:rsidRPr="003819D7">
        <w:rPr>
          <w:i/>
        </w:rPr>
        <w:t>335</w:t>
      </w:r>
      <w:r w:rsidRPr="003819D7">
        <w:t>, 44-51.</w:t>
      </w:r>
      <w:bookmarkEnd w:id="44"/>
    </w:p>
    <w:p w:rsidR="003819D7" w:rsidRPr="003819D7" w:rsidRDefault="003819D7" w:rsidP="003819D7">
      <w:pPr>
        <w:pStyle w:val="EndNoteBibliography"/>
        <w:jc w:val="both"/>
      </w:pPr>
      <w:bookmarkStart w:id="45" w:name="_ENREF_45"/>
      <w:r w:rsidRPr="003819D7">
        <w:lastRenderedPageBreak/>
        <w:t>45.</w:t>
      </w:r>
      <w:r w:rsidRPr="003819D7">
        <w:tab/>
        <w:t xml:space="preserve">Trasatti, S., Systematic Trends in the Crystal-Face Specificity of Interfacial Parameters - the Cases of Ag and Au. </w:t>
      </w:r>
      <w:r w:rsidRPr="003819D7">
        <w:rPr>
          <w:i/>
        </w:rPr>
        <w:t xml:space="preserve">J. Electroanal. Chem. </w:t>
      </w:r>
      <w:r w:rsidRPr="003819D7">
        <w:rPr>
          <w:b/>
        </w:rPr>
        <w:t>1992</w:t>
      </w:r>
      <w:r w:rsidRPr="003819D7">
        <w:t xml:space="preserve">, </w:t>
      </w:r>
      <w:r w:rsidRPr="003819D7">
        <w:rPr>
          <w:i/>
        </w:rPr>
        <w:t>329</w:t>
      </w:r>
      <w:r w:rsidRPr="003819D7">
        <w:t>, 237-246.</w:t>
      </w:r>
      <w:bookmarkEnd w:id="45"/>
    </w:p>
    <w:p w:rsidR="003819D7" w:rsidRPr="003819D7" w:rsidRDefault="003819D7" w:rsidP="003819D7">
      <w:pPr>
        <w:pStyle w:val="EndNoteBibliography"/>
        <w:jc w:val="both"/>
      </w:pPr>
      <w:bookmarkStart w:id="46" w:name="_ENREF_46"/>
      <w:r w:rsidRPr="003819D7">
        <w:t>46.</w:t>
      </w:r>
      <w:r w:rsidRPr="003819D7">
        <w:tab/>
        <w:t xml:space="preserve">Aoun, B. S.; Dursun, Z.; Koga, T.; Bang, G. S.; Sotomura, T.; Taniguchi, I., Effect of Metal Ad-Layers on Au(111) Electrodes on Electrocatalytic Oxidation of Glucose in an Alkaline Solution. </w:t>
      </w:r>
      <w:r w:rsidRPr="003819D7">
        <w:rPr>
          <w:i/>
        </w:rPr>
        <w:t xml:space="preserve">J. Electroanal. Chem. </w:t>
      </w:r>
      <w:r w:rsidRPr="003819D7">
        <w:rPr>
          <w:b/>
        </w:rPr>
        <w:t>2004</w:t>
      </w:r>
      <w:r w:rsidRPr="003819D7">
        <w:t xml:space="preserve">, </w:t>
      </w:r>
      <w:r w:rsidRPr="003819D7">
        <w:rPr>
          <w:i/>
        </w:rPr>
        <w:t>567</w:t>
      </w:r>
      <w:r w:rsidRPr="003819D7">
        <w:t>, 175-183.</w:t>
      </w:r>
      <w:bookmarkEnd w:id="46"/>
    </w:p>
    <w:p w:rsidR="003819D7" w:rsidRPr="003819D7" w:rsidRDefault="003819D7" w:rsidP="003819D7">
      <w:pPr>
        <w:pStyle w:val="EndNoteBibliography"/>
        <w:jc w:val="both"/>
      </w:pPr>
      <w:bookmarkStart w:id="47" w:name="_ENREF_47"/>
      <w:r w:rsidRPr="003819D7">
        <w:t>47.</w:t>
      </w:r>
      <w:r w:rsidRPr="003819D7">
        <w:tab/>
        <w:t xml:space="preserve">Soliman, K. A.; Kibler, L. A., Variation of the Potential of Zero Charge for a Silver Monolayer Deposited onto Various Noble Metal Single Crystal Surfaces. </w:t>
      </w:r>
      <w:r w:rsidRPr="003819D7">
        <w:rPr>
          <w:i/>
        </w:rPr>
        <w:t xml:space="preserve">Electrochim. Acta </w:t>
      </w:r>
      <w:r w:rsidRPr="003819D7">
        <w:rPr>
          <w:b/>
        </w:rPr>
        <w:t>2007</w:t>
      </w:r>
      <w:r w:rsidRPr="003819D7">
        <w:t xml:space="preserve">, </w:t>
      </w:r>
      <w:r w:rsidRPr="003819D7">
        <w:rPr>
          <w:i/>
        </w:rPr>
        <w:t>52</w:t>
      </w:r>
      <w:r w:rsidRPr="003819D7">
        <w:t>, 5654-5658.</w:t>
      </w:r>
      <w:bookmarkEnd w:id="47"/>
    </w:p>
    <w:p w:rsidR="003819D7" w:rsidRPr="003819D7" w:rsidRDefault="003819D7" w:rsidP="003819D7">
      <w:pPr>
        <w:pStyle w:val="EndNoteBibliography"/>
        <w:jc w:val="both"/>
      </w:pPr>
      <w:bookmarkStart w:id="48" w:name="_ENREF_48"/>
      <w:r w:rsidRPr="003819D7">
        <w:t>48.</w:t>
      </w:r>
      <w:r w:rsidRPr="003819D7">
        <w:tab/>
        <w:t xml:space="preserve">Thiel, K. O.; Vollmer, A.; Hintze, M.; Avci, E.; Donner, C., Comparative Study of Thymine Adsorption on Cu- and Ag-Adlayers on Au(111) Electrodes. </w:t>
      </w:r>
      <w:r w:rsidRPr="003819D7">
        <w:rPr>
          <w:i/>
        </w:rPr>
        <w:t xml:space="preserve">Z. Phys. Chem. (Leipzig) </w:t>
      </w:r>
      <w:r w:rsidRPr="003819D7">
        <w:rPr>
          <w:b/>
        </w:rPr>
        <w:t>2007</w:t>
      </w:r>
      <w:r w:rsidRPr="003819D7">
        <w:t xml:space="preserve">, </w:t>
      </w:r>
      <w:r w:rsidRPr="003819D7">
        <w:rPr>
          <w:i/>
        </w:rPr>
        <w:t>221</w:t>
      </w:r>
      <w:r w:rsidRPr="003819D7">
        <w:t>, 1255-1271.</w:t>
      </w:r>
      <w:bookmarkEnd w:id="48"/>
    </w:p>
    <w:p w:rsidR="003A66B9" w:rsidRDefault="006D6F17" w:rsidP="003819D7">
      <w:pPr>
        <w:spacing w:line="360" w:lineRule="auto"/>
        <w:jc w:val="both"/>
      </w:pPr>
      <w:r>
        <w:fldChar w:fldCharType="end"/>
      </w:r>
    </w:p>
    <w:p w:rsidR="003A66B9" w:rsidRDefault="003A66B9">
      <w:r>
        <w:br w:type="page"/>
      </w:r>
    </w:p>
    <w:p w:rsidR="00306F70" w:rsidRDefault="00CB66E1" w:rsidP="003E6EA8">
      <w:pPr>
        <w:spacing w:line="360" w:lineRule="auto"/>
        <w:rPr>
          <w:b/>
          <w:bCs/>
        </w:rPr>
      </w:pPr>
      <w:r>
        <w:rPr>
          <w:b/>
          <w:bCs/>
        </w:rPr>
        <w:lastRenderedPageBreak/>
        <w:t>Table</w:t>
      </w:r>
      <w:r w:rsidR="00DB4710">
        <w:rPr>
          <w:b/>
          <w:bCs/>
        </w:rPr>
        <w:t>s</w:t>
      </w:r>
    </w:p>
    <w:p w:rsidR="00DB4710" w:rsidRDefault="00DB4710" w:rsidP="003E6EA8">
      <w:pPr>
        <w:spacing w:line="360" w:lineRule="auto"/>
        <w:rPr>
          <w:b/>
          <w:bCs/>
        </w:rPr>
      </w:pPr>
    </w:p>
    <w:p w:rsidR="00DB4710" w:rsidRDefault="00C13C73" w:rsidP="00DB4710">
      <w:pPr>
        <w:spacing w:line="480" w:lineRule="auto"/>
        <w:jc w:val="both"/>
      </w:pPr>
      <w:r w:rsidRPr="00F87430">
        <w:rPr>
          <w:b/>
          <w:bCs/>
        </w:rPr>
        <w:t>Table 1</w:t>
      </w:r>
      <w:r>
        <w:rPr>
          <w:b/>
          <w:bCs/>
        </w:rPr>
        <w:t>.</w:t>
      </w:r>
      <w:r>
        <w:rPr>
          <w:bCs/>
        </w:rPr>
        <w:t xml:space="preserve"> </w:t>
      </w:r>
      <w:r w:rsidR="00DD17FC">
        <w:t>Structural parameters used to obtain the fit to the</w:t>
      </w:r>
      <w:r>
        <w:t xml:space="preserve"> CTR data </w:t>
      </w:r>
      <w:r w:rsidR="00DD17FC">
        <w:t>shown by the solid lines in Figure 2, measured on the</w:t>
      </w:r>
      <w:r>
        <w:t xml:space="preserve"> Au(111) </w:t>
      </w:r>
      <w:r w:rsidR="00DD17FC">
        <w:t>electrode</w:t>
      </w:r>
      <w:r w:rsidRPr="00A13826">
        <w:t xml:space="preserve"> in 0.05 M H</w:t>
      </w:r>
      <w:r w:rsidRPr="00A13826">
        <w:rPr>
          <w:vertAlign w:val="subscript"/>
        </w:rPr>
        <w:t>2</w:t>
      </w:r>
      <w:r w:rsidRPr="00A13826">
        <w:t>SO</w:t>
      </w:r>
      <w:r w:rsidRPr="00A13826">
        <w:rPr>
          <w:vertAlign w:val="subscript"/>
        </w:rPr>
        <w:t>4</w:t>
      </w:r>
      <w:r w:rsidRPr="00A13826">
        <w:t xml:space="preserve"> + 1 m</w:t>
      </w:r>
      <w:r w:rsidRPr="00A13826">
        <w:rPr>
          <w:caps/>
        </w:rPr>
        <w:t>m</w:t>
      </w:r>
      <w:r w:rsidRPr="00A13826">
        <w:t xml:space="preserve"> Ag</w:t>
      </w:r>
      <w:r w:rsidRPr="00A13826">
        <w:rPr>
          <w:vertAlign w:val="subscript"/>
        </w:rPr>
        <w:t>2</w:t>
      </w:r>
      <w:r w:rsidRPr="00A13826">
        <w:t>SO</w:t>
      </w:r>
      <w:r w:rsidRPr="00A13826">
        <w:rPr>
          <w:vertAlign w:val="subscript"/>
        </w:rPr>
        <w:t>4</w:t>
      </w:r>
      <w:r w:rsidRPr="00A13826">
        <w:t xml:space="preserve"> </w:t>
      </w:r>
      <w:r w:rsidR="00DD17FC">
        <w:t xml:space="preserve">electrolyte </w:t>
      </w:r>
      <w:r w:rsidRPr="00A13826">
        <w:t xml:space="preserve">at </w:t>
      </w:r>
      <w:r w:rsidR="00DD17FC">
        <w:t xml:space="preserve">a potential of </w:t>
      </w:r>
      <w:r w:rsidRPr="00A13826">
        <w:t>0.</w:t>
      </w:r>
      <w:r>
        <w:t>47</w:t>
      </w:r>
      <w:r w:rsidRPr="00A13826">
        <w:t xml:space="preserve"> V</w:t>
      </w:r>
      <w:r w:rsidR="00DD17FC">
        <w:t xml:space="preserve"> where a monolayer of Ag UPD is expected to be deposited onto the Au(111) surface</w:t>
      </w:r>
      <w:r w:rsidR="00DB4710">
        <w:t>.</w:t>
      </w:r>
    </w:p>
    <w:p w:rsidR="00DD17FC" w:rsidRPr="00DB4710" w:rsidRDefault="00DD17FC" w:rsidP="00DB4710">
      <w:pPr>
        <w:spacing w:line="480" w:lineRule="auto"/>
        <w:jc w:val="both"/>
        <w:rPr>
          <w:bCs/>
        </w:rPr>
      </w:pPr>
    </w:p>
    <w:tbl>
      <w:tblPr>
        <w:tblW w:w="4981" w:type="dxa"/>
        <w:tblInd w:w="89"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728"/>
        <w:gridCol w:w="1276"/>
        <w:gridCol w:w="1701"/>
        <w:gridCol w:w="1276"/>
      </w:tblGrid>
      <w:tr w:rsidR="00DB4710" w:rsidRPr="00290CE2" w:rsidTr="00B54C55">
        <w:trPr>
          <w:trHeight w:val="315"/>
        </w:trPr>
        <w:tc>
          <w:tcPr>
            <w:tcW w:w="728" w:type="dxa"/>
            <w:tcBorders>
              <w:top w:val="single" w:sz="4" w:space="0" w:color="auto"/>
              <w:bottom w:val="single" w:sz="4" w:space="0" w:color="auto"/>
              <w:right w:val="single" w:sz="4" w:space="0" w:color="auto"/>
            </w:tcBorders>
            <w:shd w:val="clear" w:color="auto" w:fill="BFBFBF" w:themeFill="background1" w:themeFillShade="BF"/>
            <w:noWrap/>
            <w:vAlign w:val="bottom"/>
            <w:hideMark/>
          </w:tcPr>
          <w:p w:rsidR="00DB4710" w:rsidRPr="00290CE2" w:rsidRDefault="00DB4710" w:rsidP="00DB4710">
            <w:pPr>
              <w:spacing w:line="480" w:lineRule="auto"/>
              <w:rPr>
                <w:rFonts w:ascii="Calibri" w:hAnsi="Calibri"/>
                <w:color w:val="000000"/>
                <w:sz w:val="22"/>
                <w:szCs w:val="22"/>
                <w:lang w:eastAsia="en-GB"/>
              </w:rPr>
            </w:pPr>
            <w:r w:rsidRPr="00290CE2">
              <w:rPr>
                <w:rFonts w:ascii="Calibri" w:hAnsi="Calibri"/>
                <w:color w:val="000000"/>
                <w:sz w:val="22"/>
                <w:szCs w:val="22"/>
                <w:lang w:eastAsia="en-GB"/>
              </w:rPr>
              <w:t> </w:t>
            </w:r>
          </w:p>
        </w:tc>
        <w:tc>
          <w:tcPr>
            <w:tcW w:w="1276" w:type="dxa"/>
            <w:tcBorders>
              <w:top w:val="single" w:sz="4" w:space="0" w:color="auto"/>
              <w:left w:val="single" w:sz="4" w:space="0" w:color="auto"/>
              <w:bottom w:val="single" w:sz="4" w:space="0" w:color="auto"/>
            </w:tcBorders>
            <w:shd w:val="clear" w:color="auto" w:fill="BFBFBF" w:themeFill="background1" w:themeFillShade="BF"/>
            <w:noWrap/>
            <w:vAlign w:val="bottom"/>
            <w:hideMark/>
          </w:tcPr>
          <w:p w:rsidR="00DB4710" w:rsidRPr="00290CE2" w:rsidRDefault="00DB4710"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θ</w:t>
            </w:r>
          </w:p>
        </w:tc>
        <w:tc>
          <w:tcPr>
            <w:tcW w:w="1701" w:type="dxa"/>
            <w:tcBorders>
              <w:top w:val="single" w:sz="4" w:space="0" w:color="auto"/>
              <w:bottom w:val="single" w:sz="4" w:space="0" w:color="auto"/>
            </w:tcBorders>
            <w:shd w:val="clear" w:color="auto" w:fill="BFBFBF" w:themeFill="background1" w:themeFillShade="BF"/>
            <w:noWrap/>
            <w:vAlign w:val="bottom"/>
            <w:hideMark/>
          </w:tcPr>
          <w:p w:rsidR="00DB4710" w:rsidRPr="00290CE2" w:rsidRDefault="00DD17FC"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d-spacing</w:t>
            </w:r>
            <w:r w:rsidR="00DB4710">
              <w:rPr>
                <w:rFonts w:ascii="Calibri" w:hAnsi="Calibri"/>
                <w:color w:val="000000"/>
                <w:sz w:val="22"/>
                <w:szCs w:val="22"/>
                <w:lang w:eastAsia="en-GB"/>
              </w:rPr>
              <w:t xml:space="preserve"> (Å)</w:t>
            </w:r>
          </w:p>
        </w:tc>
        <w:tc>
          <w:tcPr>
            <w:tcW w:w="1276" w:type="dxa"/>
            <w:tcBorders>
              <w:top w:val="single" w:sz="4" w:space="0" w:color="auto"/>
              <w:bottom w:val="single" w:sz="4" w:space="0" w:color="auto"/>
              <w:right w:val="single" w:sz="4" w:space="0" w:color="auto"/>
            </w:tcBorders>
            <w:shd w:val="clear" w:color="auto" w:fill="BFBFBF" w:themeFill="background1" w:themeFillShade="BF"/>
            <w:noWrap/>
            <w:vAlign w:val="bottom"/>
            <w:hideMark/>
          </w:tcPr>
          <w:p w:rsidR="00DB4710" w:rsidRPr="00290CE2" w:rsidRDefault="00DB4710"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σ (Å)</w:t>
            </w:r>
          </w:p>
        </w:tc>
      </w:tr>
      <w:tr w:rsidR="00DB4710" w:rsidRPr="003D463C" w:rsidTr="00B54C55">
        <w:trPr>
          <w:trHeight w:val="300"/>
        </w:trPr>
        <w:tc>
          <w:tcPr>
            <w:tcW w:w="728" w:type="dxa"/>
            <w:tcBorders>
              <w:top w:val="single" w:sz="4" w:space="0" w:color="auto"/>
              <w:bottom w:val="nil"/>
              <w:right w:val="single" w:sz="4" w:space="0" w:color="auto"/>
            </w:tcBorders>
            <w:shd w:val="clear" w:color="auto" w:fill="auto"/>
            <w:noWrap/>
            <w:vAlign w:val="center"/>
            <w:hideMark/>
          </w:tcPr>
          <w:p w:rsidR="00DB4710" w:rsidRPr="00371BDE" w:rsidRDefault="00DB4710"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Au</w:t>
            </w:r>
          </w:p>
        </w:tc>
        <w:tc>
          <w:tcPr>
            <w:tcW w:w="1276" w:type="dxa"/>
            <w:tcBorders>
              <w:top w:val="single" w:sz="4" w:space="0" w:color="auto"/>
              <w:left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1.0 ± 0.1</w:t>
            </w:r>
          </w:p>
        </w:tc>
        <w:tc>
          <w:tcPr>
            <w:tcW w:w="1701" w:type="dxa"/>
            <w:tcBorders>
              <w:top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2.3</w:t>
            </w:r>
            <w:r>
              <w:rPr>
                <w:rFonts w:asciiTheme="minorHAnsi" w:hAnsiTheme="minorHAnsi"/>
                <w:sz w:val="22"/>
                <w:szCs w:val="22"/>
              </w:rPr>
              <w:t>59</w:t>
            </w:r>
            <w:r w:rsidRPr="005E4305">
              <w:rPr>
                <w:rFonts w:asciiTheme="minorHAnsi" w:hAnsiTheme="minorHAnsi"/>
                <w:sz w:val="22"/>
                <w:szCs w:val="22"/>
              </w:rPr>
              <w:t xml:space="preserve"> ± 0.006</w:t>
            </w:r>
          </w:p>
        </w:tc>
        <w:tc>
          <w:tcPr>
            <w:tcW w:w="1276" w:type="dxa"/>
            <w:tcBorders>
              <w:top w:val="single" w:sz="4" w:space="0" w:color="auto"/>
              <w:right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0.12 ± 0.07</w:t>
            </w:r>
          </w:p>
        </w:tc>
      </w:tr>
      <w:tr w:rsidR="00DB4710" w:rsidRPr="003D463C" w:rsidTr="00B54C55">
        <w:trPr>
          <w:trHeight w:val="300"/>
        </w:trPr>
        <w:tc>
          <w:tcPr>
            <w:tcW w:w="728" w:type="dxa"/>
            <w:tcBorders>
              <w:top w:val="nil"/>
              <w:bottom w:val="single" w:sz="4" w:space="0" w:color="auto"/>
              <w:right w:val="single" w:sz="4" w:space="0" w:color="auto"/>
            </w:tcBorders>
            <w:shd w:val="clear" w:color="auto" w:fill="auto"/>
            <w:noWrap/>
            <w:vAlign w:val="center"/>
            <w:hideMark/>
          </w:tcPr>
          <w:p w:rsidR="00DB4710" w:rsidRPr="00371BDE" w:rsidRDefault="00DB4710"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Ag</w:t>
            </w:r>
          </w:p>
        </w:tc>
        <w:tc>
          <w:tcPr>
            <w:tcW w:w="1276" w:type="dxa"/>
            <w:tcBorders>
              <w:left w:val="single" w:sz="4" w:space="0" w:color="auto"/>
              <w:bottom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Pr>
                <w:rFonts w:asciiTheme="minorHAnsi" w:hAnsiTheme="minorHAnsi"/>
                <w:sz w:val="22"/>
                <w:szCs w:val="22"/>
              </w:rPr>
              <w:t>0.6</w:t>
            </w:r>
            <w:r w:rsidRPr="005E4305">
              <w:rPr>
                <w:rFonts w:asciiTheme="minorHAnsi" w:hAnsiTheme="minorHAnsi"/>
                <w:sz w:val="22"/>
                <w:szCs w:val="22"/>
              </w:rPr>
              <w:t xml:space="preserve"> ± 0.1</w:t>
            </w:r>
          </w:p>
        </w:tc>
        <w:tc>
          <w:tcPr>
            <w:tcW w:w="1701" w:type="dxa"/>
            <w:tcBorders>
              <w:bottom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2.3</w:t>
            </w:r>
            <w:r>
              <w:rPr>
                <w:rFonts w:asciiTheme="minorHAnsi" w:hAnsiTheme="minorHAnsi"/>
                <w:sz w:val="22"/>
                <w:szCs w:val="22"/>
              </w:rPr>
              <w:t>8 ± 0.03</w:t>
            </w:r>
          </w:p>
        </w:tc>
        <w:tc>
          <w:tcPr>
            <w:tcW w:w="1276" w:type="dxa"/>
            <w:tcBorders>
              <w:bottom w:val="single" w:sz="4" w:space="0" w:color="auto"/>
              <w:right w:val="single" w:sz="4" w:space="0" w:color="auto"/>
            </w:tcBorders>
            <w:shd w:val="clear" w:color="auto" w:fill="auto"/>
            <w:noWrap/>
            <w:hideMark/>
          </w:tcPr>
          <w:p w:rsidR="00DB4710" w:rsidRPr="005E4305" w:rsidRDefault="00DB4710" w:rsidP="00DB4710">
            <w:pPr>
              <w:spacing w:line="480" w:lineRule="auto"/>
              <w:rPr>
                <w:rFonts w:asciiTheme="minorHAnsi" w:hAnsiTheme="minorHAnsi"/>
                <w:sz w:val="22"/>
                <w:szCs w:val="22"/>
              </w:rPr>
            </w:pPr>
            <w:r w:rsidRPr="005E4305">
              <w:rPr>
                <w:rFonts w:asciiTheme="minorHAnsi" w:hAnsiTheme="minorHAnsi"/>
                <w:sz w:val="22"/>
                <w:szCs w:val="22"/>
              </w:rPr>
              <w:t>0.12 ± 0.07</w:t>
            </w:r>
          </w:p>
        </w:tc>
      </w:tr>
    </w:tbl>
    <w:p w:rsidR="00E5309E" w:rsidRDefault="00E5309E" w:rsidP="00DB4710">
      <w:pPr>
        <w:spacing w:line="480" w:lineRule="auto"/>
        <w:jc w:val="both"/>
        <w:rPr>
          <w:b/>
          <w:bCs/>
        </w:rPr>
      </w:pPr>
    </w:p>
    <w:p w:rsidR="00CB66E1" w:rsidRDefault="00CB66E1" w:rsidP="00DD17FC">
      <w:pPr>
        <w:spacing w:line="480" w:lineRule="auto"/>
        <w:rPr>
          <w:b/>
          <w:bCs/>
        </w:rPr>
      </w:pPr>
    </w:p>
    <w:p w:rsidR="00DB4710" w:rsidRPr="00DD17FC" w:rsidRDefault="00DB4710" w:rsidP="00DD17FC">
      <w:pPr>
        <w:spacing w:line="480" w:lineRule="auto"/>
        <w:jc w:val="both"/>
        <w:rPr>
          <w:b/>
          <w:bCs/>
        </w:rPr>
      </w:pPr>
      <w:r w:rsidRPr="00F87430">
        <w:rPr>
          <w:b/>
          <w:bCs/>
        </w:rPr>
        <w:t xml:space="preserve">Table </w:t>
      </w:r>
      <w:r>
        <w:rPr>
          <w:b/>
          <w:bCs/>
        </w:rPr>
        <w:t>2.</w:t>
      </w:r>
      <w:r>
        <w:rPr>
          <w:bCs/>
        </w:rPr>
        <w:t xml:space="preserve"> </w:t>
      </w:r>
      <w:r w:rsidR="00DD17FC">
        <w:t>Structural parameters used to obtain the fit to the CTR data shown by the solid lines in Figure 4, measured on the 2 ML Ag/Au(111) electrode</w:t>
      </w:r>
      <w:r w:rsidR="00DD17FC" w:rsidRPr="00A13826">
        <w:t xml:space="preserve"> in </w:t>
      </w:r>
      <w:r>
        <w:t>0.1 M KOH</w:t>
      </w:r>
      <w:r w:rsidRPr="00A13826">
        <w:t xml:space="preserve"> at </w:t>
      </w:r>
      <w:r>
        <w:t>-</w:t>
      </w:r>
      <w:r w:rsidRPr="00A13826">
        <w:t>0.</w:t>
      </w:r>
      <w:r>
        <w:t>9</w:t>
      </w:r>
      <w:r w:rsidRPr="00A13826">
        <w:t xml:space="preserve"> V</w:t>
      </w:r>
      <w:r>
        <w:t xml:space="preserve"> and -0.1 V. </w:t>
      </w:r>
    </w:p>
    <w:p w:rsidR="00CB66E1" w:rsidRDefault="00CB66E1" w:rsidP="00DB4710">
      <w:pPr>
        <w:spacing w:line="480" w:lineRule="auto"/>
        <w:rPr>
          <w:lang w:val="de-DE" w:eastAsia="de-DE"/>
        </w:rPr>
      </w:pPr>
    </w:p>
    <w:tbl>
      <w:tblPr>
        <w:tblW w:w="9198" w:type="dxa"/>
        <w:tblInd w:w="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1276"/>
        <w:gridCol w:w="1701"/>
        <w:gridCol w:w="1276"/>
        <w:gridCol w:w="1275"/>
        <w:gridCol w:w="1701"/>
        <w:gridCol w:w="1241"/>
      </w:tblGrid>
      <w:tr w:rsidR="00CB66E1" w:rsidRPr="00290CE2" w:rsidTr="00697CAF">
        <w:trPr>
          <w:trHeight w:val="315"/>
        </w:trPr>
        <w:tc>
          <w:tcPr>
            <w:tcW w:w="728" w:type="dxa"/>
            <w:shd w:val="clear" w:color="auto" w:fill="auto"/>
            <w:noWrap/>
            <w:vAlign w:val="bottom"/>
            <w:hideMark/>
          </w:tcPr>
          <w:p w:rsidR="00CB66E1" w:rsidRPr="00290CE2" w:rsidRDefault="00CB66E1" w:rsidP="00DB4710">
            <w:pPr>
              <w:spacing w:line="480" w:lineRule="auto"/>
              <w:rPr>
                <w:rFonts w:ascii="Calibri" w:hAnsi="Calibri"/>
                <w:color w:val="000000"/>
                <w:sz w:val="22"/>
                <w:szCs w:val="22"/>
                <w:lang w:eastAsia="en-GB"/>
              </w:rPr>
            </w:pPr>
            <w:r w:rsidRPr="00290CE2">
              <w:rPr>
                <w:rFonts w:ascii="Calibri" w:hAnsi="Calibri"/>
                <w:color w:val="000000"/>
                <w:sz w:val="22"/>
                <w:szCs w:val="22"/>
                <w:lang w:eastAsia="en-GB"/>
              </w:rPr>
              <w:t> </w:t>
            </w:r>
          </w:p>
        </w:tc>
        <w:tc>
          <w:tcPr>
            <w:tcW w:w="4253" w:type="dxa"/>
            <w:gridSpan w:val="3"/>
            <w:shd w:val="clear" w:color="auto" w:fill="auto"/>
            <w:noWrap/>
            <w:vAlign w:val="bottom"/>
            <w:hideMark/>
          </w:tcPr>
          <w:p w:rsidR="00CB66E1" w:rsidRPr="00290CE2" w:rsidRDefault="00CB66E1" w:rsidP="00DB4710">
            <w:pPr>
              <w:spacing w:line="480" w:lineRule="auto"/>
              <w:ind w:right="-55"/>
              <w:jc w:val="center"/>
              <w:rPr>
                <w:rFonts w:ascii="Calibri" w:hAnsi="Calibri"/>
                <w:color w:val="000000"/>
                <w:sz w:val="22"/>
                <w:szCs w:val="22"/>
                <w:lang w:eastAsia="en-GB"/>
              </w:rPr>
            </w:pPr>
            <w:r w:rsidRPr="00290CE2">
              <w:rPr>
                <w:rFonts w:ascii="Calibri" w:hAnsi="Calibri"/>
                <w:color w:val="000000"/>
                <w:sz w:val="22"/>
                <w:szCs w:val="22"/>
                <w:lang w:eastAsia="en-GB"/>
              </w:rPr>
              <w:t xml:space="preserve"> -</w:t>
            </w:r>
            <w:r>
              <w:rPr>
                <w:rFonts w:ascii="Calibri" w:hAnsi="Calibri"/>
                <w:color w:val="000000"/>
                <w:sz w:val="22"/>
                <w:szCs w:val="22"/>
                <w:lang w:eastAsia="en-GB"/>
              </w:rPr>
              <w:t>0.9</w:t>
            </w:r>
            <w:r w:rsidRPr="00290CE2">
              <w:rPr>
                <w:rFonts w:ascii="Calibri" w:hAnsi="Calibri"/>
                <w:color w:val="000000"/>
                <w:sz w:val="22"/>
                <w:szCs w:val="22"/>
                <w:lang w:eastAsia="en-GB"/>
              </w:rPr>
              <w:t xml:space="preserve"> V</w:t>
            </w:r>
          </w:p>
        </w:tc>
        <w:tc>
          <w:tcPr>
            <w:tcW w:w="4217" w:type="dxa"/>
            <w:gridSpan w:val="3"/>
            <w:shd w:val="clear" w:color="auto" w:fill="auto"/>
            <w:noWrap/>
            <w:vAlign w:val="bottom"/>
            <w:hideMark/>
          </w:tcPr>
          <w:p w:rsidR="00CB66E1" w:rsidRPr="00D27EB1" w:rsidRDefault="00CB66E1" w:rsidP="00DB4710">
            <w:pPr>
              <w:spacing w:line="480" w:lineRule="auto"/>
              <w:ind w:right="-196"/>
              <w:jc w:val="center"/>
              <w:rPr>
                <w:rFonts w:ascii="Calibri" w:hAnsi="Calibri"/>
                <w:sz w:val="22"/>
                <w:szCs w:val="22"/>
                <w:lang w:eastAsia="en-GB"/>
              </w:rPr>
            </w:pPr>
            <w:r w:rsidRPr="00D27EB1">
              <w:rPr>
                <w:rFonts w:ascii="Calibri" w:hAnsi="Calibri"/>
                <w:sz w:val="22"/>
                <w:szCs w:val="22"/>
                <w:lang w:eastAsia="en-GB"/>
              </w:rPr>
              <w:t xml:space="preserve"> -0.1 V</w:t>
            </w:r>
          </w:p>
        </w:tc>
      </w:tr>
      <w:tr w:rsidR="005824B3" w:rsidRPr="00290CE2" w:rsidTr="00697CAF">
        <w:trPr>
          <w:trHeight w:val="315"/>
        </w:trPr>
        <w:tc>
          <w:tcPr>
            <w:tcW w:w="728" w:type="dxa"/>
            <w:shd w:val="clear" w:color="auto" w:fill="BFBFBF" w:themeFill="background1" w:themeFillShade="BF"/>
            <w:noWrap/>
            <w:vAlign w:val="bottom"/>
            <w:hideMark/>
          </w:tcPr>
          <w:p w:rsidR="005824B3" w:rsidRPr="00290CE2" w:rsidRDefault="005824B3" w:rsidP="00DB4710">
            <w:pPr>
              <w:spacing w:line="480" w:lineRule="auto"/>
              <w:rPr>
                <w:rFonts w:ascii="Calibri" w:hAnsi="Calibri"/>
                <w:color w:val="000000"/>
                <w:sz w:val="22"/>
                <w:szCs w:val="22"/>
                <w:lang w:eastAsia="en-GB"/>
              </w:rPr>
            </w:pPr>
            <w:r w:rsidRPr="00290CE2">
              <w:rPr>
                <w:rFonts w:ascii="Calibri" w:hAnsi="Calibri"/>
                <w:color w:val="000000"/>
                <w:sz w:val="22"/>
                <w:szCs w:val="22"/>
                <w:lang w:eastAsia="en-GB"/>
              </w:rPr>
              <w:t> </w:t>
            </w:r>
          </w:p>
        </w:tc>
        <w:tc>
          <w:tcPr>
            <w:tcW w:w="1276" w:type="dxa"/>
            <w:shd w:val="clear" w:color="auto" w:fill="BFBFBF" w:themeFill="background1" w:themeFillShade="BF"/>
            <w:noWrap/>
            <w:vAlign w:val="bottom"/>
            <w:hideMark/>
          </w:tcPr>
          <w:p w:rsidR="005824B3" w:rsidRPr="00290CE2" w:rsidRDefault="005824B3"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θ</w:t>
            </w:r>
          </w:p>
        </w:tc>
        <w:tc>
          <w:tcPr>
            <w:tcW w:w="1701" w:type="dxa"/>
            <w:shd w:val="clear" w:color="auto" w:fill="BFBFBF" w:themeFill="background1" w:themeFillShade="BF"/>
            <w:noWrap/>
            <w:vAlign w:val="bottom"/>
            <w:hideMark/>
          </w:tcPr>
          <w:p w:rsidR="005824B3" w:rsidRPr="00290CE2" w:rsidRDefault="00E90B8F"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d-spacing</w:t>
            </w:r>
            <w:r w:rsidR="005824B3">
              <w:rPr>
                <w:rFonts w:ascii="Calibri" w:hAnsi="Calibri"/>
                <w:color w:val="000000"/>
                <w:sz w:val="22"/>
                <w:szCs w:val="22"/>
                <w:lang w:eastAsia="en-GB"/>
              </w:rPr>
              <w:t xml:space="preserve"> (Å)</w:t>
            </w:r>
          </w:p>
        </w:tc>
        <w:tc>
          <w:tcPr>
            <w:tcW w:w="1276" w:type="dxa"/>
            <w:shd w:val="clear" w:color="auto" w:fill="BFBFBF" w:themeFill="background1" w:themeFillShade="BF"/>
            <w:noWrap/>
            <w:vAlign w:val="bottom"/>
            <w:hideMark/>
          </w:tcPr>
          <w:p w:rsidR="005824B3" w:rsidRPr="00290CE2" w:rsidRDefault="005824B3" w:rsidP="00DB4710">
            <w:pPr>
              <w:spacing w:line="480" w:lineRule="auto"/>
              <w:jc w:val="center"/>
              <w:rPr>
                <w:rFonts w:ascii="Calibri" w:hAnsi="Calibri"/>
                <w:color w:val="000000"/>
                <w:sz w:val="22"/>
                <w:szCs w:val="22"/>
                <w:lang w:eastAsia="en-GB"/>
              </w:rPr>
            </w:pPr>
            <w:r>
              <w:rPr>
                <w:rFonts w:ascii="Calibri" w:hAnsi="Calibri"/>
                <w:color w:val="000000"/>
                <w:sz w:val="22"/>
                <w:szCs w:val="22"/>
                <w:lang w:eastAsia="en-GB"/>
              </w:rPr>
              <w:t>σ (Å)</w:t>
            </w:r>
          </w:p>
        </w:tc>
        <w:tc>
          <w:tcPr>
            <w:tcW w:w="1275" w:type="dxa"/>
            <w:shd w:val="clear" w:color="auto" w:fill="BFBFBF" w:themeFill="background1" w:themeFillShade="BF"/>
            <w:noWrap/>
            <w:vAlign w:val="bottom"/>
            <w:hideMark/>
          </w:tcPr>
          <w:p w:rsidR="005824B3" w:rsidRPr="00D27EB1" w:rsidRDefault="00E90B8F" w:rsidP="00DB4710">
            <w:pPr>
              <w:spacing w:line="480" w:lineRule="auto"/>
              <w:jc w:val="center"/>
              <w:rPr>
                <w:rFonts w:ascii="Symbol" w:hAnsi="Symbol"/>
                <w:sz w:val="22"/>
                <w:szCs w:val="22"/>
                <w:lang w:eastAsia="en-GB"/>
              </w:rPr>
            </w:pPr>
            <w:r w:rsidRPr="00D27EB1">
              <w:rPr>
                <w:rFonts w:ascii="Symbol" w:hAnsi="Symbol"/>
                <w:sz w:val="22"/>
                <w:szCs w:val="22"/>
                <w:lang w:eastAsia="en-GB"/>
              </w:rPr>
              <w:t></w:t>
            </w:r>
          </w:p>
        </w:tc>
        <w:tc>
          <w:tcPr>
            <w:tcW w:w="1701" w:type="dxa"/>
            <w:shd w:val="clear" w:color="auto" w:fill="BFBFBF" w:themeFill="background1" w:themeFillShade="BF"/>
            <w:noWrap/>
            <w:vAlign w:val="bottom"/>
            <w:hideMark/>
          </w:tcPr>
          <w:p w:rsidR="005824B3" w:rsidRPr="00D27EB1" w:rsidRDefault="00E90B8F" w:rsidP="00DB4710">
            <w:pPr>
              <w:spacing w:line="480" w:lineRule="auto"/>
              <w:jc w:val="center"/>
              <w:rPr>
                <w:rFonts w:ascii="Calibri" w:hAnsi="Calibri"/>
                <w:sz w:val="22"/>
                <w:szCs w:val="22"/>
                <w:lang w:eastAsia="en-GB"/>
              </w:rPr>
            </w:pPr>
            <w:r w:rsidRPr="00D27EB1">
              <w:rPr>
                <w:rFonts w:ascii="Calibri" w:hAnsi="Calibri"/>
                <w:sz w:val="22"/>
                <w:szCs w:val="22"/>
                <w:lang w:eastAsia="en-GB"/>
              </w:rPr>
              <w:t>d</w:t>
            </w:r>
            <w:r w:rsidR="005824B3" w:rsidRPr="00D27EB1">
              <w:rPr>
                <w:rFonts w:ascii="Calibri" w:hAnsi="Calibri"/>
                <w:sz w:val="22"/>
                <w:szCs w:val="22"/>
                <w:lang w:eastAsia="en-GB"/>
              </w:rPr>
              <w:t>-spacing</w:t>
            </w:r>
            <w:r w:rsidRPr="00D27EB1">
              <w:rPr>
                <w:rFonts w:ascii="Calibri" w:hAnsi="Calibri"/>
                <w:sz w:val="22"/>
                <w:szCs w:val="22"/>
                <w:lang w:eastAsia="en-GB"/>
              </w:rPr>
              <w:t xml:space="preserve"> (Å)</w:t>
            </w:r>
          </w:p>
        </w:tc>
        <w:tc>
          <w:tcPr>
            <w:tcW w:w="1241" w:type="dxa"/>
            <w:shd w:val="clear" w:color="auto" w:fill="BFBFBF" w:themeFill="background1" w:themeFillShade="BF"/>
            <w:noWrap/>
            <w:vAlign w:val="bottom"/>
            <w:hideMark/>
          </w:tcPr>
          <w:p w:rsidR="005824B3" w:rsidRPr="00D27EB1" w:rsidRDefault="00E90B8F" w:rsidP="00DB4710">
            <w:pPr>
              <w:spacing w:line="480" w:lineRule="auto"/>
              <w:jc w:val="center"/>
              <w:rPr>
                <w:rFonts w:ascii="Calibri" w:hAnsi="Calibri"/>
                <w:sz w:val="22"/>
                <w:szCs w:val="22"/>
                <w:lang w:eastAsia="en-GB"/>
              </w:rPr>
            </w:pPr>
            <w:r w:rsidRPr="00D27EB1">
              <w:rPr>
                <w:rFonts w:ascii="Calibri" w:hAnsi="Calibri"/>
                <w:sz w:val="22"/>
                <w:szCs w:val="22"/>
                <w:lang w:eastAsia="en-GB"/>
              </w:rPr>
              <w:t>σ (Å)</w:t>
            </w:r>
          </w:p>
        </w:tc>
      </w:tr>
      <w:tr w:rsidR="009529F7" w:rsidRPr="003D463C" w:rsidTr="00697CAF">
        <w:trPr>
          <w:trHeight w:val="300"/>
        </w:trPr>
        <w:tc>
          <w:tcPr>
            <w:tcW w:w="728" w:type="dxa"/>
            <w:shd w:val="clear" w:color="auto" w:fill="auto"/>
            <w:noWrap/>
            <w:vAlign w:val="center"/>
            <w:hideMark/>
          </w:tcPr>
          <w:p w:rsidR="009529F7" w:rsidRPr="00371BDE" w:rsidRDefault="009529F7"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Au</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96 ± 0.14</w:t>
            </w:r>
          </w:p>
        </w:tc>
        <w:tc>
          <w:tcPr>
            <w:tcW w:w="1701"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sidRPr="00371BDE">
              <w:rPr>
                <w:rFonts w:ascii="Calibri" w:hAnsi="Calibri"/>
                <w:color w:val="000000"/>
                <w:kern w:val="24"/>
                <w:sz w:val="22"/>
                <w:szCs w:val="22"/>
              </w:rPr>
              <w:t>2.3</w:t>
            </w:r>
            <w:r w:rsidR="00EE57B6">
              <w:rPr>
                <w:rFonts w:ascii="Calibri" w:hAnsi="Calibri"/>
                <w:color w:val="000000"/>
                <w:kern w:val="24"/>
                <w:sz w:val="22"/>
                <w:szCs w:val="22"/>
              </w:rPr>
              <w:t>89</w:t>
            </w:r>
            <w:r>
              <w:rPr>
                <w:rFonts w:ascii="Calibri" w:hAnsi="Calibri"/>
                <w:color w:val="000000"/>
                <w:kern w:val="24"/>
                <w:sz w:val="22"/>
                <w:szCs w:val="22"/>
              </w:rPr>
              <w:t xml:space="preserve"> ± 0.014</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sidRPr="00371BDE">
              <w:rPr>
                <w:rFonts w:ascii="Calibri" w:hAnsi="Calibri"/>
                <w:color w:val="000000"/>
                <w:kern w:val="24"/>
                <w:sz w:val="22"/>
                <w:szCs w:val="22"/>
              </w:rPr>
              <w:t>0.</w:t>
            </w:r>
            <w:r>
              <w:rPr>
                <w:rFonts w:ascii="Calibri" w:hAnsi="Calibri"/>
                <w:color w:val="000000"/>
                <w:kern w:val="24"/>
                <w:sz w:val="22"/>
                <w:szCs w:val="22"/>
              </w:rPr>
              <w:t>12 ± 0.08</w:t>
            </w:r>
          </w:p>
        </w:tc>
        <w:tc>
          <w:tcPr>
            <w:tcW w:w="1275" w:type="dxa"/>
            <w:shd w:val="clear" w:color="auto" w:fill="auto"/>
            <w:noWrap/>
            <w:vAlign w:val="center"/>
            <w:hideMark/>
          </w:tcPr>
          <w:p w:rsidR="009529F7" w:rsidRPr="00D27EB1" w:rsidRDefault="009529F7"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96 ± 0.14</w:t>
            </w:r>
          </w:p>
        </w:tc>
        <w:tc>
          <w:tcPr>
            <w:tcW w:w="1701" w:type="dxa"/>
            <w:shd w:val="clear" w:color="auto" w:fill="auto"/>
            <w:noWrap/>
            <w:vAlign w:val="center"/>
            <w:hideMark/>
          </w:tcPr>
          <w:p w:rsidR="009529F7" w:rsidRPr="00D27EB1"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2.397</w:t>
            </w:r>
            <w:r w:rsidR="009529F7" w:rsidRPr="00D27EB1">
              <w:rPr>
                <w:rFonts w:ascii="Calibri" w:hAnsi="Calibri"/>
                <w:kern w:val="24"/>
                <w:sz w:val="22"/>
                <w:szCs w:val="22"/>
              </w:rPr>
              <w:t xml:space="preserve"> ± 0.014</w:t>
            </w:r>
          </w:p>
        </w:tc>
        <w:tc>
          <w:tcPr>
            <w:tcW w:w="1241" w:type="dxa"/>
            <w:shd w:val="clear" w:color="auto" w:fill="auto"/>
            <w:noWrap/>
            <w:vAlign w:val="center"/>
            <w:hideMark/>
          </w:tcPr>
          <w:p w:rsidR="009529F7" w:rsidRPr="00D27EB1" w:rsidRDefault="009529F7"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12 ± 0.08</w:t>
            </w:r>
          </w:p>
        </w:tc>
      </w:tr>
      <w:tr w:rsidR="009529F7" w:rsidRPr="003D463C" w:rsidTr="00697CAF">
        <w:trPr>
          <w:trHeight w:val="300"/>
        </w:trPr>
        <w:tc>
          <w:tcPr>
            <w:tcW w:w="728" w:type="dxa"/>
            <w:shd w:val="clear" w:color="auto" w:fill="auto"/>
            <w:noWrap/>
            <w:vAlign w:val="center"/>
            <w:hideMark/>
          </w:tcPr>
          <w:p w:rsidR="009529F7" w:rsidRPr="00371BDE" w:rsidRDefault="009529F7"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 xml:space="preserve">Ag 1 </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sidRPr="00371BDE">
              <w:rPr>
                <w:rFonts w:ascii="Calibri" w:hAnsi="Calibri"/>
                <w:color w:val="000000"/>
                <w:kern w:val="24"/>
                <w:sz w:val="22"/>
                <w:szCs w:val="22"/>
              </w:rPr>
              <w:t>1</w:t>
            </w:r>
            <w:r>
              <w:rPr>
                <w:rFonts w:ascii="Calibri" w:hAnsi="Calibri"/>
                <w:color w:val="000000"/>
                <w:kern w:val="24"/>
                <w:sz w:val="22"/>
                <w:szCs w:val="22"/>
              </w:rPr>
              <w:t xml:space="preserve"> ± 0.1</w:t>
            </w:r>
          </w:p>
        </w:tc>
        <w:tc>
          <w:tcPr>
            <w:tcW w:w="1701" w:type="dxa"/>
            <w:shd w:val="clear" w:color="auto" w:fill="auto"/>
            <w:noWrap/>
            <w:vAlign w:val="center"/>
            <w:hideMark/>
          </w:tcPr>
          <w:p w:rsidR="009529F7" w:rsidRPr="00371BDE" w:rsidRDefault="00E90B8F"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28</w:t>
            </w:r>
            <w:r w:rsidR="009529F7">
              <w:rPr>
                <w:rFonts w:ascii="Calibri" w:hAnsi="Calibri"/>
                <w:color w:val="000000"/>
                <w:kern w:val="24"/>
                <w:sz w:val="22"/>
                <w:szCs w:val="22"/>
              </w:rPr>
              <w:t xml:space="preserve"> ±</w:t>
            </w:r>
            <w:r w:rsidR="009529F7" w:rsidRPr="00371BDE">
              <w:rPr>
                <w:rFonts w:ascii="Calibri" w:hAnsi="Calibri"/>
                <w:color w:val="000000"/>
                <w:kern w:val="24"/>
                <w:sz w:val="22"/>
                <w:szCs w:val="22"/>
              </w:rPr>
              <w:t xml:space="preserve"> </w:t>
            </w:r>
            <w:r w:rsidR="009529F7">
              <w:rPr>
                <w:rFonts w:ascii="Calibri" w:hAnsi="Calibri"/>
                <w:color w:val="000000"/>
                <w:kern w:val="24"/>
                <w:sz w:val="22"/>
                <w:szCs w:val="22"/>
              </w:rPr>
              <w:t>0.04</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07 ± 0.</w:t>
            </w:r>
            <w:r w:rsidR="00EE57B6">
              <w:rPr>
                <w:rFonts w:ascii="Calibri" w:hAnsi="Calibri"/>
                <w:color w:val="000000"/>
                <w:kern w:val="24"/>
                <w:sz w:val="22"/>
                <w:szCs w:val="22"/>
              </w:rPr>
              <w:t>04</w:t>
            </w:r>
          </w:p>
        </w:tc>
        <w:tc>
          <w:tcPr>
            <w:tcW w:w="1275" w:type="dxa"/>
            <w:shd w:val="clear" w:color="auto" w:fill="auto"/>
            <w:noWrap/>
            <w:vAlign w:val="center"/>
            <w:hideMark/>
          </w:tcPr>
          <w:p w:rsidR="009529F7" w:rsidRPr="00D27EB1" w:rsidRDefault="009529F7"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1 ± 0.1</w:t>
            </w:r>
          </w:p>
        </w:tc>
        <w:tc>
          <w:tcPr>
            <w:tcW w:w="1701" w:type="dxa"/>
            <w:shd w:val="clear" w:color="auto" w:fill="auto"/>
            <w:noWrap/>
            <w:vAlign w:val="center"/>
            <w:hideMark/>
          </w:tcPr>
          <w:p w:rsidR="009529F7" w:rsidRPr="00D27EB1" w:rsidRDefault="00E90B8F"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2.28</w:t>
            </w:r>
            <w:r w:rsidR="009529F7" w:rsidRPr="00D27EB1">
              <w:rPr>
                <w:rFonts w:ascii="Calibri" w:hAnsi="Calibri"/>
                <w:kern w:val="24"/>
                <w:sz w:val="22"/>
                <w:szCs w:val="22"/>
              </w:rPr>
              <w:t xml:space="preserve"> ± 0.04</w:t>
            </w:r>
          </w:p>
        </w:tc>
        <w:tc>
          <w:tcPr>
            <w:tcW w:w="1241" w:type="dxa"/>
            <w:shd w:val="clear" w:color="auto" w:fill="auto"/>
            <w:noWrap/>
            <w:vAlign w:val="center"/>
            <w:hideMark/>
          </w:tcPr>
          <w:p w:rsidR="009529F7" w:rsidRPr="00D27EB1"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2</w:t>
            </w:r>
            <w:r w:rsidR="009529F7" w:rsidRPr="00D27EB1">
              <w:rPr>
                <w:rFonts w:ascii="Calibri" w:hAnsi="Calibri"/>
                <w:kern w:val="24"/>
                <w:sz w:val="22"/>
                <w:szCs w:val="22"/>
              </w:rPr>
              <w:t xml:space="preserve"> ± 0.0</w:t>
            </w:r>
            <w:r>
              <w:rPr>
                <w:rFonts w:ascii="Calibri" w:hAnsi="Calibri"/>
                <w:kern w:val="24"/>
                <w:sz w:val="22"/>
                <w:szCs w:val="22"/>
              </w:rPr>
              <w:t>5</w:t>
            </w:r>
          </w:p>
        </w:tc>
      </w:tr>
      <w:tr w:rsidR="009529F7" w:rsidRPr="003D463C" w:rsidTr="00697CAF">
        <w:trPr>
          <w:trHeight w:val="315"/>
        </w:trPr>
        <w:tc>
          <w:tcPr>
            <w:tcW w:w="728" w:type="dxa"/>
            <w:shd w:val="clear" w:color="auto" w:fill="auto"/>
            <w:noWrap/>
            <w:vAlign w:val="center"/>
            <w:hideMark/>
          </w:tcPr>
          <w:p w:rsidR="009529F7" w:rsidRPr="00371BDE" w:rsidRDefault="009529F7" w:rsidP="00DB4710">
            <w:pPr>
              <w:pStyle w:val="NormalWeb"/>
              <w:spacing w:before="0" w:beforeAutospacing="0" w:after="0" w:afterAutospacing="0" w:line="480" w:lineRule="auto"/>
              <w:rPr>
                <w:rFonts w:ascii="Arial" w:hAnsi="Arial" w:cs="Arial"/>
                <w:sz w:val="22"/>
                <w:szCs w:val="22"/>
              </w:rPr>
            </w:pPr>
            <w:r w:rsidRPr="00371BDE">
              <w:rPr>
                <w:rFonts w:ascii="Calibri" w:hAnsi="Calibri"/>
                <w:color w:val="000000"/>
                <w:kern w:val="24"/>
                <w:sz w:val="22"/>
                <w:szCs w:val="22"/>
              </w:rPr>
              <w:t xml:space="preserve">Ag 2 </w:t>
            </w:r>
          </w:p>
        </w:tc>
        <w:tc>
          <w:tcPr>
            <w:tcW w:w="1276" w:type="dxa"/>
            <w:shd w:val="clear" w:color="auto" w:fill="auto"/>
            <w:noWrap/>
            <w:vAlign w:val="center"/>
            <w:hideMark/>
          </w:tcPr>
          <w:p w:rsidR="009529F7" w:rsidRPr="00371BDE" w:rsidRDefault="009529F7" w:rsidP="00DB4710">
            <w:pPr>
              <w:pStyle w:val="NormalWeb"/>
              <w:spacing w:before="0" w:beforeAutospacing="0" w:after="0" w:afterAutospacing="0" w:line="480" w:lineRule="auto"/>
              <w:jc w:val="center"/>
              <w:rPr>
                <w:rFonts w:ascii="Arial" w:hAnsi="Arial" w:cs="Arial"/>
                <w:sz w:val="22"/>
                <w:szCs w:val="22"/>
              </w:rPr>
            </w:pPr>
            <w:r w:rsidRPr="00371BDE">
              <w:rPr>
                <w:rFonts w:ascii="Calibri" w:hAnsi="Calibri"/>
                <w:color w:val="000000"/>
                <w:kern w:val="24"/>
                <w:sz w:val="22"/>
                <w:szCs w:val="22"/>
              </w:rPr>
              <w:t>1</w:t>
            </w:r>
            <w:r w:rsidR="00EE57B6">
              <w:rPr>
                <w:rFonts w:ascii="Calibri" w:hAnsi="Calibri"/>
                <w:color w:val="000000"/>
                <w:kern w:val="24"/>
                <w:sz w:val="22"/>
                <w:szCs w:val="22"/>
              </w:rPr>
              <w:t xml:space="preserve"> ± 0.</w:t>
            </w:r>
            <w:r>
              <w:rPr>
                <w:rFonts w:ascii="Calibri" w:hAnsi="Calibri"/>
                <w:color w:val="000000"/>
                <w:kern w:val="24"/>
                <w:sz w:val="22"/>
                <w:szCs w:val="22"/>
              </w:rPr>
              <w:t>1</w:t>
            </w:r>
          </w:p>
        </w:tc>
        <w:tc>
          <w:tcPr>
            <w:tcW w:w="1701" w:type="dxa"/>
            <w:shd w:val="clear" w:color="auto" w:fill="auto"/>
            <w:noWrap/>
            <w:vAlign w:val="center"/>
            <w:hideMark/>
          </w:tcPr>
          <w:p w:rsidR="009529F7" w:rsidRPr="00371BDE" w:rsidRDefault="00E90B8F"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50</w:t>
            </w:r>
            <w:r w:rsidR="009529F7">
              <w:rPr>
                <w:rFonts w:ascii="Calibri" w:hAnsi="Calibri"/>
                <w:color w:val="000000"/>
                <w:kern w:val="24"/>
                <w:sz w:val="22"/>
                <w:szCs w:val="22"/>
              </w:rPr>
              <w:t xml:space="preserve"> ± 0.07</w:t>
            </w:r>
          </w:p>
        </w:tc>
        <w:tc>
          <w:tcPr>
            <w:tcW w:w="1276" w:type="dxa"/>
            <w:shd w:val="clear" w:color="auto" w:fill="auto"/>
            <w:noWrap/>
            <w:vAlign w:val="center"/>
            <w:hideMark/>
          </w:tcPr>
          <w:p w:rsidR="009529F7" w:rsidRPr="00371BDE"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29 ± 0.1</w:t>
            </w:r>
            <w:r w:rsidR="009529F7">
              <w:rPr>
                <w:rFonts w:ascii="Calibri" w:hAnsi="Calibri"/>
                <w:color w:val="000000"/>
                <w:kern w:val="24"/>
                <w:sz w:val="22"/>
                <w:szCs w:val="22"/>
              </w:rPr>
              <w:t>5</w:t>
            </w:r>
          </w:p>
        </w:tc>
        <w:tc>
          <w:tcPr>
            <w:tcW w:w="1275" w:type="dxa"/>
            <w:shd w:val="clear" w:color="auto" w:fill="auto"/>
            <w:noWrap/>
            <w:vAlign w:val="center"/>
            <w:hideMark/>
          </w:tcPr>
          <w:p w:rsidR="009529F7" w:rsidRPr="00D27EB1" w:rsidRDefault="004B770D"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1 ± 0.</w:t>
            </w:r>
            <w:r w:rsidR="009529F7" w:rsidRPr="00D27EB1">
              <w:rPr>
                <w:rFonts w:ascii="Calibri" w:hAnsi="Calibri"/>
                <w:kern w:val="24"/>
                <w:sz w:val="22"/>
                <w:szCs w:val="22"/>
              </w:rPr>
              <w:t>1</w:t>
            </w:r>
          </w:p>
        </w:tc>
        <w:tc>
          <w:tcPr>
            <w:tcW w:w="1701" w:type="dxa"/>
            <w:shd w:val="clear" w:color="auto" w:fill="auto"/>
            <w:noWrap/>
            <w:vAlign w:val="center"/>
            <w:hideMark/>
          </w:tcPr>
          <w:p w:rsidR="009529F7" w:rsidRPr="00D27EB1" w:rsidRDefault="00E90B8F"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2.50</w:t>
            </w:r>
            <w:r w:rsidR="009529F7" w:rsidRPr="00D27EB1">
              <w:rPr>
                <w:rFonts w:ascii="Calibri" w:hAnsi="Calibri"/>
                <w:kern w:val="24"/>
                <w:sz w:val="22"/>
                <w:szCs w:val="22"/>
              </w:rPr>
              <w:t xml:space="preserve"> ± 0.07</w:t>
            </w:r>
          </w:p>
        </w:tc>
        <w:tc>
          <w:tcPr>
            <w:tcW w:w="1241" w:type="dxa"/>
            <w:shd w:val="clear" w:color="auto" w:fill="auto"/>
            <w:noWrap/>
            <w:vAlign w:val="center"/>
            <w:hideMark/>
          </w:tcPr>
          <w:p w:rsidR="009529F7" w:rsidRPr="00D27EB1"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4</w:t>
            </w:r>
            <w:r w:rsidR="009529F7" w:rsidRPr="00D27EB1">
              <w:rPr>
                <w:rFonts w:ascii="Calibri" w:hAnsi="Calibri"/>
                <w:kern w:val="24"/>
                <w:sz w:val="22"/>
                <w:szCs w:val="22"/>
              </w:rPr>
              <w:t xml:space="preserve"> ± 0.</w:t>
            </w:r>
            <w:r>
              <w:rPr>
                <w:rFonts w:ascii="Calibri" w:hAnsi="Calibri"/>
                <w:kern w:val="24"/>
                <w:sz w:val="22"/>
                <w:szCs w:val="22"/>
              </w:rPr>
              <w:t>2</w:t>
            </w:r>
          </w:p>
        </w:tc>
      </w:tr>
      <w:tr w:rsidR="00CB66E1" w:rsidRPr="003D463C" w:rsidTr="00697CAF">
        <w:trPr>
          <w:trHeight w:val="315"/>
        </w:trPr>
        <w:tc>
          <w:tcPr>
            <w:tcW w:w="728" w:type="dxa"/>
            <w:shd w:val="clear" w:color="auto" w:fill="auto"/>
            <w:noWrap/>
            <w:vAlign w:val="center"/>
            <w:hideMark/>
          </w:tcPr>
          <w:p w:rsidR="00CB66E1" w:rsidRPr="00371BDE" w:rsidRDefault="00CB66E1" w:rsidP="00DB4710">
            <w:pPr>
              <w:pStyle w:val="NormalWeb"/>
              <w:spacing w:before="0" w:beforeAutospacing="0" w:after="0" w:afterAutospacing="0" w:line="480" w:lineRule="auto"/>
              <w:rPr>
                <w:rFonts w:ascii="Arial" w:hAnsi="Arial" w:cs="Arial"/>
                <w:sz w:val="22"/>
                <w:szCs w:val="22"/>
                <w:vertAlign w:val="superscript"/>
              </w:rPr>
            </w:pPr>
            <w:r w:rsidRPr="00371BDE">
              <w:rPr>
                <w:rFonts w:ascii="Calibri" w:hAnsi="Calibri"/>
                <w:color w:val="000000"/>
                <w:kern w:val="24"/>
                <w:sz w:val="22"/>
                <w:szCs w:val="22"/>
              </w:rPr>
              <w:t>O</w:t>
            </w:r>
            <w:r>
              <w:rPr>
                <w:rFonts w:ascii="Calibri" w:hAnsi="Calibri"/>
                <w:color w:val="000000"/>
                <w:kern w:val="24"/>
                <w:sz w:val="22"/>
                <w:szCs w:val="22"/>
              </w:rPr>
              <w:t>H</w:t>
            </w:r>
            <w:r>
              <w:rPr>
                <w:rFonts w:ascii="Calibri" w:hAnsi="Calibri"/>
                <w:color w:val="000000"/>
                <w:kern w:val="24"/>
                <w:sz w:val="22"/>
                <w:szCs w:val="22"/>
                <w:vertAlign w:val="superscript"/>
              </w:rPr>
              <w:t>-</w:t>
            </w:r>
          </w:p>
        </w:tc>
        <w:tc>
          <w:tcPr>
            <w:tcW w:w="1276" w:type="dxa"/>
            <w:shd w:val="clear" w:color="auto" w:fill="auto"/>
            <w:noWrap/>
            <w:vAlign w:val="center"/>
            <w:hideMark/>
          </w:tcPr>
          <w:p w:rsidR="00CB66E1" w:rsidRPr="00371BDE" w:rsidRDefault="00CB66E1" w:rsidP="00DB4710">
            <w:pPr>
              <w:spacing w:line="480" w:lineRule="auto"/>
              <w:rPr>
                <w:rFonts w:ascii="Arial" w:hAnsi="Arial" w:cs="Arial"/>
                <w:sz w:val="22"/>
                <w:szCs w:val="22"/>
              </w:rPr>
            </w:pPr>
          </w:p>
        </w:tc>
        <w:tc>
          <w:tcPr>
            <w:tcW w:w="1701" w:type="dxa"/>
            <w:shd w:val="clear" w:color="auto" w:fill="auto"/>
            <w:noWrap/>
            <w:vAlign w:val="center"/>
            <w:hideMark/>
          </w:tcPr>
          <w:p w:rsidR="00CB66E1" w:rsidRPr="00371BDE" w:rsidRDefault="00CB66E1" w:rsidP="00DB4710">
            <w:pPr>
              <w:spacing w:line="480" w:lineRule="auto"/>
              <w:rPr>
                <w:rFonts w:ascii="Arial" w:hAnsi="Arial" w:cs="Arial"/>
                <w:sz w:val="22"/>
                <w:szCs w:val="22"/>
              </w:rPr>
            </w:pPr>
          </w:p>
        </w:tc>
        <w:tc>
          <w:tcPr>
            <w:tcW w:w="1276" w:type="dxa"/>
            <w:shd w:val="clear" w:color="auto" w:fill="auto"/>
            <w:noWrap/>
            <w:vAlign w:val="center"/>
            <w:hideMark/>
          </w:tcPr>
          <w:p w:rsidR="00CB66E1" w:rsidRPr="00371BDE" w:rsidRDefault="00CB66E1" w:rsidP="00DB4710">
            <w:pPr>
              <w:spacing w:line="480" w:lineRule="auto"/>
              <w:rPr>
                <w:rFonts w:ascii="Arial" w:hAnsi="Arial" w:cs="Arial"/>
                <w:sz w:val="22"/>
                <w:szCs w:val="22"/>
              </w:rPr>
            </w:pPr>
          </w:p>
        </w:tc>
        <w:tc>
          <w:tcPr>
            <w:tcW w:w="1275" w:type="dxa"/>
            <w:shd w:val="clear" w:color="auto" w:fill="auto"/>
            <w:noWrap/>
            <w:vAlign w:val="center"/>
            <w:hideMark/>
          </w:tcPr>
          <w:p w:rsidR="00CB66E1" w:rsidRPr="00D27EB1" w:rsidRDefault="00EE57B6"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w:t>
            </w:r>
            <w:r w:rsidR="00A90929">
              <w:rPr>
                <w:rFonts w:ascii="Calibri" w:hAnsi="Calibri"/>
                <w:kern w:val="24"/>
                <w:sz w:val="22"/>
                <w:szCs w:val="22"/>
              </w:rPr>
              <w:t>6</w:t>
            </w:r>
            <w:r w:rsidR="005824B3" w:rsidRPr="00D27EB1">
              <w:rPr>
                <w:rFonts w:ascii="Calibri" w:hAnsi="Calibri"/>
                <w:kern w:val="24"/>
                <w:sz w:val="22"/>
                <w:szCs w:val="22"/>
              </w:rPr>
              <w:t xml:space="preserve"> ± </w:t>
            </w:r>
            <w:r w:rsidR="00640671" w:rsidRPr="00D27EB1">
              <w:rPr>
                <w:rFonts w:ascii="Calibri" w:hAnsi="Calibri"/>
                <w:kern w:val="24"/>
                <w:sz w:val="22"/>
                <w:szCs w:val="22"/>
              </w:rPr>
              <w:t>0.</w:t>
            </w:r>
            <w:r w:rsidR="00A90929">
              <w:rPr>
                <w:rFonts w:ascii="Calibri" w:hAnsi="Calibri"/>
                <w:kern w:val="24"/>
                <w:sz w:val="22"/>
                <w:szCs w:val="22"/>
              </w:rPr>
              <w:t>2</w:t>
            </w:r>
          </w:p>
        </w:tc>
        <w:tc>
          <w:tcPr>
            <w:tcW w:w="1701" w:type="dxa"/>
            <w:shd w:val="clear" w:color="auto" w:fill="auto"/>
            <w:noWrap/>
            <w:vAlign w:val="center"/>
            <w:hideMark/>
          </w:tcPr>
          <w:p w:rsidR="00CB66E1" w:rsidRPr="00D27EB1" w:rsidRDefault="009529F7"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3.</w:t>
            </w:r>
            <w:r w:rsidR="00E90B8F" w:rsidRPr="00D27EB1">
              <w:rPr>
                <w:rFonts w:ascii="Calibri" w:hAnsi="Calibri"/>
                <w:kern w:val="24"/>
                <w:sz w:val="22"/>
                <w:szCs w:val="22"/>
              </w:rPr>
              <w:t>1</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E90B8F" w:rsidRPr="00D27EB1">
              <w:rPr>
                <w:rFonts w:ascii="Calibri" w:hAnsi="Calibri"/>
                <w:kern w:val="24"/>
                <w:sz w:val="22"/>
                <w:szCs w:val="22"/>
              </w:rPr>
              <w:t>0.</w:t>
            </w:r>
            <w:r w:rsidR="00F91934" w:rsidRPr="00D27EB1">
              <w:rPr>
                <w:rFonts w:ascii="Calibri" w:hAnsi="Calibri"/>
                <w:kern w:val="24"/>
                <w:sz w:val="22"/>
                <w:szCs w:val="22"/>
              </w:rPr>
              <w:t>5</w:t>
            </w:r>
          </w:p>
        </w:tc>
        <w:tc>
          <w:tcPr>
            <w:tcW w:w="1241" w:type="dxa"/>
            <w:shd w:val="clear" w:color="auto" w:fill="auto"/>
            <w:noWrap/>
            <w:vAlign w:val="center"/>
            <w:hideMark/>
          </w:tcPr>
          <w:p w:rsidR="00CB66E1" w:rsidRPr="00D27EB1" w:rsidRDefault="00CB66E1"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w:t>
            </w:r>
            <w:r w:rsidR="00F91934" w:rsidRPr="00D27EB1">
              <w:rPr>
                <w:rFonts w:ascii="Calibri" w:hAnsi="Calibri"/>
                <w:kern w:val="24"/>
                <w:sz w:val="22"/>
                <w:szCs w:val="22"/>
              </w:rPr>
              <w:t>3</w:t>
            </w:r>
            <w:r w:rsidR="005824B3" w:rsidRPr="00D27EB1">
              <w:rPr>
                <w:rFonts w:ascii="Calibri" w:hAnsi="Calibri"/>
                <w:kern w:val="24"/>
                <w:sz w:val="22"/>
                <w:szCs w:val="22"/>
              </w:rPr>
              <w:t xml:space="preserve"> ±</w:t>
            </w:r>
            <w:r w:rsidRPr="00D27EB1">
              <w:rPr>
                <w:rFonts w:ascii="Calibri" w:hAnsi="Calibri"/>
                <w:kern w:val="24"/>
                <w:sz w:val="22"/>
                <w:szCs w:val="22"/>
              </w:rPr>
              <w:t xml:space="preserve"> </w:t>
            </w:r>
            <w:r w:rsidR="00E90B8F" w:rsidRPr="00D27EB1">
              <w:rPr>
                <w:rFonts w:ascii="Calibri" w:hAnsi="Calibri"/>
                <w:kern w:val="24"/>
                <w:sz w:val="22"/>
                <w:szCs w:val="22"/>
              </w:rPr>
              <w:t>0.3</w:t>
            </w:r>
          </w:p>
        </w:tc>
      </w:tr>
    </w:tbl>
    <w:p w:rsidR="00CB66E1" w:rsidRDefault="00CB66E1" w:rsidP="00DB4710">
      <w:pPr>
        <w:spacing w:line="480" w:lineRule="auto"/>
        <w:rPr>
          <w:lang w:val="de-DE" w:eastAsia="de-DE"/>
        </w:rPr>
      </w:pPr>
    </w:p>
    <w:p w:rsidR="00DB4710" w:rsidRDefault="00DB4710" w:rsidP="00DB4710">
      <w:pPr>
        <w:spacing w:line="480" w:lineRule="auto"/>
        <w:jc w:val="both"/>
        <w:rPr>
          <w:b/>
          <w:bCs/>
        </w:rPr>
      </w:pPr>
    </w:p>
    <w:p w:rsidR="00DB4710" w:rsidRDefault="00DB4710">
      <w:pPr>
        <w:rPr>
          <w:b/>
          <w:bCs/>
        </w:rPr>
      </w:pPr>
      <w:r>
        <w:rPr>
          <w:b/>
          <w:bCs/>
        </w:rPr>
        <w:br w:type="page"/>
      </w:r>
    </w:p>
    <w:p w:rsidR="00DB4710" w:rsidRPr="00DD17FC" w:rsidRDefault="00DB4710" w:rsidP="00DB4710">
      <w:pPr>
        <w:spacing w:line="480" w:lineRule="auto"/>
        <w:jc w:val="both"/>
        <w:rPr>
          <w:b/>
          <w:bCs/>
        </w:rPr>
      </w:pPr>
      <w:r w:rsidRPr="00F87430">
        <w:rPr>
          <w:b/>
          <w:bCs/>
        </w:rPr>
        <w:lastRenderedPageBreak/>
        <w:t xml:space="preserve">Table </w:t>
      </w:r>
      <w:r>
        <w:rPr>
          <w:b/>
          <w:bCs/>
        </w:rPr>
        <w:t>3.</w:t>
      </w:r>
      <w:r>
        <w:rPr>
          <w:bCs/>
        </w:rPr>
        <w:t xml:space="preserve"> </w:t>
      </w:r>
      <w:r w:rsidR="00DD17FC">
        <w:t>Structural parameters used to obtain the fit to the CTR data shown by the solid lines in Figure 5, measured on the 1 ML Ag/Au(111) electrode</w:t>
      </w:r>
      <w:r w:rsidR="00DD17FC" w:rsidRPr="00A13826">
        <w:t xml:space="preserve"> in </w:t>
      </w:r>
      <w:r w:rsidR="00DD17FC">
        <w:t>0.1 M KOH</w:t>
      </w:r>
      <w:r w:rsidR="00DD17FC" w:rsidRPr="00A13826">
        <w:t xml:space="preserve"> at </w:t>
      </w:r>
      <w:r w:rsidR="00DD17FC">
        <w:t>-1.0</w:t>
      </w:r>
      <w:r w:rsidR="00DD17FC" w:rsidRPr="00A13826">
        <w:t xml:space="preserve"> V</w:t>
      </w:r>
      <w:r w:rsidR="00DD17FC">
        <w:t xml:space="preserve"> and -0.2 V. </w:t>
      </w:r>
    </w:p>
    <w:p w:rsidR="00CB66E1" w:rsidRDefault="00CB66E1" w:rsidP="00DB4710">
      <w:pPr>
        <w:spacing w:line="480" w:lineRule="auto"/>
        <w:rPr>
          <w:lang w:val="de-DE" w:eastAsia="de-DE"/>
        </w:rPr>
      </w:pPr>
    </w:p>
    <w:tbl>
      <w:tblPr>
        <w:tblW w:w="9198" w:type="dxa"/>
        <w:tblInd w:w="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8"/>
        <w:gridCol w:w="1276"/>
        <w:gridCol w:w="1701"/>
        <w:gridCol w:w="1276"/>
        <w:gridCol w:w="1275"/>
        <w:gridCol w:w="1701"/>
        <w:gridCol w:w="1241"/>
      </w:tblGrid>
      <w:tr w:rsidR="00CB66E1" w:rsidRPr="00290CE2" w:rsidTr="00AC708A">
        <w:trPr>
          <w:trHeight w:val="315"/>
        </w:trPr>
        <w:tc>
          <w:tcPr>
            <w:tcW w:w="728" w:type="dxa"/>
            <w:shd w:val="clear" w:color="auto" w:fill="auto"/>
            <w:noWrap/>
            <w:vAlign w:val="bottom"/>
            <w:hideMark/>
          </w:tcPr>
          <w:p w:rsidR="00CB66E1" w:rsidRPr="00290CE2" w:rsidRDefault="00CB66E1" w:rsidP="00DB4710">
            <w:pPr>
              <w:spacing w:line="480" w:lineRule="auto"/>
              <w:rPr>
                <w:rFonts w:ascii="Calibri" w:hAnsi="Calibri"/>
                <w:color w:val="000000"/>
                <w:sz w:val="22"/>
                <w:szCs w:val="22"/>
                <w:lang w:eastAsia="en-GB"/>
              </w:rPr>
            </w:pPr>
            <w:r w:rsidRPr="00290CE2">
              <w:rPr>
                <w:rFonts w:ascii="Calibri" w:hAnsi="Calibri"/>
                <w:color w:val="000000"/>
                <w:sz w:val="22"/>
                <w:szCs w:val="22"/>
                <w:lang w:eastAsia="en-GB"/>
              </w:rPr>
              <w:t> </w:t>
            </w:r>
          </w:p>
        </w:tc>
        <w:tc>
          <w:tcPr>
            <w:tcW w:w="4253" w:type="dxa"/>
            <w:gridSpan w:val="3"/>
            <w:shd w:val="clear" w:color="auto" w:fill="auto"/>
            <w:noWrap/>
            <w:vAlign w:val="bottom"/>
            <w:hideMark/>
          </w:tcPr>
          <w:p w:rsidR="00CB66E1" w:rsidRPr="005824B3" w:rsidRDefault="00CB66E1" w:rsidP="00DB4710">
            <w:pPr>
              <w:spacing w:line="480" w:lineRule="auto"/>
              <w:jc w:val="center"/>
              <w:rPr>
                <w:rFonts w:ascii="Calibri" w:hAnsi="Calibri"/>
                <w:color w:val="000000"/>
                <w:sz w:val="22"/>
                <w:szCs w:val="22"/>
                <w:lang w:eastAsia="en-GB"/>
              </w:rPr>
            </w:pPr>
            <w:r w:rsidRPr="005824B3">
              <w:rPr>
                <w:rFonts w:ascii="Calibri" w:hAnsi="Calibri"/>
                <w:color w:val="000000"/>
                <w:sz w:val="22"/>
                <w:szCs w:val="22"/>
                <w:lang w:eastAsia="en-GB"/>
              </w:rPr>
              <w:t xml:space="preserve"> -1 V</w:t>
            </w:r>
          </w:p>
        </w:tc>
        <w:tc>
          <w:tcPr>
            <w:tcW w:w="4217" w:type="dxa"/>
            <w:gridSpan w:val="3"/>
            <w:shd w:val="clear" w:color="auto" w:fill="auto"/>
            <w:noWrap/>
            <w:vAlign w:val="bottom"/>
            <w:hideMark/>
          </w:tcPr>
          <w:p w:rsidR="00CB66E1" w:rsidRPr="00D27EB1" w:rsidRDefault="00CB66E1" w:rsidP="00DB4710">
            <w:pPr>
              <w:spacing w:line="480" w:lineRule="auto"/>
              <w:jc w:val="center"/>
              <w:rPr>
                <w:rFonts w:ascii="Calibri" w:hAnsi="Calibri"/>
                <w:sz w:val="22"/>
                <w:szCs w:val="22"/>
                <w:lang w:eastAsia="en-GB"/>
              </w:rPr>
            </w:pPr>
            <w:r w:rsidRPr="00D27EB1">
              <w:rPr>
                <w:rFonts w:ascii="Calibri" w:hAnsi="Calibri"/>
                <w:sz w:val="22"/>
                <w:szCs w:val="22"/>
                <w:lang w:eastAsia="en-GB"/>
              </w:rPr>
              <w:t xml:space="preserve"> -0.2 V</w:t>
            </w:r>
          </w:p>
        </w:tc>
      </w:tr>
      <w:tr w:rsidR="00CB66E1" w:rsidRPr="00290CE2" w:rsidTr="00AC708A">
        <w:trPr>
          <w:trHeight w:val="315"/>
        </w:trPr>
        <w:tc>
          <w:tcPr>
            <w:tcW w:w="728" w:type="dxa"/>
            <w:shd w:val="clear" w:color="auto" w:fill="BFBFBF" w:themeFill="background1" w:themeFillShade="BF"/>
            <w:noWrap/>
            <w:vAlign w:val="bottom"/>
            <w:hideMark/>
          </w:tcPr>
          <w:p w:rsidR="00CB66E1" w:rsidRPr="003B27D1" w:rsidRDefault="00CB66E1" w:rsidP="00DB4710">
            <w:pPr>
              <w:spacing w:line="480" w:lineRule="auto"/>
              <w:rPr>
                <w:rFonts w:ascii="Calibri" w:hAnsi="Calibri"/>
                <w:color w:val="000000"/>
                <w:sz w:val="22"/>
                <w:szCs w:val="22"/>
                <w:lang w:eastAsia="en-GB"/>
              </w:rPr>
            </w:pPr>
            <w:r w:rsidRPr="003B27D1">
              <w:rPr>
                <w:rFonts w:ascii="Calibri" w:hAnsi="Calibri"/>
                <w:color w:val="000000"/>
                <w:sz w:val="22"/>
                <w:szCs w:val="22"/>
                <w:lang w:eastAsia="en-GB"/>
              </w:rPr>
              <w:t> </w:t>
            </w:r>
          </w:p>
        </w:tc>
        <w:tc>
          <w:tcPr>
            <w:tcW w:w="1276" w:type="dxa"/>
            <w:shd w:val="clear" w:color="auto" w:fill="BFBFBF" w:themeFill="background1" w:themeFillShade="BF"/>
            <w:noWrap/>
            <w:vAlign w:val="bottom"/>
            <w:hideMark/>
          </w:tcPr>
          <w:p w:rsidR="00CB66E1" w:rsidRPr="003B27D1" w:rsidRDefault="00C53987" w:rsidP="00DB4710">
            <w:pPr>
              <w:spacing w:line="480" w:lineRule="auto"/>
              <w:jc w:val="center"/>
              <w:rPr>
                <w:rFonts w:ascii="Calibri" w:hAnsi="Calibri"/>
                <w:color w:val="000000"/>
                <w:sz w:val="22"/>
                <w:szCs w:val="22"/>
                <w:lang w:eastAsia="en-GB"/>
              </w:rPr>
            </w:pPr>
            <w:r w:rsidRPr="003B27D1">
              <w:rPr>
                <w:rFonts w:ascii="Calibri" w:hAnsi="Calibri"/>
                <w:color w:val="000000"/>
                <w:sz w:val="22"/>
                <w:szCs w:val="22"/>
                <w:lang w:eastAsia="en-GB"/>
              </w:rPr>
              <w:t>θ</w:t>
            </w:r>
          </w:p>
        </w:tc>
        <w:tc>
          <w:tcPr>
            <w:tcW w:w="1701" w:type="dxa"/>
            <w:shd w:val="clear" w:color="auto" w:fill="BFBFBF" w:themeFill="background1" w:themeFillShade="BF"/>
            <w:noWrap/>
            <w:vAlign w:val="bottom"/>
            <w:hideMark/>
          </w:tcPr>
          <w:p w:rsidR="00CB66E1" w:rsidRPr="003B27D1" w:rsidRDefault="003B27D1" w:rsidP="00DB4710">
            <w:pPr>
              <w:spacing w:line="480" w:lineRule="auto"/>
              <w:jc w:val="center"/>
              <w:rPr>
                <w:rFonts w:ascii="Calibri" w:hAnsi="Calibri"/>
                <w:color w:val="000000"/>
                <w:sz w:val="22"/>
                <w:szCs w:val="22"/>
                <w:lang w:eastAsia="en-GB"/>
              </w:rPr>
            </w:pPr>
            <w:r w:rsidRPr="003B27D1">
              <w:rPr>
                <w:rFonts w:ascii="Calibri" w:hAnsi="Calibri"/>
                <w:color w:val="000000"/>
                <w:sz w:val="22"/>
                <w:szCs w:val="22"/>
                <w:lang w:eastAsia="en-GB"/>
              </w:rPr>
              <w:t>d-spacing</w:t>
            </w:r>
            <w:r w:rsidR="00C53987" w:rsidRPr="003B27D1">
              <w:rPr>
                <w:rFonts w:ascii="Calibri" w:hAnsi="Calibri"/>
                <w:color w:val="000000"/>
                <w:sz w:val="22"/>
                <w:szCs w:val="22"/>
                <w:lang w:eastAsia="en-GB"/>
              </w:rPr>
              <w:t xml:space="preserve"> (</w:t>
            </w:r>
            <w:r w:rsidR="002E6AD7" w:rsidRPr="003B27D1">
              <w:rPr>
                <w:rFonts w:ascii="Calibri" w:hAnsi="Calibri"/>
                <w:color w:val="000000"/>
                <w:sz w:val="22"/>
                <w:szCs w:val="22"/>
                <w:lang w:eastAsia="en-GB"/>
              </w:rPr>
              <w:t>Å</w:t>
            </w:r>
            <w:r w:rsidR="00C53987" w:rsidRPr="003B27D1">
              <w:rPr>
                <w:rFonts w:ascii="Calibri" w:hAnsi="Calibri"/>
                <w:color w:val="000000"/>
                <w:sz w:val="22"/>
                <w:szCs w:val="22"/>
                <w:lang w:eastAsia="en-GB"/>
              </w:rPr>
              <w:t>)</w:t>
            </w:r>
          </w:p>
        </w:tc>
        <w:tc>
          <w:tcPr>
            <w:tcW w:w="1276" w:type="dxa"/>
            <w:shd w:val="clear" w:color="auto" w:fill="BFBFBF" w:themeFill="background1" w:themeFillShade="BF"/>
            <w:noWrap/>
            <w:vAlign w:val="bottom"/>
            <w:hideMark/>
          </w:tcPr>
          <w:p w:rsidR="00CB66E1" w:rsidRPr="003B27D1" w:rsidRDefault="00C53987" w:rsidP="00DB4710">
            <w:pPr>
              <w:spacing w:line="480" w:lineRule="auto"/>
              <w:jc w:val="center"/>
              <w:rPr>
                <w:rFonts w:ascii="Calibri" w:hAnsi="Calibri"/>
                <w:color w:val="000000"/>
                <w:sz w:val="22"/>
                <w:szCs w:val="22"/>
                <w:lang w:eastAsia="en-GB"/>
              </w:rPr>
            </w:pPr>
            <w:r w:rsidRPr="003B27D1">
              <w:rPr>
                <w:rFonts w:ascii="Calibri" w:hAnsi="Calibri"/>
                <w:color w:val="000000"/>
                <w:sz w:val="22"/>
                <w:szCs w:val="22"/>
                <w:lang w:eastAsia="en-GB"/>
              </w:rPr>
              <w:t>σ (Å)</w:t>
            </w:r>
          </w:p>
        </w:tc>
        <w:tc>
          <w:tcPr>
            <w:tcW w:w="1275" w:type="dxa"/>
            <w:shd w:val="clear" w:color="auto" w:fill="BFBFBF" w:themeFill="background1" w:themeFillShade="BF"/>
            <w:noWrap/>
            <w:vAlign w:val="bottom"/>
            <w:hideMark/>
          </w:tcPr>
          <w:p w:rsidR="00CB66E1" w:rsidRPr="00D27EB1" w:rsidRDefault="003B27D1" w:rsidP="00DB4710">
            <w:pPr>
              <w:spacing w:line="480" w:lineRule="auto"/>
              <w:jc w:val="center"/>
              <w:rPr>
                <w:rFonts w:ascii="Calibri" w:hAnsi="Calibri"/>
                <w:sz w:val="22"/>
                <w:szCs w:val="22"/>
                <w:lang w:eastAsia="en-GB"/>
              </w:rPr>
            </w:pPr>
            <w:r w:rsidRPr="00D27EB1">
              <w:rPr>
                <w:rFonts w:ascii="Calibri" w:hAnsi="Calibri"/>
                <w:sz w:val="22"/>
                <w:szCs w:val="22"/>
                <w:lang w:eastAsia="en-GB"/>
              </w:rPr>
              <w:t>q</w:t>
            </w:r>
          </w:p>
        </w:tc>
        <w:tc>
          <w:tcPr>
            <w:tcW w:w="1701" w:type="dxa"/>
            <w:shd w:val="clear" w:color="auto" w:fill="BFBFBF" w:themeFill="background1" w:themeFillShade="BF"/>
            <w:noWrap/>
            <w:vAlign w:val="bottom"/>
            <w:hideMark/>
          </w:tcPr>
          <w:p w:rsidR="00CB66E1" w:rsidRPr="00D27EB1" w:rsidRDefault="003B27D1" w:rsidP="00DB4710">
            <w:pPr>
              <w:spacing w:line="480" w:lineRule="auto"/>
              <w:jc w:val="center"/>
              <w:rPr>
                <w:rFonts w:ascii="Calibri" w:hAnsi="Calibri"/>
                <w:sz w:val="22"/>
                <w:szCs w:val="22"/>
                <w:lang w:eastAsia="en-GB"/>
              </w:rPr>
            </w:pPr>
            <w:r w:rsidRPr="00D27EB1">
              <w:rPr>
                <w:rFonts w:ascii="Calibri" w:hAnsi="Calibri"/>
                <w:sz w:val="22"/>
                <w:szCs w:val="22"/>
                <w:lang w:eastAsia="en-GB"/>
              </w:rPr>
              <w:t>d</w:t>
            </w:r>
            <w:r w:rsidR="00CB66E1" w:rsidRPr="00D27EB1">
              <w:rPr>
                <w:rFonts w:ascii="Calibri" w:hAnsi="Calibri"/>
                <w:sz w:val="22"/>
                <w:szCs w:val="22"/>
                <w:lang w:eastAsia="en-GB"/>
              </w:rPr>
              <w:t>-spacing</w:t>
            </w:r>
            <w:r w:rsidR="004F4610" w:rsidRPr="00D27EB1">
              <w:rPr>
                <w:rFonts w:ascii="Calibri" w:hAnsi="Calibri"/>
                <w:sz w:val="22"/>
                <w:szCs w:val="22"/>
                <w:lang w:eastAsia="en-GB"/>
              </w:rPr>
              <w:t xml:space="preserve"> </w:t>
            </w:r>
            <w:r w:rsidRPr="00D27EB1">
              <w:rPr>
                <w:rFonts w:ascii="Calibri" w:hAnsi="Calibri"/>
                <w:sz w:val="22"/>
                <w:szCs w:val="22"/>
                <w:lang w:eastAsia="en-GB"/>
              </w:rPr>
              <w:t>(</w:t>
            </w:r>
            <w:r w:rsidR="004F4610" w:rsidRPr="00D27EB1">
              <w:rPr>
                <w:rFonts w:ascii="Calibri" w:hAnsi="Calibri"/>
                <w:sz w:val="22"/>
                <w:szCs w:val="22"/>
                <w:lang w:eastAsia="en-GB"/>
              </w:rPr>
              <w:t>Å</w:t>
            </w:r>
            <w:r w:rsidRPr="00D27EB1">
              <w:rPr>
                <w:rFonts w:ascii="Calibri" w:hAnsi="Calibri"/>
                <w:sz w:val="22"/>
                <w:szCs w:val="22"/>
                <w:lang w:eastAsia="en-GB"/>
              </w:rPr>
              <w:t>)</w:t>
            </w:r>
          </w:p>
        </w:tc>
        <w:tc>
          <w:tcPr>
            <w:tcW w:w="1241" w:type="dxa"/>
            <w:shd w:val="clear" w:color="auto" w:fill="BFBFBF" w:themeFill="background1" w:themeFillShade="BF"/>
            <w:noWrap/>
            <w:vAlign w:val="bottom"/>
            <w:hideMark/>
          </w:tcPr>
          <w:p w:rsidR="00CB66E1" w:rsidRPr="00D27EB1" w:rsidRDefault="003B27D1" w:rsidP="00DB4710">
            <w:pPr>
              <w:spacing w:line="480" w:lineRule="auto"/>
              <w:jc w:val="center"/>
              <w:rPr>
                <w:rFonts w:ascii="Calibri" w:hAnsi="Calibri"/>
                <w:sz w:val="22"/>
                <w:szCs w:val="22"/>
                <w:lang w:eastAsia="en-GB"/>
              </w:rPr>
            </w:pPr>
            <w:r w:rsidRPr="00D27EB1">
              <w:rPr>
                <w:rFonts w:ascii="Calibri" w:hAnsi="Calibri"/>
                <w:sz w:val="22"/>
                <w:szCs w:val="22"/>
                <w:lang w:eastAsia="en-GB"/>
              </w:rPr>
              <w:t>σ (Å)</w:t>
            </w:r>
          </w:p>
        </w:tc>
      </w:tr>
      <w:tr w:rsidR="00CB66E1" w:rsidRPr="003D463C" w:rsidTr="00AC708A">
        <w:trPr>
          <w:trHeight w:val="300"/>
        </w:trPr>
        <w:tc>
          <w:tcPr>
            <w:tcW w:w="728" w:type="dxa"/>
            <w:shd w:val="clear" w:color="auto" w:fill="auto"/>
            <w:noWrap/>
            <w:vAlign w:val="center"/>
            <w:hideMark/>
          </w:tcPr>
          <w:p w:rsidR="00CB66E1" w:rsidRPr="003D463C" w:rsidRDefault="00CB66E1" w:rsidP="00DB4710">
            <w:pPr>
              <w:pStyle w:val="NormalWeb"/>
              <w:spacing w:before="0" w:beforeAutospacing="0" w:after="0" w:afterAutospacing="0" w:line="480" w:lineRule="auto"/>
              <w:rPr>
                <w:rFonts w:ascii="Arial" w:hAnsi="Arial" w:cs="Arial"/>
                <w:sz w:val="22"/>
                <w:szCs w:val="22"/>
              </w:rPr>
            </w:pPr>
            <w:r w:rsidRPr="003D463C">
              <w:rPr>
                <w:rFonts w:ascii="Calibri" w:hAnsi="Calibri"/>
                <w:color w:val="000000"/>
                <w:kern w:val="24"/>
                <w:sz w:val="22"/>
                <w:szCs w:val="22"/>
              </w:rPr>
              <w:t>Au</w:t>
            </w:r>
          </w:p>
        </w:tc>
        <w:tc>
          <w:tcPr>
            <w:tcW w:w="1276" w:type="dxa"/>
            <w:shd w:val="clear" w:color="auto" w:fill="auto"/>
            <w:noWrap/>
            <w:vAlign w:val="center"/>
            <w:hideMark/>
          </w:tcPr>
          <w:p w:rsidR="00CB66E1" w:rsidRPr="005824B3"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1.0</w:t>
            </w:r>
            <w:r w:rsidR="002E6AD7" w:rsidRPr="005824B3">
              <w:rPr>
                <w:rFonts w:ascii="Calibri" w:hAnsi="Calibri"/>
                <w:color w:val="000000"/>
                <w:kern w:val="24"/>
                <w:sz w:val="22"/>
                <w:szCs w:val="22"/>
              </w:rPr>
              <w:t xml:space="preserve"> ± 0.07</w:t>
            </w:r>
          </w:p>
        </w:tc>
        <w:tc>
          <w:tcPr>
            <w:tcW w:w="1701" w:type="dxa"/>
            <w:shd w:val="clear" w:color="auto" w:fill="auto"/>
            <w:noWrap/>
            <w:vAlign w:val="center"/>
            <w:hideMark/>
          </w:tcPr>
          <w:p w:rsidR="00CB66E1" w:rsidRPr="003D463C" w:rsidRDefault="00CB66E1" w:rsidP="00DB4710">
            <w:pPr>
              <w:pStyle w:val="NormalWeb"/>
              <w:spacing w:before="0" w:beforeAutospacing="0" w:after="0" w:afterAutospacing="0" w:line="480" w:lineRule="auto"/>
              <w:jc w:val="center"/>
              <w:rPr>
                <w:rFonts w:ascii="Arial" w:hAnsi="Arial" w:cs="Arial"/>
                <w:sz w:val="22"/>
                <w:szCs w:val="22"/>
              </w:rPr>
            </w:pPr>
            <w:r w:rsidRPr="003D463C">
              <w:rPr>
                <w:rFonts w:ascii="Calibri" w:hAnsi="Calibri"/>
                <w:color w:val="000000"/>
                <w:kern w:val="24"/>
                <w:sz w:val="22"/>
                <w:szCs w:val="22"/>
              </w:rPr>
              <w:t>2.3</w:t>
            </w:r>
            <w:r w:rsidR="00BA055B">
              <w:rPr>
                <w:rFonts w:ascii="Calibri" w:hAnsi="Calibri"/>
                <w:color w:val="000000"/>
                <w:kern w:val="24"/>
                <w:sz w:val="22"/>
                <w:szCs w:val="22"/>
              </w:rPr>
              <w:t>47</w:t>
            </w:r>
            <w:r w:rsidRPr="003D463C">
              <w:rPr>
                <w:rFonts w:ascii="Calibri" w:hAnsi="Calibri"/>
                <w:color w:val="000000"/>
                <w:kern w:val="24"/>
                <w:sz w:val="22"/>
                <w:szCs w:val="22"/>
              </w:rPr>
              <w:t xml:space="preserve"> </w:t>
            </w:r>
            <w:r w:rsidR="004F4610">
              <w:rPr>
                <w:rFonts w:ascii="Calibri" w:hAnsi="Calibri"/>
                <w:color w:val="000000"/>
                <w:kern w:val="24"/>
                <w:sz w:val="22"/>
                <w:szCs w:val="22"/>
              </w:rPr>
              <w:t>± 0.007</w:t>
            </w:r>
          </w:p>
        </w:tc>
        <w:tc>
          <w:tcPr>
            <w:tcW w:w="1276" w:type="dxa"/>
            <w:shd w:val="clear" w:color="auto" w:fill="auto"/>
            <w:noWrap/>
            <w:vAlign w:val="center"/>
            <w:hideMark/>
          </w:tcPr>
          <w:p w:rsidR="00CB66E1" w:rsidRPr="003D463C" w:rsidRDefault="00CB66E1" w:rsidP="00DB4710">
            <w:pPr>
              <w:pStyle w:val="NormalWeb"/>
              <w:spacing w:before="0" w:beforeAutospacing="0" w:after="0" w:afterAutospacing="0" w:line="480" w:lineRule="auto"/>
              <w:jc w:val="center"/>
              <w:rPr>
                <w:rFonts w:ascii="Arial" w:hAnsi="Arial" w:cs="Arial"/>
                <w:sz w:val="22"/>
                <w:szCs w:val="22"/>
              </w:rPr>
            </w:pPr>
            <w:r w:rsidRPr="003D463C">
              <w:rPr>
                <w:rFonts w:ascii="Calibri" w:hAnsi="Calibri"/>
                <w:color w:val="000000"/>
                <w:kern w:val="24"/>
                <w:sz w:val="22"/>
                <w:szCs w:val="22"/>
              </w:rPr>
              <w:t>0.1</w:t>
            </w:r>
            <w:r w:rsidR="00BA055B">
              <w:rPr>
                <w:rFonts w:ascii="Calibri" w:hAnsi="Calibri"/>
                <w:color w:val="000000"/>
                <w:kern w:val="24"/>
                <w:sz w:val="22"/>
                <w:szCs w:val="22"/>
              </w:rPr>
              <w:t>5</w:t>
            </w:r>
            <w:r w:rsidRPr="003D463C">
              <w:rPr>
                <w:rFonts w:ascii="Calibri" w:hAnsi="Calibri"/>
                <w:color w:val="000000"/>
                <w:kern w:val="24"/>
                <w:sz w:val="22"/>
                <w:szCs w:val="22"/>
              </w:rPr>
              <w:t xml:space="preserve"> </w:t>
            </w:r>
            <w:r w:rsidR="004F4610">
              <w:rPr>
                <w:rFonts w:ascii="Calibri" w:hAnsi="Calibri"/>
                <w:color w:val="000000"/>
                <w:kern w:val="24"/>
                <w:sz w:val="22"/>
                <w:szCs w:val="22"/>
              </w:rPr>
              <w:t>± 0.1</w:t>
            </w:r>
          </w:p>
        </w:tc>
        <w:tc>
          <w:tcPr>
            <w:tcW w:w="1275"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1.0</w:t>
            </w:r>
            <w:r w:rsidR="005824B3" w:rsidRPr="00D27EB1">
              <w:rPr>
                <w:rFonts w:ascii="Calibri" w:hAnsi="Calibri"/>
                <w:kern w:val="24"/>
                <w:sz w:val="22"/>
                <w:szCs w:val="22"/>
              </w:rPr>
              <w:t xml:space="preserve"> ± </w:t>
            </w:r>
            <w:r w:rsidR="005E4305" w:rsidRPr="00D27EB1">
              <w:rPr>
                <w:rFonts w:ascii="Calibri" w:hAnsi="Calibri"/>
                <w:kern w:val="24"/>
                <w:sz w:val="22"/>
                <w:szCs w:val="22"/>
              </w:rPr>
              <w:t>0.</w:t>
            </w:r>
            <w:r>
              <w:rPr>
                <w:rFonts w:ascii="Calibri" w:hAnsi="Calibri"/>
                <w:kern w:val="24"/>
                <w:sz w:val="22"/>
                <w:szCs w:val="22"/>
              </w:rPr>
              <w:t>07</w:t>
            </w:r>
          </w:p>
        </w:tc>
        <w:tc>
          <w:tcPr>
            <w:tcW w:w="170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2.347</w:t>
            </w:r>
            <w:r w:rsidR="005824B3" w:rsidRPr="00D27EB1">
              <w:rPr>
                <w:rFonts w:ascii="Calibri" w:hAnsi="Calibri"/>
                <w:kern w:val="24"/>
                <w:sz w:val="22"/>
                <w:szCs w:val="22"/>
              </w:rPr>
              <w:t xml:space="preserve"> ± </w:t>
            </w:r>
            <w:r w:rsidR="005E4305" w:rsidRPr="00D27EB1">
              <w:rPr>
                <w:rFonts w:ascii="Calibri" w:hAnsi="Calibri"/>
                <w:kern w:val="24"/>
                <w:sz w:val="22"/>
                <w:szCs w:val="22"/>
              </w:rPr>
              <w:t>0.010</w:t>
            </w:r>
          </w:p>
        </w:tc>
        <w:tc>
          <w:tcPr>
            <w:tcW w:w="1241" w:type="dxa"/>
            <w:shd w:val="clear" w:color="auto" w:fill="auto"/>
            <w:noWrap/>
            <w:vAlign w:val="center"/>
            <w:hideMark/>
          </w:tcPr>
          <w:p w:rsidR="00CB66E1" w:rsidRPr="00D27EB1" w:rsidRDefault="00CB66E1"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1</w:t>
            </w:r>
            <w:r w:rsidR="00BA055B">
              <w:rPr>
                <w:rFonts w:ascii="Calibri" w:hAnsi="Calibri"/>
                <w:kern w:val="24"/>
                <w:sz w:val="22"/>
                <w:szCs w:val="22"/>
              </w:rPr>
              <w:t>5</w:t>
            </w:r>
            <w:r w:rsidR="005824B3" w:rsidRPr="00D27EB1">
              <w:rPr>
                <w:rFonts w:ascii="Calibri" w:hAnsi="Calibri"/>
                <w:kern w:val="24"/>
                <w:sz w:val="22"/>
                <w:szCs w:val="22"/>
              </w:rPr>
              <w:t xml:space="preserve"> ± </w:t>
            </w:r>
            <w:r w:rsidR="005E4305" w:rsidRPr="00D27EB1">
              <w:rPr>
                <w:rFonts w:ascii="Calibri" w:hAnsi="Calibri"/>
                <w:kern w:val="24"/>
                <w:sz w:val="22"/>
                <w:szCs w:val="22"/>
              </w:rPr>
              <w:t>0.1</w:t>
            </w:r>
          </w:p>
        </w:tc>
      </w:tr>
      <w:tr w:rsidR="00CB66E1" w:rsidRPr="003D463C" w:rsidTr="00AC708A">
        <w:trPr>
          <w:trHeight w:val="300"/>
        </w:trPr>
        <w:tc>
          <w:tcPr>
            <w:tcW w:w="728" w:type="dxa"/>
            <w:shd w:val="clear" w:color="auto" w:fill="auto"/>
            <w:noWrap/>
            <w:vAlign w:val="center"/>
            <w:hideMark/>
          </w:tcPr>
          <w:p w:rsidR="00CB66E1" w:rsidRPr="003D463C" w:rsidRDefault="00CB66E1" w:rsidP="00DB4710">
            <w:pPr>
              <w:pStyle w:val="NormalWeb"/>
              <w:spacing w:before="0" w:beforeAutospacing="0" w:after="0" w:afterAutospacing="0" w:line="480" w:lineRule="auto"/>
              <w:rPr>
                <w:rFonts w:ascii="Arial" w:hAnsi="Arial" w:cs="Arial"/>
                <w:sz w:val="22"/>
                <w:szCs w:val="22"/>
              </w:rPr>
            </w:pPr>
            <w:r w:rsidRPr="003D463C">
              <w:rPr>
                <w:rFonts w:ascii="Calibri" w:hAnsi="Calibri"/>
                <w:color w:val="000000"/>
                <w:kern w:val="24"/>
                <w:sz w:val="22"/>
                <w:szCs w:val="22"/>
              </w:rPr>
              <w:t xml:space="preserve">Ag 1 </w:t>
            </w:r>
          </w:p>
        </w:tc>
        <w:tc>
          <w:tcPr>
            <w:tcW w:w="1276" w:type="dxa"/>
            <w:shd w:val="clear" w:color="auto" w:fill="auto"/>
            <w:noWrap/>
            <w:vAlign w:val="center"/>
            <w:hideMark/>
          </w:tcPr>
          <w:p w:rsidR="00CB66E1" w:rsidRPr="005824B3" w:rsidRDefault="00CB66E1" w:rsidP="00DB4710">
            <w:pPr>
              <w:pStyle w:val="NormalWeb"/>
              <w:spacing w:before="0" w:beforeAutospacing="0" w:after="0" w:afterAutospacing="0" w:line="480" w:lineRule="auto"/>
              <w:jc w:val="center"/>
              <w:rPr>
                <w:rFonts w:ascii="Arial" w:hAnsi="Arial" w:cs="Arial"/>
                <w:sz w:val="22"/>
                <w:szCs w:val="22"/>
              </w:rPr>
            </w:pPr>
            <w:r w:rsidRPr="005824B3">
              <w:rPr>
                <w:rFonts w:ascii="Calibri" w:hAnsi="Calibri"/>
                <w:color w:val="000000"/>
                <w:kern w:val="24"/>
                <w:sz w:val="22"/>
                <w:szCs w:val="22"/>
              </w:rPr>
              <w:t xml:space="preserve">0.5 </w:t>
            </w:r>
            <w:r w:rsidR="002E6AD7" w:rsidRPr="005824B3">
              <w:rPr>
                <w:rFonts w:ascii="Calibri" w:hAnsi="Calibri"/>
                <w:color w:val="000000"/>
                <w:kern w:val="24"/>
                <w:sz w:val="22"/>
                <w:szCs w:val="22"/>
              </w:rPr>
              <w:t>± 0.</w:t>
            </w:r>
            <w:r w:rsidR="00BA055B">
              <w:rPr>
                <w:rFonts w:ascii="Calibri" w:hAnsi="Calibri"/>
                <w:color w:val="000000"/>
                <w:kern w:val="24"/>
                <w:sz w:val="22"/>
                <w:szCs w:val="22"/>
              </w:rPr>
              <w:t>06</w:t>
            </w:r>
          </w:p>
        </w:tc>
        <w:tc>
          <w:tcPr>
            <w:tcW w:w="1701" w:type="dxa"/>
            <w:shd w:val="clear" w:color="auto" w:fill="auto"/>
            <w:noWrap/>
            <w:vAlign w:val="center"/>
            <w:hideMark/>
          </w:tcPr>
          <w:p w:rsidR="00CB66E1" w:rsidRPr="003D463C"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30</w:t>
            </w:r>
            <w:r w:rsidR="00CB66E1" w:rsidRPr="003D463C">
              <w:rPr>
                <w:rFonts w:ascii="Calibri" w:hAnsi="Calibri"/>
                <w:color w:val="000000"/>
                <w:kern w:val="24"/>
                <w:sz w:val="22"/>
                <w:szCs w:val="22"/>
              </w:rPr>
              <w:t xml:space="preserve"> </w:t>
            </w:r>
            <w:r w:rsidR="004F4610">
              <w:rPr>
                <w:rFonts w:ascii="Calibri" w:hAnsi="Calibri"/>
                <w:color w:val="000000"/>
                <w:kern w:val="24"/>
                <w:sz w:val="22"/>
                <w:szCs w:val="22"/>
              </w:rPr>
              <w:t>± 0.0</w:t>
            </w:r>
            <w:r w:rsidR="006F5E48">
              <w:rPr>
                <w:rFonts w:ascii="Calibri" w:hAnsi="Calibri"/>
                <w:color w:val="000000"/>
                <w:kern w:val="24"/>
                <w:sz w:val="22"/>
                <w:szCs w:val="22"/>
              </w:rPr>
              <w:t>6</w:t>
            </w:r>
          </w:p>
        </w:tc>
        <w:tc>
          <w:tcPr>
            <w:tcW w:w="1276" w:type="dxa"/>
            <w:shd w:val="clear" w:color="auto" w:fill="auto"/>
            <w:noWrap/>
            <w:vAlign w:val="center"/>
            <w:hideMark/>
          </w:tcPr>
          <w:p w:rsidR="00CB66E1" w:rsidRPr="003D463C" w:rsidRDefault="00CB66E1" w:rsidP="00DB4710">
            <w:pPr>
              <w:pStyle w:val="NormalWeb"/>
              <w:spacing w:before="0" w:beforeAutospacing="0" w:after="0" w:afterAutospacing="0" w:line="480" w:lineRule="auto"/>
              <w:jc w:val="center"/>
              <w:rPr>
                <w:rFonts w:ascii="Arial" w:hAnsi="Arial" w:cs="Arial"/>
                <w:sz w:val="22"/>
                <w:szCs w:val="22"/>
              </w:rPr>
            </w:pPr>
            <w:r w:rsidRPr="003D463C">
              <w:rPr>
                <w:rFonts w:ascii="Calibri" w:hAnsi="Calibri"/>
                <w:color w:val="000000"/>
                <w:kern w:val="24"/>
                <w:sz w:val="22"/>
                <w:szCs w:val="22"/>
              </w:rPr>
              <w:t>0.</w:t>
            </w:r>
            <w:r w:rsidR="004F4610">
              <w:rPr>
                <w:rFonts w:ascii="Calibri" w:hAnsi="Calibri"/>
                <w:color w:val="000000"/>
                <w:kern w:val="24"/>
                <w:sz w:val="22"/>
                <w:szCs w:val="22"/>
              </w:rPr>
              <w:t>1</w:t>
            </w:r>
            <w:r w:rsidRPr="003D463C">
              <w:rPr>
                <w:rFonts w:ascii="Calibri" w:hAnsi="Calibri"/>
                <w:color w:val="000000"/>
                <w:kern w:val="24"/>
                <w:sz w:val="22"/>
                <w:szCs w:val="22"/>
              </w:rPr>
              <w:t xml:space="preserve"> </w:t>
            </w:r>
            <w:r w:rsidR="004F4610">
              <w:rPr>
                <w:rFonts w:ascii="Calibri" w:hAnsi="Calibri"/>
                <w:color w:val="000000"/>
                <w:kern w:val="24"/>
                <w:sz w:val="22"/>
                <w:szCs w:val="22"/>
              </w:rPr>
              <w:t>± 0.1</w:t>
            </w:r>
          </w:p>
        </w:tc>
        <w:tc>
          <w:tcPr>
            <w:tcW w:w="1275" w:type="dxa"/>
            <w:shd w:val="clear" w:color="auto" w:fill="auto"/>
            <w:noWrap/>
            <w:vAlign w:val="center"/>
            <w:hideMark/>
          </w:tcPr>
          <w:p w:rsidR="00CB66E1" w:rsidRPr="00D27EB1" w:rsidRDefault="00CB66E1" w:rsidP="00DB4710">
            <w:pPr>
              <w:pStyle w:val="NormalWeb"/>
              <w:spacing w:before="0" w:beforeAutospacing="0" w:after="0" w:afterAutospacing="0" w:line="480" w:lineRule="auto"/>
              <w:jc w:val="center"/>
              <w:rPr>
                <w:rFonts w:ascii="Arial" w:hAnsi="Arial" w:cs="Arial"/>
                <w:sz w:val="22"/>
                <w:szCs w:val="22"/>
              </w:rPr>
            </w:pPr>
            <w:r w:rsidRPr="00D27EB1">
              <w:rPr>
                <w:rFonts w:ascii="Calibri" w:hAnsi="Calibri"/>
                <w:kern w:val="24"/>
                <w:sz w:val="22"/>
                <w:szCs w:val="22"/>
              </w:rPr>
              <w:t>0.5</w:t>
            </w:r>
            <w:r w:rsidR="005824B3" w:rsidRPr="00D27EB1">
              <w:rPr>
                <w:rFonts w:ascii="Calibri" w:hAnsi="Calibri"/>
                <w:kern w:val="24"/>
                <w:sz w:val="22"/>
                <w:szCs w:val="22"/>
              </w:rPr>
              <w:t xml:space="preserve"> ±</w:t>
            </w:r>
            <w:r w:rsidRPr="00D27EB1">
              <w:rPr>
                <w:rFonts w:ascii="Calibri" w:hAnsi="Calibri"/>
                <w:kern w:val="24"/>
                <w:sz w:val="22"/>
                <w:szCs w:val="22"/>
              </w:rPr>
              <w:t xml:space="preserve"> </w:t>
            </w:r>
            <w:r w:rsidR="005E4305" w:rsidRPr="00D27EB1">
              <w:rPr>
                <w:rFonts w:ascii="Calibri" w:hAnsi="Calibri"/>
                <w:kern w:val="24"/>
                <w:sz w:val="22"/>
                <w:szCs w:val="22"/>
              </w:rPr>
              <w:t>0.</w:t>
            </w:r>
            <w:r w:rsidR="00573AF9">
              <w:rPr>
                <w:rFonts w:ascii="Calibri" w:hAnsi="Calibri"/>
                <w:kern w:val="24"/>
                <w:sz w:val="22"/>
                <w:szCs w:val="22"/>
              </w:rPr>
              <w:t>06</w:t>
            </w:r>
          </w:p>
        </w:tc>
        <w:tc>
          <w:tcPr>
            <w:tcW w:w="170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2.33</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6F5E48" w:rsidRPr="00D27EB1">
              <w:rPr>
                <w:rFonts w:ascii="Calibri" w:hAnsi="Calibri"/>
                <w:kern w:val="24"/>
                <w:sz w:val="22"/>
                <w:szCs w:val="22"/>
              </w:rPr>
              <w:t>0.0</w:t>
            </w:r>
            <w:r>
              <w:rPr>
                <w:rFonts w:ascii="Calibri" w:hAnsi="Calibri"/>
                <w:kern w:val="24"/>
                <w:sz w:val="22"/>
                <w:szCs w:val="22"/>
              </w:rPr>
              <w:t>6</w:t>
            </w:r>
          </w:p>
        </w:tc>
        <w:tc>
          <w:tcPr>
            <w:tcW w:w="124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1</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5E4305" w:rsidRPr="00D27EB1">
              <w:rPr>
                <w:rFonts w:ascii="Calibri" w:hAnsi="Calibri"/>
                <w:kern w:val="24"/>
                <w:sz w:val="22"/>
                <w:szCs w:val="22"/>
              </w:rPr>
              <w:t>0.1</w:t>
            </w:r>
          </w:p>
        </w:tc>
      </w:tr>
      <w:tr w:rsidR="00CB66E1" w:rsidRPr="003D463C" w:rsidTr="00AC708A">
        <w:trPr>
          <w:trHeight w:val="315"/>
        </w:trPr>
        <w:tc>
          <w:tcPr>
            <w:tcW w:w="728" w:type="dxa"/>
            <w:shd w:val="clear" w:color="auto" w:fill="auto"/>
            <w:noWrap/>
            <w:vAlign w:val="center"/>
            <w:hideMark/>
          </w:tcPr>
          <w:p w:rsidR="00CB66E1" w:rsidRPr="003D463C" w:rsidRDefault="00CB66E1" w:rsidP="00DB4710">
            <w:pPr>
              <w:pStyle w:val="NormalWeb"/>
              <w:spacing w:before="0" w:beforeAutospacing="0" w:after="0" w:afterAutospacing="0" w:line="480" w:lineRule="auto"/>
              <w:rPr>
                <w:rFonts w:ascii="Arial" w:hAnsi="Arial" w:cs="Arial"/>
                <w:sz w:val="22"/>
                <w:szCs w:val="22"/>
              </w:rPr>
            </w:pPr>
            <w:r w:rsidRPr="003D463C">
              <w:rPr>
                <w:rFonts w:ascii="Calibri" w:hAnsi="Calibri"/>
                <w:color w:val="000000"/>
                <w:kern w:val="24"/>
                <w:sz w:val="22"/>
                <w:szCs w:val="22"/>
              </w:rPr>
              <w:t xml:space="preserve">Ag 2 </w:t>
            </w:r>
          </w:p>
        </w:tc>
        <w:tc>
          <w:tcPr>
            <w:tcW w:w="1276" w:type="dxa"/>
            <w:shd w:val="clear" w:color="auto" w:fill="auto"/>
            <w:noWrap/>
            <w:vAlign w:val="center"/>
            <w:hideMark/>
          </w:tcPr>
          <w:p w:rsidR="00CB66E1" w:rsidRPr="003D463C"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46</w:t>
            </w:r>
            <w:r w:rsidR="00CB66E1" w:rsidRPr="003D463C">
              <w:rPr>
                <w:rFonts w:ascii="Calibri" w:hAnsi="Calibri"/>
                <w:color w:val="000000"/>
                <w:kern w:val="24"/>
                <w:sz w:val="22"/>
                <w:szCs w:val="22"/>
              </w:rPr>
              <w:t xml:space="preserve"> </w:t>
            </w:r>
            <w:r w:rsidR="002E6AD7">
              <w:rPr>
                <w:rFonts w:ascii="Calibri" w:hAnsi="Calibri"/>
                <w:color w:val="000000"/>
                <w:kern w:val="24"/>
                <w:sz w:val="22"/>
                <w:szCs w:val="22"/>
              </w:rPr>
              <w:t>± 0.</w:t>
            </w:r>
            <w:r>
              <w:rPr>
                <w:rFonts w:ascii="Calibri" w:hAnsi="Calibri"/>
                <w:color w:val="000000"/>
                <w:kern w:val="24"/>
                <w:sz w:val="22"/>
                <w:szCs w:val="22"/>
              </w:rPr>
              <w:t>06</w:t>
            </w:r>
          </w:p>
        </w:tc>
        <w:tc>
          <w:tcPr>
            <w:tcW w:w="1701" w:type="dxa"/>
            <w:shd w:val="clear" w:color="auto" w:fill="auto"/>
            <w:noWrap/>
            <w:vAlign w:val="center"/>
            <w:hideMark/>
          </w:tcPr>
          <w:p w:rsidR="00CB66E1" w:rsidRPr="003D463C"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33</w:t>
            </w:r>
            <w:r w:rsidR="00CB66E1" w:rsidRPr="003D463C">
              <w:rPr>
                <w:rFonts w:ascii="Calibri" w:hAnsi="Calibri"/>
                <w:color w:val="000000"/>
                <w:kern w:val="24"/>
                <w:sz w:val="22"/>
                <w:szCs w:val="22"/>
              </w:rPr>
              <w:t xml:space="preserve"> </w:t>
            </w:r>
            <w:r w:rsidR="004F4610">
              <w:rPr>
                <w:rFonts w:ascii="Calibri" w:hAnsi="Calibri"/>
                <w:color w:val="000000"/>
                <w:kern w:val="24"/>
                <w:sz w:val="22"/>
                <w:szCs w:val="22"/>
              </w:rPr>
              <w:t>± 0.</w:t>
            </w:r>
            <w:r w:rsidR="000B4FB7">
              <w:rPr>
                <w:rFonts w:ascii="Calibri" w:hAnsi="Calibri"/>
                <w:color w:val="000000"/>
                <w:kern w:val="24"/>
                <w:sz w:val="22"/>
                <w:szCs w:val="22"/>
              </w:rPr>
              <w:t>0</w:t>
            </w:r>
            <w:r>
              <w:rPr>
                <w:rFonts w:ascii="Calibri" w:hAnsi="Calibri"/>
                <w:color w:val="000000"/>
                <w:kern w:val="24"/>
                <w:sz w:val="22"/>
                <w:szCs w:val="22"/>
              </w:rPr>
              <w:t>6</w:t>
            </w:r>
          </w:p>
        </w:tc>
        <w:tc>
          <w:tcPr>
            <w:tcW w:w="1276" w:type="dxa"/>
            <w:shd w:val="clear" w:color="auto" w:fill="auto"/>
            <w:noWrap/>
            <w:vAlign w:val="center"/>
            <w:hideMark/>
          </w:tcPr>
          <w:p w:rsidR="00CB66E1" w:rsidRPr="003D463C"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2</w:t>
            </w:r>
            <w:r w:rsidR="00CB66E1" w:rsidRPr="003D463C">
              <w:rPr>
                <w:rFonts w:ascii="Calibri" w:hAnsi="Calibri"/>
                <w:color w:val="000000"/>
                <w:kern w:val="24"/>
                <w:sz w:val="22"/>
                <w:szCs w:val="22"/>
              </w:rPr>
              <w:t xml:space="preserve"> </w:t>
            </w:r>
            <w:r w:rsidR="004F4610">
              <w:rPr>
                <w:rFonts w:ascii="Calibri" w:hAnsi="Calibri"/>
                <w:color w:val="000000"/>
                <w:kern w:val="24"/>
                <w:sz w:val="22"/>
                <w:szCs w:val="22"/>
              </w:rPr>
              <w:t>± 0.1</w:t>
            </w:r>
          </w:p>
        </w:tc>
        <w:tc>
          <w:tcPr>
            <w:tcW w:w="1275" w:type="dxa"/>
            <w:shd w:val="clear" w:color="auto" w:fill="auto"/>
            <w:noWrap/>
            <w:vAlign w:val="center"/>
            <w:hideMark/>
          </w:tcPr>
          <w:p w:rsidR="00CB66E1" w:rsidRPr="00D27EB1" w:rsidRDefault="00AC708A"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41</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5E4305" w:rsidRPr="00D27EB1">
              <w:rPr>
                <w:rFonts w:ascii="Calibri" w:hAnsi="Calibri"/>
                <w:kern w:val="24"/>
                <w:sz w:val="22"/>
                <w:szCs w:val="22"/>
              </w:rPr>
              <w:t>0.</w:t>
            </w:r>
            <w:r>
              <w:rPr>
                <w:rFonts w:ascii="Calibri" w:hAnsi="Calibri"/>
                <w:kern w:val="24"/>
                <w:sz w:val="22"/>
                <w:szCs w:val="22"/>
              </w:rPr>
              <w:t>06</w:t>
            </w:r>
          </w:p>
        </w:tc>
        <w:tc>
          <w:tcPr>
            <w:tcW w:w="170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Calibri" w:hAnsi="Calibri"/>
                <w:kern w:val="24"/>
                <w:sz w:val="22"/>
                <w:szCs w:val="22"/>
              </w:rPr>
            </w:pPr>
            <w:r>
              <w:rPr>
                <w:rFonts w:ascii="Calibri" w:hAnsi="Calibri"/>
                <w:kern w:val="24"/>
                <w:sz w:val="22"/>
                <w:szCs w:val="22"/>
              </w:rPr>
              <w:t>2.39</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5E4305" w:rsidRPr="00D27EB1">
              <w:rPr>
                <w:rFonts w:ascii="Calibri" w:hAnsi="Calibri"/>
                <w:kern w:val="24"/>
                <w:sz w:val="22"/>
                <w:szCs w:val="22"/>
              </w:rPr>
              <w:t>0.</w:t>
            </w:r>
            <w:r>
              <w:rPr>
                <w:rFonts w:ascii="Calibri" w:hAnsi="Calibri"/>
                <w:kern w:val="24"/>
                <w:sz w:val="22"/>
                <w:szCs w:val="22"/>
              </w:rPr>
              <w:t>06</w:t>
            </w:r>
          </w:p>
        </w:tc>
        <w:tc>
          <w:tcPr>
            <w:tcW w:w="1241" w:type="dxa"/>
            <w:shd w:val="clear" w:color="auto" w:fill="auto"/>
            <w:noWrap/>
            <w:vAlign w:val="center"/>
            <w:hideMark/>
          </w:tcPr>
          <w:p w:rsidR="00CB66E1" w:rsidRPr="00D27EB1" w:rsidRDefault="00BA055B" w:rsidP="00DB4710">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2</w:t>
            </w:r>
            <w:r w:rsidR="005824B3" w:rsidRPr="00D27EB1">
              <w:rPr>
                <w:rFonts w:ascii="Calibri" w:hAnsi="Calibri"/>
                <w:kern w:val="24"/>
                <w:sz w:val="22"/>
                <w:szCs w:val="22"/>
              </w:rPr>
              <w:t xml:space="preserve"> ±</w:t>
            </w:r>
            <w:r w:rsidR="00CB66E1" w:rsidRPr="00D27EB1">
              <w:rPr>
                <w:rFonts w:ascii="Calibri" w:hAnsi="Calibri"/>
                <w:kern w:val="24"/>
                <w:sz w:val="22"/>
                <w:szCs w:val="22"/>
              </w:rPr>
              <w:t xml:space="preserve"> </w:t>
            </w:r>
            <w:r w:rsidR="005E4305" w:rsidRPr="00D27EB1">
              <w:rPr>
                <w:rFonts w:ascii="Calibri" w:hAnsi="Calibri"/>
                <w:kern w:val="24"/>
                <w:sz w:val="22"/>
                <w:szCs w:val="22"/>
              </w:rPr>
              <w:t>0.</w:t>
            </w:r>
            <w:r>
              <w:rPr>
                <w:rFonts w:ascii="Calibri" w:hAnsi="Calibri"/>
                <w:kern w:val="24"/>
                <w:sz w:val="22"/>
                <w:szCs w:val="22"/>
              </w:rPr>
              <w:t>1</w:t>
            </w:r>
          </w:p>
        </w:tc>
      </w:tr>
      <w:tr w:rsidR="00AC708A" w:rsidRPr="003D463C" w:rsidTr="00AC708A">
        <w:trPr>
          <w:trHeight w:val="315"/>
        </w:trPr>
        <w:tc>
          <w:tcPr>
            <w:tcW w:w="728" w:type="dxa"/>
            <w:shd w:val="clear" w:color="auto" w:fill="auto"/>
            <w:noWrap/>
            <w:vAlign w:val="center"/>
            <w:hideMark/>
          </w:tcPr>
          <w:p w:rsidR="00AC708A" w:rsidRPr="003D463C" w:rsidRDefault="00AC708A" w:rsidP="004B770D">
            <w:pPr>
              <w:pStyle w:val="NormalWeb"/>
              <w:spacing w:before="0" w:beforeAutospacing="0" w:after="0" w:afterAutospacing="0" w:line="480" w:lineRule="auto"/>
              <w:rPr>
                <w:rFonts w:ascii="Arial" w:hAnsi="Arial" w:cs="Arial"/>
                <w:sz w:val="22"/>
                <w:szCs w:val="22"/>
              </w:rPr>
            </w:pPr>
            <w:r>
              <w:rPr>
                <w:rFonts w:ascii="Calibri" w:hAnsi="Calibri"/>
                <w:color w:val="000000"/>
                <w:kern w:val="24"/>
                <w:sz w:val="22"/>
                <w:szCs w:val="22"/>
              </w:rPr>
              <w:t>Ag 3</w:t>
            </w:r>
            <w:r w:rsidRPr="003D463C">
              <w:rPr>
                <w:rFonts w:ascii="Calibri" w:hAnsi="Calibri"/>
                <w:color w:val="000000"/>
                <w:kern w:val="24"/>
                <w:sz w:val="22"/>
                <w:szCs w:val="22"/>
              </w:rPr>
              <w:t xml:space="preserve"> </w:t>
            </w:r>
          </w:p>
        </w:tc>
        <w:tc>
          <w:tcPr>
            <w:tcW w:w="1276" w:type="dxa"/>
            <w:shd w:val="clear" w:color="auto" w:fill="auto"/>
            <w:noWrap/>
            <w:vAlign w:val="center"/>
            <w:hideMark/>
          </w:tcPr>
          <w:p w:rsidR="00AC708A" w:rsidRPr="003D463C" w:rsidRDefault="00AC708A" w:rsidP="004B770D">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15</w:t>
            </w:r>
            <w:r w:rsidRPr="003D463C">
              <w:rPr>
                <w:rFonts w:ascii="Calibri" w:hAnsi="Calibri"/>
                <w:color w:val="000000"/>
                <w:kern w:val="24"/>
                <w:sz w:val="22"/>
                <w:szCs w:val="22"/>
              </w:rPr>
              <w:t xml:space="preserve"> </w:t>
            </w:r>
            <w:r>
              <w:rPr>
                <w:rFonts w:ascii="Calibri" w:hAnsi="Calibri"/>
                <w:color w:val="000000"/>
                <w:kern w:val="24"/>
                <w:sz w:val="22"/>
                <w:szCs w:val="22"/>
              </w:rPr>
              <w:t>± 0.</w:t>
            </w:r>
            <w:r w:rsidR="00573AF9">
              <w:rPr>
                <w:rFonts w:ascii="Calibri" w:hAnsi="Calibri"/>
                <w:color w:val="000000"/>
                <w:kern w:val="24"/>
                <w:sz w:val="22"/>
                <w:szCs w:val="22"/>
              </w:rPr>
              <w:t>05</w:t>
            </w:r>
          </w:p>
        </w:tc>
        <w:tc>
          <w:tcPr>
            <w:tcW w:w="1701" w:type="dxa"/>
            <w:shd w:val="clear" w:color="auto" w:fill="auto"/>
            <w:noWrap/>
            <w:vAlign w:val="center"/>
            <w:hideMark/>
          </w:tcPr>
          <w:p w:rsidR="00AC708A" w:rsidRPr="003D463C" w:rsidRDefault="00AC708A" w:rsidP="004B770D">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2.4</w:t>
            </w:r>
            <w:r w:rsidRPr="003D463C">
              <w:rPr>
                <w:rFonts w:ascii="Calibri" w:hAnsi="Calibri"/>
                <w:color w:val="000000"/>
                <w:kern w:val="24"/>
                <w:sz w:val="22"/>
                <w:szCs w:val="22"/>
              </w:rPr>
              <w:t xml:space="preserve"> </w:t>
            </w:r>
            <w:r>
              <w:rPr>
                <w:rFonts w:ascii="Calibri" w:hAnsi="Calibri"/>
                <w:color w:val="000000"/>
                <w:kern w:val="24"/>
                <w:sz w:val="22"/>
                <w:szCs w:val="22"/>
              </w:rPr>
              <w:t>± 0.2</w:t>
            </w:r>
          </w:p>
        </w:tc>
        <w:tc>
          <w:tcPr>
            <w:tcW w:w="1276" w:type="dxa"/>
            <w:shd w:val="clear" w:color="auto" w:fill="auto"/>
            <w:noWrap/>
            <w:vAlign w:val="center"/>
            <w:hideMark/>
          </w:tcPr>
          <w:p w:rsidR="00AC708A" w:rsidRPr="003D463C" w:rsidRDefault="00AC708A" w:rsidP="004B770D">
            <w:pPr>
              <w:pStyle w:val="NormalWeb"/>
              <w:spacing w:before="0" w:beforeAutospacing="0" w:after="0" w:afterAutospacing="0" w:line="480" w:lineRule="auto"/>
              <w:jc w:val="center"/>
              <w:rPr>
                <w:rFonts w:ascii="Arial" w:hAnsi="Arial" w:cs="Arial"/>
                <w:sz w:val="22"/>
                <w:szCs w:val="22"/>
              </w:rPr>
            </w:pPr>
            <w:r>
              <w:rPr>
                <w:rFonts w:ascii="Calibri" w:hAnsi="Calibri"/>
                <w:color w:val="000000"/>
                <w:kern w:val="24"/>
                <w:sz w:val="22"/>
                <w:szCs w:val="22"/>
              </w:rPr>
              <w:t>0.2</w:t>
            </w:r>
            <w:r w:rsidRPr="003D463C">
              <w:rPr>
                <w:rFonts w:ascii="Calibri" w:hAnsi="Calibri"/>
                <w:color w:val="000000"/>
                <w:kern w:val="24"/>
                <w:sz w:val="22"/>
                <w:szCs w:val="22"/>
              </w:rPr>
              <w:t xml:space="preserve"> </w:t>
            </w:r>
            <w:r>
              <w:rPr>
                <w:rFonts w:ascii="Calibri" w:hAnsi="Calibri"/>
                <w:color w:val="000000"/>
                <w:kern w:val="24"/>
                <w:sz w:val="22"/>
                <w:szCs w:val="22"/>
              </w:rPr>
              <w:t>± 0.</w:t>
            </w:r>
            <w:r w:rsidR="00573AF9">
              <w:rPr>
                <w:rFonts w:ascii="Calibri" w:hAnsi="Calibri"/>
                <w:color w:val="000000"/>
                <w:kern w:val="24"/>
                <w:sz w:val="22"/>
                <w:szCs w:val="22"/>
              </w:rPr>
              <w:t>1</w:t>
            </w:r>
          </w:p>
        </w:tc>
        <w:tc>
          <w:tcPr>
            <w:tcW w:w="1275" w:type="dxa"/>
            <w:shd w:val="clear" w:color="auto" w:fill="auto"/>
            <w:noWrap/>
            <w:vAlign w:val="center"/>
            <w:hideMark/>
          </w:tcPr>
          <w:p w:rsidR="00AC708A" w:rsidRPr="00D27EB1" w:rsidRDefault="00573AF9" w:rsidP="00AC708A">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14</w:t>
            </w:r>
            <w:r w:rsidR="00AC708A" w:rsidRPr="00D27EB1">
              <w:rPr>
                <w:rFonts w:ascii="Calibri" w:hAnsi="Calibri"/>
                <w:kern w:val="24"/>
                <w:sz w:val="22"/>
                <w:szCs w:val="22"/>
              </w:rPr>
              <w:t xml:space="preserve"> ± 0.</w:t>
            </w:r>
            <w:r w:rsidR="00AC708A">
              <w:rPr>
                <w:rFonts w:ascii="Calibri" w:hAnsi="Calibri"/>
                <w:kern w:val="24"/>
                <w:sz w:val="22"/>
                <w:szCs w:val="22"/>
              </w:rPr>
              <w:t>0</w:t>
            </w:r>
            <w:r>
              <w:rPr>
                <w:rFonts w:ascii="Calibri" w:hAnsi="Calibri"/>
                <w:kern w:val="24"/>
                <w:sz w:val="22"/>
                <w:szCs w:val="22"/>
              </w:rPr>
              <w:t>5</w:t>
            </w:r>
          </w:p>
        </w:tc>
        <w:tc>
          <w:tcPr>
            <w:tcW w:w="1701" w:type="dxa"/>
            <w:shd w:val="clear" w:color="auto" w:fill="auto"/>
            <w:noWrap/>
            <w:vAlign w:val="center"/>
            <w:hideMark/>
          </w:tcPr>
          <w:p w:rsidR="00AC708A" w:rsidRPr="00D27EB1" w:rsidRDefault="00AC708A" w:rsidP="004B770D">
            <w:pPr>
              <w:pStyle w:val="NormalWeb"/>
              <w:spacing w:before="0" w:beforeAutospacing="0" w:after="0" w:afterAutospacing="0" w:line="480" w:lineRule="auto"/>
              <w:jc w:val="center"/>
              <w:rPr>
                <w:rFonts w:ascii="Calibri" w:hAnsi="Calibri"/>
                <w:kern w:val="24"/>
                <w:sz w:val="22"/>
                <w:szCs w:val="22"/>
              </w:rPr>
            </w:pPr>
            <w:r>
              <w:rPr>
                <w:rFonts w:ascii="Calibri" w:hAnsi="Calibri"/>
                <w:kern w:val="24"/>
                <w:sz w:val="22"/>
                <w:szCs w:val="22"/>
              </w:rPr>
              <w:t>2.2</w:t>
            </w:r>
            <w:r w:rsidRPr="00D27EB1">
              <w:rPr>
                <w:rFonts w:ascii="Calibri" w:hAnsi="Calibri"/>
                <w:kern w:val="24"/>
                <w:sz w:val="22"/>
                <w:szCs w:val="22"/>
              </w:rPr>
              <w:t xml:space="preserve"> ± 0.</w:t>
            </w:r>
            <w:r>
              <w:rPr>
                <w:rFonts w:ascii="Calibri" w:hAnsi="Calibri"/>
                <w:kern w:val="24"/>
                <w:sz w:val="22"/>
                <w:szCs w:val="22"/>
              </w:rPr>
              <w:t>2</w:t>
            </w:r>
          </w:p>
        </w:tc>
        <w:tc>
          <w:tcPr>
            <w:tcW w:w="1241" w:type="dxa"/>
            <w:shd w:val="clear" w:color="auto" w:fill="auto"/>
            <w:noWrap/>
            <w:vAlign w:val="center"/>
            <w:hideMark/>
          </w:tcPr>
          <w:p w:rsidR="00AC708A" w:rsidRPr="00D27EB1" w:rsidRDefault="00AC708A" w:rsidP="004B770D">
            <w:pPr>
              <w:pStyle w:val="NormalWeb"/>
              <w:spacing w:before="0" w:beforeAutospacing="0" w:after="0" w:afterAutospacing="0" w:line="480" w:lineRule="auto"/>
              <w:jc w:val="center"/>
              <w:rPr>
                <w:rFonts w:ascii="Arial" w:hAnsi="Arial" w:cs="Arial"/>
                <w:sz w:val="22"/>
                <w:szCs w:val="22"/>
              </w:rPr>
            </w:pPr>
            <w:r>
              <w:rPr>
                <w:rFonts w:ascii="Calibri" w:hAnsi="Calibri"/>
                <w:kern w:val="24"/>
                <w:sz w:val="22"/>
                <w:szCs w:val="22"/>
              </w:rPr>
              <w:t>0.2</w:t>
            </w:r>
            <w:r w:rsidRPr="00D27EB1">
              <w:rPr>
                <w:rFonts w:ascii="Calibri" w:hAnsi="Calibri"/>
                <w:kern w:val="24"/>
                <w:sz w:val="22"/>
                <w:szCs w:val="22"/>
              </w:rPr>
              <w:t xml:space="preserve"> ± 0.</w:t>
            </w:r>
            <w:r w:rsidR="00573AF9">
              <w:rPr>
                <w:rFonts w:ascii="Calibri" w:hAnsi="Calibri"/>
                <w:kern w:val="24"/>
                <w:sz w:val="22"/>
                <w:szCs w:val="22"/>
              </w:rPr>
              <w:t>1</w:t>
            </w:r>
          </w:p>
        </w:tc>
      </w:tr>
    </w:tbl>
    <w:p w:rsidR="00CB66E1" w:rsidRDefault="00CB66E1" w:rsidP="00CB66E1">
      <w:pPr>
        <w:rPr>
          <w:lang w:val="de-DE" w:eastAsia="de-DE"/>
        </w:rPr>
      </w:pPr>
    </w:p>
    <w:p w:rsidR="00E5309E" w:rsidRDefault="00306F70" w:rsidP="00DB4710">
      <w:pPr>
        <w:spacing w:line="480" w:lineRule="auto"/>
        <w:rPr>
          <w:b/>
          <w:bCs/>
        </w:rPr>
      </w:pPr>
      <w:r>
        <w:br w:type="page"/>
      </w:r>
      <w:r w:rsidR="00E5309E" w:rsidRPr="0076139E">
        <w:rPr>
          <w:b/>
          <w:bCs/>
        </w:rPr>
        <w:lastRenderedPageBreak/>
        <w:t>Figure captions</w:t>
      </w:r>
    </w:p>
    <w:p w:rsidR="00DB4710" w:rsidRPr="0076139E" w:rsidRDefault="00DB4710" w:rsidP="00DB4710">
      <w:pPr>
        <w:spacing w:line="480" w:lineRule="auto"/>
      </w:pPr>
    </w:p>
    <w:p w:rsidR="00E5309E" w:rsidRDefault="00E5309E" w:rsidP="00CE3360">
      <w:pPr>
        <w:spacing w:line="480" w:lineRule="auto"/>
        <w:jc w:val="both"/>
        <w:rPr>
          <w:bCs/>
        </w:rPr>
      </w:pPr>
      <w:r>
        <w:rPr>
          <w:b/>
          <w:bCs/>
        </w:rPr>
        <w:t>Figure 1</w:t>
      </w:r>
      <w:r w:rsidRPr="0076139E">
        <w:rPr>
          <w:b/>
          <w:bCs/>
        </w:rPr>
        <w:t xml:space="preserve">. </w:t>
      </w:r>
      <w:r>
        <w:rPr>
          <w:b/>
          <w:bCs/>
        </w:rPr>
        <w:t xml:space="preserve">(a) </w:t>
      </w:r>
      <w:r w:rsidRPr="00DC6924">
        <w:rPr>
          <w:bCs/>
        </w:rPr>
        <w:t xml:space="preserve">Cyclic voltammetry of Au(111) in </w:t>
      </w:r>
      <w:r w:rsidRPr="00DC6924">
        <w:t>0.05</w:t>
      </w:r>
      <w:r>
        <w:t xml:space="preserve"> </w:t>
      </w:r>
      <w:r w:rsidRPr="00DC6924">
        <w:t>M H</w:t>
      </w:r>
      <w:r w:rsidRPr="00DC6924">
        <w:rPr>
          <w:vertAlign w:val="subscript"/>
        </w:rPr>
        <w:t>2</w:t>
      </w:r>
      <w:r w:rsidRPr="00DC6924">
        <w:t>SO</w:t>
      </w:r>
      <w:r w:rsidRPr="00DC6924">
        <w:rPr>
          <w:vertAlign w:val="subscript"/>
        </w:rPr>
        <w:t>4</w:t>
      </w:r>
      <w:r w:rsidRPr="00DC6924">
        <w:t xml:space="preserve"> + 1</w:t>
      </w:r>
      <w:r>
        <w:t xml:space="preserve"> </w:t>
      </w:r>
      <w:r w:rsidRPr="00DC6924">
        <w:t>m</w:t>
      </w:r>
      <w:r w:rsidRPr="00DC6924">
        <w:rPr>
          <w:caps/>
        </w:rPr>
        <w:t>m</w:t>
      </w:r>
      <w:r w:rsidRPr="00DC6924">
        <w:t xml:space="preserve"> Ag</w:t>
      </w:r>
      <w:r w:rsidRPr="00DC6924">
        <w:rPr>
          <w:vertAlign w:val="subscript"/>
        </w:rPr>
        <w:t>2</w:t>
      </w:r>
      <w:r w:rsidRPr="00DC6924">
        <w:t>SO</w:t>
      </w:r>
      <w:r w:rsidRPr="00DC6924">
        <w:rPr>
          <w:vertAlign w:val="subscript"/>
        </w:rPr>
        <w:t>4</w:t>
      </w:r>
      <w:r>
        <w:rPr>
          <w:bCs/>
        </w:rPr>
        <w:t xml:space="preserve"> recorde</w:t>
      </w:r>
      <w:r w:rsidR="00055296">
        <w:rPr>
          <w:bCs/>
        </w:rPr>
        <w:t>d at a sweep rate of 5 mV/s. X-ray v</w:t>
      </w:r>
      <w:r>
        <w:rPr>
          <w:bCs/>
        </w:rPr>
        <w:t xml:space="preserve">oltammetry (XRV) measured at </w:t>
      </w:r>
      <w:r w:rsidRPr="00565101">
        <w:rPr>
          <w:b/>
          <w:bCs/>
        </w:rPr>
        <w:t>(</w:t>
      </w:r>
      <w:r>
        <w:rPr>
          <w:b/>
          <w:bCs/>
        </w:rPr>
        <w:t>b</w:t>
      </w:r>
      <w:r w:rsidRPr="00565101">
        <w:rPr>
          <w:b/>
          <w:bCs/>
        </w:rPr>
        <w:t>)</w:t>
      </w:r>
      <w:r>
        <w:rPr>
          <w:bCs/>
        </w:rPr>
        <w:t xml:space="preserve"> (0, 0, 1.5), </w:t>
      </w:r>
      <w:r w:rsidRPr="00565101">
        <w:rPr>
          <w:b/>
          <w:bCs/>
        </w:rPr>
        <w:t>(</w:t>
      </w:r>
      <w:r>
        <w:rPr>
          <w:b/>
          <w:bCs/>
        </w:rPr>
        <w:t>c</w:t>
      </w:r>
      <w:r w:rsidRPr="00565101">
        <w:rPr>
          <w:b/>
          <w:bCs/>
        </w:rPr>
        <w:t>)</w:t>
      </w:r>
      <w:r>
        <w:rPr>
          <w:bCs/>
        </w:rPr>
        <w:t xml:space="preserve"> (1, 0, 3.7) and</w:t>
      </w:r>
      <w:r w:rsidRPr="00565101">
        <w:rPr>
          <w:b/>
          <w:bCs/>
        </w:rPr>
        <w:t xml:space="preserve"> (</w:t>
      </w:r>
      <w:r>
        <w:rPr>
          <w:b/>
          <w:bCs/>
        </w:rPr>
        <w:t>d</w:t>
      </w:r>
      <w:r w:rsidRPr="00565101">
        <w:rPr>
          <w:b/>
          <w:bCs/>
        </w:rPr>
        <w:t>)</w:t>
      </w:r>
      <w:r>
        <w:rPr>
          <w:bCs/>
        </w:rPr>
        <w:t xml:space="preserve"> (0, 1, 0.5)</w:t>
      </w:r>
      <w:r w:rsidRPr="001455F9">
        <w:t xml:space="preserve"> </w:t>
      </w:r>
      <w:r w:rsidRPr="001455F9">
        <w:rPr>
          <w:bCs/>
        </w:rPr>
        <w:t xml:space="preserve">at a sweep rate of 2 mV/s </w:t>
      </w:r>
      <w:r w:rsidR="00835ED2">
        <w:rPr>
          <w:bCs/>
        </w:rPr>
        <w:t xml:space="preserve">. All data is plotted </w:t>
      </w:r>
      <w:r w:rsidRPr="001455F9">
        <w:rPr>
          <w:bCs/>
        </w:rPr>
        <w:t>v</w:t>
      </w:r>
      <w:r w:rsidR="00835ED2">
        <w:rPr>
          <w:bCs/>
        </w:rPr>
        <w:t>ersu</w:t>
      </w:r>
      <w:r w:rsidRPr="001455F9">
        <w:rPr>
          <w:bCs/>
        </w:rPr>
        <w:t xml:space="preserve">s </w:t>
      </w:r>
      <w:r w:rsidR="00835ED2">
        <w:rPr>
          <w:bCs/>
        </w:rPr>
        <w:t xml:space="preserve">a </w:t>
      </w:r>
      <w:r w:rsidRPr="001455F9">
        <w:rPr>
          <w:bCs/>
        </w:rPr>
        <w:t>Ag/AgCl</w:t>
      </w:r>
      <w:r w:rsidR="00835ED2">
        <w:rPr>
          <w:bCs/>
        </w:rPr>
        <w:t xml:space="preserve"> reference electrode</w:t>
      </w:r>
      <w:r>
        <w:rPr>
          <w:bCs/>
        </w:rPr>
        <w:t>.</w:t>
      </w:r>
      <w:r w:rsidR="00835ED2">
        <w:rPr>
          <w:bCs/>
        </w:rPr>
        <w:t xml:space="preserve"> The XRV data shown has been background subtracted and normalised to the highest intensity data point.</w:t>
      </w:r>
    </w:p>
    <w:p w:rsidR="00DB4710" w:rsidRDefault="00DB4710" w:rsidP="00CE3360">
      <w:pPr>
        <w:spacing w:line="480" w:lineRule="auto"/>
        <w:jc w:val="both"/>
        <w:rPr>
          <w:bCs/>
        </w:rPr>
      </w:pPr>
    </w:p>
    <w:p w:rsidR="00E5309E" w:rsidRDefault="00E5309E" w:rsidP="00CE3360">
      <w:pPr>
        <w:spacing w:line="480" w:lineRule="auto"/>
        <w:jc w:val="both"/>
        <w:rPr>
          <w:b/>
        </w:rPr>
      </w:pPr>
      <w:r>
        <w:rPr>
          <w:b/>
        </w:rPr>
        <w:t>Figure 2</w:t>
      </w:r>
      <w:r w:rsidRPr="0055550A">
        <w:rPr>
          <w:b/>
        </w:rPr>
        <w:t>.</w:t>
      </w:r>
      <w:r>
        <w:rPr>
          <w:b/>
        </w:rPr>
        <w:t xml:space="preserve"> </w:t>
      </w:r>
      <w:r>
        <w:rPr>
          <w:bCs/>
        </w:rPr>
        <w:t xml:space="preserve">Crystal Truncation Rod (CTR) data (black circles) of </w:t>
      </w:r>
      <w:r w:rsidR="00835ED2">
        <w:rPr>
          <w:bCs/>
        </w:rPr>
        <w:t>a</w:t>
      </w:r>
      <w:r>
        <w:rPr>
          <w:bCs/>
        </w:rPr>
        <w:t xml:space="preserve"> Au(111)</w:t>
      </w:r>
      <w:r w:rsidR="00A906AE">
        <w:rPr>
          <w:bCs/>
        </w:rPr>
        <w:t xml:space="preserve"> electrode</w:t>
      </w:r>
      <w:r>
        <w:rPr>
          <w:bCs/>
        </w:rPr>
        <w:t xml:space="preserve"> measured </w:t>
      </w:r>
      <w:r w:rsidRPr="00DC6924">
        <w:rPr>
          <w:bCs/>
        </w:rPr>
        <w:t xml:space="preserve">in </w:t>
      </w:r>
      <w:r w:rsidRPr="00DC6924">
        <w:t>0.05</w:t>
      </w:r>
      <w:r>
        <w:t xml:space="preserve"> </w:t>
      </w:r>
      <w:r w:rsidRPr="00DC6924">
        <w:t>M H</w:t>
      </w:r>
      <w:r w:rsidRPr="00DC6924">
        <w:rPr>
          <w:vertAlign w:val="subscript"/>
        </w:rPr>
        <w:t>2</w:t>
      </w:r>
      <w:r w:rsidRPr="00DC6924">
        <w:t>SO</w:t>
      </w:r>
      <w:r w:rsidRPr="00DC6924">
        <w:rPr>
          <w:vertAlign w:val="subscript"/>
        </w:rPr>
        <w:t>4</w:t>
      </w:r>
      <w:r w:rsidRPr="00DC6924">
        <w:t xml:space="preserve"> + 1</w:t>
      </w:r>
      <w:r>
        <w:t xml:space="preserve"> </w:t>
      </w:r>
      <w:r w:rsidRPr="00DC6924">
        <w:t>m</w:t>
      </w:r>
      <w:r w:rsidRPr="00DC6924">
        <w:rPr>
          <w:caps/>
        </w:rPr>
        <w:t>m</w:t>
      </w:r>
      <w:r w:rsidRPr="00DC6924">
        <w:t xml:space="preserve"> Ag</w:t>
      </w:r>
      <w:r w:rsidRPr="00DC6924">
        <w:rPr>
          <w:vertAlign w:val="subscript"/>
        </w:rPr>
        <w:t>2</w:t>
      </w:r>
      <w:r w:rsidRPr="00DC6924">
        <w:t>SO</w:t>
      </w:r>
      <w:r w:rsidRPr="00DC6924">
        <w:rPr>
          <w:vertAlign w:val="subscript"/>
        </w:rPr>
        <w:t>4</w:t>
      </w:r>
      <w:r w:rsidR="006B41C7">
        <w:rPr>
          <w:bCs/>
        </w:rPr>
        <w:t xml:space="preserve"> at 0.47</w:t>
      </w:r>
      <w:r>
        <w:rPr>
          <w:bCs/>
        </w:rPr>
        <w:t xml:space="preserve"> V </w:t>
      </w:r>
      <w:r w:rsidR="00A906AE">
        <w:rPr>
          <w:bCs/>
        </w:rPr>
        <w:t xml:space="preserve">(where 1 monolayer of UPD Ag is expected) </w:t>
      </w:r>
      <w:r w:rsidRPr="004B34DA">
        <w:rPr>
          <w:b/>
          <w:bCs/>
        </w:rPr>
        <w:t>(a)</w:t>
      </w:r>
      <w:r>
        <w:rPr>
          <w:bCs/>
        </w:rPr>
        <w:t xml:space="preserve"> (1, 0, L) and </w:t>
      </w:r>
      <w:r w:rsidRPr="004B34DA">
        <w:rPr>
          <w:b/>
          <w:bCs/>
        </w:rPr>
        <w:t>(b)</w:t>
      </w:r>
      <w:r w:rsidR="00A906AE">
        <w:rPr>
          <w:bCs/>
        </w:rPr>
        <w:t xml:space="preserve"> (0, 1, L). A fit to the data is shown by the black solid lines according to the structural model described in the text and the parameters listed in Table 1. Dashed lines correspond to calculated CTR profile</w:t>
      </w:r>
      <w:r w:rsidR="004F011A">
        <w:rPr>
          <w:bCs/>
        </w:rPr>
        <w:t>s</w:t>
      </w:r>
      <w:r w:rsidR="00A906AE">
        <w:rPr>
          <w:bCs/>
        </w:rPr>
        <w:t xml:space="preserve"> for </w:t>
      </w:r>
      <w:r w:rsidR="004F011A">
        <w:rPr>
          <w:bCs/>
        </w:rPr>
        <w:t xml:space="preserve">an </w:t>
      </w:r>
      <w:r w:rsidR="00A906AE">
        <w:t xml:space="preserve">ideal clean </w:t>
      </w:r>
      <w:r>
        <w:t xml:space="preserve">Au(111) </w:t>
      </w:r>
      <w:r w:rsidR="00A906AE">
        <w:t xml:space="preserve">surface </w:t>
      </w:r>
      <w:r>
        <w:t>(green), a full Ag monolayer on Au(111) (red) an</w:t>
      </w:r>
      <w:r w:rsidR="00A906AE">
        <w:t>d a</w:t>
      </w:r>
      <w:r>
        <w:t xml:space="preserve"> Ag bilayer on Au(111) (blue).</w:t>
      </w:r>
      <w:r w:rsidRPr="00F87430">
        <w:rPr>
          <w:b/>
        </w:rPr>
        <w:t xml:space="preserve"> </w:t>
      </w:r>
    </w:p>
    <w:p w:rsidR="00DB4710" w:rsidRDefault="00DB4710" w:rsidP="00CE3360">
      <w:pPr>
        <w:spacing w:line="480" w:lineRule="auto"/>
        <w:jc w:val="both"/>
        <w:rPr>
          <w:b/>
        </w:rPr>
      </w:pPr>
    </w:p>
    <w:p w:rsidR="00E5309E" w:rsidRPr="00F87430" w:rsidRDefault="00E5309E" w:rsidP="00CE3360">
      <w:pPr>
        <w:spacing w:line="480" w:lineRule="auto"/>
        <w:jc w:val="both"/>
        <w:rPr>
          <w:b/>
        </w:rPr>
      </w:pPr>
      <w:r>
        <w:rPr>
          <w:b/>
        </w:rPr>
        <w:t>Figure 3</w:t>
      </w:r>
      <w:r w:rsidRPr="00304546">
        <w:rPr>
          <w:b/>
        </w:rPr>
        <w:t>.</w:t>
      </w:r>
      <w:r>
        <w:t xml:space="preserve"> Cyclic voltammetry of clean </w:t>
      </w:r>
      <w:r>
        <w:rPr>
          <w:bCs/>
        </w:rPr>
        <w:t>Au(111</w:t>
      </w:r>
      <w:r w:rsidRPr="0076139E">
        <w:rPr>
          <w:bCs/>
        </w:rPr>
        <w:t>)</w:t>
      </w:r>
      <w:r>
        <w:rPr>
          <w:bCs/>
        </w:rPr>
        <w:t xml:space="preserve"> (blue </w:t>
      </w:r>
      <w:r w:rsidR="00A906AE">
        <w:rPr>
          <w:bCs/>
        </w:rPr>
        <w:t xml:space="preserve">dotted </w:t>
      </w:r>
      <w:r>
        <w:rPr>
          <w:bCs/>
        </w:rPr>
        <w:t xml:space="preserve">line), </w:t>
      </w:r>
      <w:r w:rsidR="00A906AE">
        <w:rPr>
          <w:bCs/>
        </w:rPr>
        <w:t xml:space="preserve">a 1 ML </w:t>
      </w:r>
      <w:r>
        <w:rPr>
          <w:bCs/>
        </w:rPr>
        <w:t xml:space="preserve">Ag </w:t>
      </w:r>
      <w:r w:rsidR="00A906AE">
        <w:rPr>
          <w:bCs/>
        </w:rPr>
        <w:t>film</w:t>
      </w:r>
      <w:r>
        <w:rPr>
          <w:bCs/>
        </w:rPr>
        <w:t xml:space="preserve"> on</w:t>
      </w:r>
      <w:r w:rsidRPr="0076139E">
        <w:rPr>
          <w:bCs/>
        </w:rPr>
        <w:t xml:space="preserve"> </w:t>
      </w:r>
      <w:r>
        <w:rPr>
          <w:bCs/>
        </w:rPr>
        <w:t xml:space="preserve">Au(111) (black line) and </w:t>
      </w:r>
      <w:r w:rsidR="00A906AE">
        <w:rPr>
          <w:bCs/>
        </w:rPr>
        <w:t>a 2 ML Ag film</w:t>
      </w:r>
      <w:r>
        <w:rPr>
          <w:bCs/>
        </w:rPr>
        <w:t xml:space="preserve"> on Au(111) (red line)</w:t>
      </w:r>
      <w:r w:rsidR="00A906AE">
        <w:rPr>
          <w:bCs/>
        </w:rPr>
        <w:t>. Data were measured</w:t>
      </w:r>
      <w:r>
        <w:rPr>
          <w:bCs/>
        </w:rPr>
        <w:t xml:space="preserve"> </w:t>
      </w:r>
      <w:r w:rsidRPr="0076139E">
        <w:rPr>
          <w:bCs/>
        </w:rPr>
        <w:t xml:space="preserve">in </w:t>
      </w:r>
      <w:r w:rsidRPr="0076139E">
        <w:t>0.1</w:t>
      </w:r>
      <w:r>
        <w:t xml:space="preserve"> </w:t>
      </w:r>
      <w:r w:rsidRPr="0076139E">
        <w:t xml:space="preserve">M </w:t>
      </w:r>
      <w:r>
        <w:t xml:space="preserve">KOH </w:t>
      </w:r>
      <w:r w:rsidR="00A906AE">
        <w:t xml:space="preserve">electrolyte </w:t>
      </w:r>
      <w:r>
        <w:t>at a sweep rate of 20 mV/s.</w:t>
      </w:r>
    </w:p>
    <w:p w:rsidR="00DB4710" w:rsidRDefault="00DB4710" w:rsidP="00CE3360">
      <w:pPr>
        <w:spacing w:line="480" w:lineRule="auto"/>
        <w:jc w:val="both"/>
        <w:rPr>
          <w:b/>
        </w:rPr>
      </w:pPr>
    </w:p>
    <w:p w:rsidR="00E5309E" w:rsidRDefault="00E5309E" w:rsidP="00CE3360">
      <w:pPr>
        <w:spacing w:line="480" w:lineRule="auto"/>
        <w:jc w:val="both"/>
        <w:rPr>
          <w:bCs/>
        </w:rPr>
      </w:pPr>
      <w:r>
        <w:rPr>
          <w:b/>
        </w:rPr>
        <w:t>Figure 4</w:t>
      </w:r>
      <w:r w:rsidRPr="0055550A">
        <w:rPr>
          <w:b/>
        </w:rPr>
        <w:t>.</w:t>
      </w:r>
      <w:r>
        <w:t xml:space="preserve"> </w:t>
      </w:r>
      <w:r w:rsidRPr="003D7797">
        <w:rPr>
          <w:b/>
        </w:rPr>
        <w:t>(a)</w:t>
      </w:r>
      <w:r>
        <w:t xml:space="preserve"> </w:t>
      </w:r>
      <w:r>
        <w:rPr>
          <w:bCs/>
        </w:rPr>
        <w:t xml:space="preserve">Specular </w:t>
      </w:r>
      <w:r w:rsidRPr="008647D3">
        <w:rPr>
          <w:bCs/>
        </w:rPr>
        <w:t>crystal truncatio</w:t>
      </w:r>
      <w:r>
        <w:rPr>
          <w:bCs/>
        </w:rPr>
        <w:t>n rod (CTR) data</w:t>
      </w:r>
      <w:r w:rsidR="00A906AE">
        <w:rPr>
          <w:bCs/>
        </w:rPr>
        <w:t>, (0, 0, L),</w:t>
      </w:r>
      <w:r>
        <w:rPr>
          <w:bCs/>
        </w:rPr>
        <w:t xml:space="preserve"> for </w:t>
      </w:r>
      <w:r w:rsidR="00A906AE">
        <w:rPr>
          <w:bCs/>
        </w:rPr>
        <w:t>a 2 ML Ag film</w:t>
      </w:r>
      <w:r>
        <w:rPr>
          <w:bCs/>
        </w:rPr>
        <w:t xml:space="preserve"> on Au(111) </w:t>
      </w:r>
      <w:r w:rsidR="00A906AE">
        <w:rPr>
          <w:bCs/>
        </w:rPr>
        <w:t xml:space="preserve">measured </w:t>
      </w:r>
      <w:r>
        <w:rPr>
          <w:bCs/>
        </w:rPr>
        <w:t xml:space="preserve">in 0.1 M KOH </w:t>
      </w:r>
      <w:r w:rsidR="00A906AE">
        <w:rPr>
          <w:bCs/>
        </w:rPr>
        <w:t xml:space="preserve">electrolyte </w:t>
      </w:r>
      <w:r>
        <w:rPr>
          <w:bCs/>
        </w:rPr>
        <w:t xml:space="preserve">at -0.9 V (black circles) and -0.1 V (red squares). The solid lines are fits to the data according to the structural model described in the text and </w:t>
      </w:r>
      <w:r w:rsidR="00A906AE">
        <w:rPr>
          <w:bCs/>
        </w:rPr>
        <w:t xml:space="preserve">the </w:t>
      </w:r>
      <w:r>
        <w:rPr>
          <w:bCs/>
        </w:rPr>
        <w:t xml:space="preserve">parameters </w:t>
      </w:r>
      <w:r w:rsidR="00A906AE">
        <w:rPr>
          <w:bCs/>
        </w:rPr>
        <w:t>listed in Table 2</w:t>
      </w:r>
      <w:r>
        <w:rPr>
          <w:bCs/>
        </w:rPr>
        <w:t>.</w:t>
      </w:r>
      <w:r w:rsidRPr="003D7797">
        <w:rPr>
          <w:bCs/>
        </w:rPr>
        <w:t xml:space="preserve"> </w:t>
      </w:r>
      <w:r w:rsidRPr="003D7797">
        <w:rPr>
          <w:b/>
          <w:bCs/>
        </w:rPr>
        <w:t>(b)</w:t>
      </w:r>
      <w:r>
        <w:rPr>
          <w:bCs/>
        </w:rPr>
        <w:t xml:space="preserve"> The ratio</w:t>
      </w:r>
      <w:r w:rsidR="004F011A">
        <w:rPr>
          <w:bCs/>
        </w:rPr>
        <w:t xml:space="preserve"> of the two CTR data sets,</w:t>
      </w:r>
      <w:r>
        <w:rPr>
          <w:bCs/>
        </w:rPr>
        <w:t xml:space="preserve"> </w:t>
      </w:r>
      <w:r w:rsidR="00A906AE">
        <w:rPr>
          <w:bCs/>
        </w:rPr>
        <w:t>I</w:t>
      </w:r>
      <w:r w:rsidR="00A906AE" w:rsidRPr="00A906AE">
        <w:rPr>
          <w:bCs/>
          <w:vertAlign w:val="subscript"/>
        </w:rPr>
        <w:t>-0.1 V</w:t>
      </w:r>
      <w:r>
        <w:rPr>
          <w:bCs/>
        </w:rPr>
        <w:t xml:space="preserve">/ </w:t>
      </w:r>
      <w:r w:rsidR="00A906AE">
        <w:rPr>
          <w:bCs/>
        </w:rPr>
        <w:t>I</w:t>
      </w:r>
      <w:r w:rsidRPr="00A906AE">
        <w:rPr>
          <w:bCs/>
          <w:vertAlign w:val="subscript"/>
        </w:rPr>
        <w:t>-0.9 V</w:t>
      </w:r>
      <w:r w:rsidR="00A906AE">
        <w:rPr>
          <w:bCs/>
        </w:rPr>
        <w:t xml:space="preserve"> . The solid line is calculated from the fits to the data shown in Figure 4a. </w:t>
      </w:r>
    </w:p>
    <w:p w:rsidR="00DB4710" w:rsidRDefault="00DB4710" w:rsidP="00CE3360">
      <w:pPr>
        <w:spacing w:line="480" w:lineRule="auto"/>
        <w:jc w:val="both"/>
        <w:rPr>
          <w:b/>
        </w:rPr>
      </w:pPr>
    </w:p>
    <w:p w:rsidR="00E5309E" w:rsidRDefault="00E5309E" w:rsidP="00CE3360">
      <w:pPr>
        <w:spacing w:line="480" w:lineRule="auto"/>
        <w:jc w:val="both"/>
        <w:rPr>
          <w:bCs/>
        </w:rPr>
      </w:pPr>
      <w:r>
        <w:rPr>
          <w:b/>
        </w:rPr>
        <w:lastRenderedPageBreak/>
        <w:t>Figure 5</w:t>
      </w:r>
      <w:r w:rsidRPr="0055550A">
        <w:rPr>
          <w:b/>
        </w:rPr>
        <w:t>.</w:t>
      </w:r>
      <w:r>
        <w:t xml:space="preserve"> </w:t>
      </w:r>
      <w:r>
        <w:rPr>
          <w:bCs/>
        </w:rPr>
        <w:t>Crystal T</w:t>
      </w:r>
      <w:r w:rsidRPr="008647D3">
        <w:rPr>
          <w:bCs/>
        </w:rPr>
        <w:t>runcatio</w:t>
      </w:r>
      <w:r>
        <w:rPr>
          <w:bCs/>
        </w:rPr>
        <w:t xml:space="preserve">n Rod (CTR) data of the </w:t>
      </w:r>
      <w:r w:rsidR="00A906AE">
        <w:rPr>
          <w:bCs/>
        </w:rPr>
        <w:t>1 ML Ag film</w:t>
      </w:r>
      <w:r>
        <w:rPr>
          <w:bCs/>
        </w:rPr>
        <w:t xml:space="preserve"> on Au(111) </w:t>
      </w:r>
      <w:r w:rsidR="00A906AE">
        <w:rPr>
          <w:bCs/>
        </w:rPr>
        <w:t xml:space="preserve">measured </w:t>
      </w:r>
      <w:r>
        <w:rPr>
          <w:bCs/>
        </w:rPr>
        <w:t>in 0.1 M KOH at -1.0 V (black circl</w:t>
      </w:r>
      <w:r w:rsidR="00A906AE">
        <w:rPr>
          <w:bCs/>
        </w:rPr>
        <w:t>es) and -0.2 V (red squares)</w:t>
      </w:r>
      <w:r w:rsidRPr="004B34DA">
        <w:rPr>
          <w:b/>
          <w:bCs/>
        </w:rPr>
        <w:t xml:space="preserve"> (a)</w:t>
      </w:r>
      <w:r w:rsidRPr="004B34DA">
        <w:rPr>
          <w:bCs/>
        </w:rPr>
        <w:t xml:space="preserve"> the specular CTR</w:t>
      </w:r>
      <w:r>
        <w:rPr>
          <w:bCs/>
        </w:rPr>
        <w:t xml:space="preserve"> (0, 0, L) and the non-specular CTR’s </w:t>
      </w:r>
      <w:r w:rsidRPr="004B34DA">
        <w:rPr>
          <w:b/>
          <w:bCs/>
        </w:rPr>
        <w:t>(</w:t>
      </w:r>
      <w:r>
        <w:rPr>
          <w:b/>
          <w:bCs/>
        </w:rPr>
        <w:t>b</w:t>
      </w:r>
      <w:r w:rsidRPr="004B34DA">
        <w:rPr>
          <w:b/>
          <w:bCs/>
        </w:rPr>
        <w:t>)</w:t>
      </w:r>
      <w:r>
        <w:rPr>
          <w:bCs/>
        </w:rPr>
        <w:t xml:space="preserve"> (1, 0, L) and </w:t>
      </w:r>
      <w:r w:rsidRPr="004B34DA">
        <w:rPr>
          <w:b/>
          <w:bCs/>
        </w:rPr>
        <w:t>(</w:t>
      </w:r>
      <w:r>
        <w:rPr>
          <w:b/>
          <w:bCs/>
        </w:rPr>
        <w:t>c</w:t>
      </w:r>
      <w:r w:rsidRPr="004B34DA">
        <w:rPr>
          <w:b/>
          <w:bCs/>
        </w:rPr>
        <w:t>)</w:t>
      </w:r>
      <w:r>
        <w:rPr>
          <w:bCs/>
        </w:rPr>
        <w:t xml:space="preserve"> (0, 1, L). The ratio </w:t>
      </w:r>
      <w:r w:rsidR="00A906AE">
        <w:rPr>
          <w:bCs/>
        </w:rPr>
        <w:t>I</w:t>
      </w:r>
      <w:r w:rsidRPr="00A906AE">
        <w:rPr>
          <w:bCs/>
          <w:vertAlign w:val="subscript"/>
        </w:rPr>
        <w:t>-0.2 V</w:t>
      </w:r>
      <w:r>
        <w:rPr>
          <w:bCs/>
        </w:rPr>
        <w:t xml:space="preserve"> / </w:t>
      </w:r>
      <w:r w:rsidR="00A906AE">
        <w:rPr>
          <w:bCs/>
        </w:rPr>
        <w:t>I</w:t>
      </w:r>
      <w:r w:rsidRPr="00A906AE">
        <w:rPr>
          <w:bCs/>
          <w:vertAlign w:val="subscript"/>
        </w:rPr>
        <w:t>-1</w:t>
      </w:r>
      <w:r w:rsidR="00A906AE" w:rsidRPr="00A906AE">
        <w:rPr>
          <w:bCs/>
          <w:vertAlign w:val="subscript"/>
        </w:rPr>
        <w:t>.0</w:t>
      </w:r>
      <w:r w:rsidRPr="00A906AE">
        <w:rPr>
          <w:bCs/>
          <w:vertAlign w:val="subscript"/>
        </w:rPr>
        <w:t xml:space="preserve"> V</w:t>
      </w:r>
      <w:r>
        <w:rPr>
          <w:bCs/>
        </w:rPr>
        <w:t xml:space="preserve"> </w:t>
      </w:r>
      <w:r w:rsidR="00BE079F">
        <w:rPr>
          <w:bCs/>
        </w:rPr>
        <w:t xml:space="preserve">of the CTR data </w:t>
      </w:r>
      <w:r w:rsidRPr="004B34DA">
        <w:rPr>
          <w:b/>
          <w:bCs/>
        </w:rPr>
        <w:t>(</w:t>
      </w:r>
      <w:r>
        <w:rPr>
          <w:b/>
          <w:bCs/>
        </w:rPr>
        <w:t>d</w:t>
      </w:r>
      <w:r w:rsidRPr="004B34DA">
        <w:rPr>
          <w:b/>
          <w:bCs/>
        </w:rPr>
        <w:t>)</w:t>
      </w:r>
      <w:r w:rsidRPr="004B34DA">
        <w:rPr>
          <w:bCs/>
        </w:rPr>
        <w:t xml:space="preserve"> </w:t>
      </w:r>
      <w:r>
        <w:rPr>
          <w:bCs/>
        </w:rPr>
        <w:t xml:space="preserve">(0, 0, L), </w:t>
      </w:r>
      <w:r w:rsidRPr="004B34DA">
        <w:rPr>
          <w:b/>
          <w:bCs/>
        </w:rPr>
        <w:t>(</w:t>
      </w:r>
      <w:r>
        <w:rPr>
          <w:b/>
          <w:bCs/>
        </w:rPr>
        <w:t>e</w:t>
      </w:r>
      <w:r w:rsidRPr="004B34DA">
        <w:rPr>
          <w:b/>
          <w:bCs/>
        </w:rPr>
        <w:t>)</w:t>
      </w:r>
      <w:r>
        <w:rPr>
          <w:bCs/>
        </w:rPr>
        <w:t xml:space="preserve"> (1, 0, L) and </w:t>
      </w:r>
      <w:r w:rsidRPr="004B34DA">
        <w:rPr>
          <w:b/>
          <w:bCs/>
        </w:rPr>
        <w:t>(</w:t>
      </w:r>
      <w:r>
        <w:rPr>
          <w:b/>
          <w:bCs/>
        </w:rPr>
        <w:t>f</w:t>
      </w:r>
      <w:r w:rsidRPr="004B34DA">
        <w:rPr>
          <w:b/>
          <w:bCs/>
        </w:rPr>
        <w:t>)</w:t>
      </w:r>
      <w:r>
        <w:rPr>
          <w:bCs/>
        </w:rPr>
        <w:t xml:space="preserve"> (0, 1, L).</w:t>
      </w:r>
      <w:r w:rsidR="00A906AE" w:rsidRPr="00A906AE">
        <w:rPr>
          <w:bCs/>
        </w:rPr>
        <w:t xml:space="preserve"> </w:t>
      </w:r>
      <w:r w:rsidR="00A906AE">
        <w:rPr>
          <w:bCs/>
        </w:rPr>
        <w:t>The solid lines are fits to the data according to the structural model described in the text and the parameters listed in Table 3.</w:t>
      </w:r>
    </w:p>
    <w:p w:rsidR="00E5309E" w:rsidRDefault="00E5309E" w:rsidP="00CE3360">
      <w:pPr>
        <w:spacing w:line="480" w:lineRule="auto"/>
        <w:jc w:val="both"/>
        <w:rPr>
          <w:bCs/>
        </w:rPr>
      </w:pPr>
    </w:p>
    <w:p w:rsidR="00E5309E" w:rsidRDefault="00E5309E" w:rsidP="00CE3360">
      <w:pPr>
        <w:spacing w:line="480" w:lineRule="auto"/>
        <w:jc w:val="both"/>
      </w:pPr>
      <w:r w:rsidRPr="002562D2">
        <w:rPr>
          <w:b/>
        </w:rPr>
        <w:t xml:space="preserve">Figure </w:t>
      </w:r>
      <w:r>
        <w:rPr>
          <w:b/>
        </w:rPr>
        <w:t>6</w:t>
      </w:r>
      <w:r w:rsidRPr="002562D2">
        <w:rPr>
          <w:b/>
        </w:rPr>
        <w:t>.</w:t>
      </w:r>
      <w:r>
        <w:t xml:space="preserve"> X-ray voltammetry (XRV) for </w:t>
      </w:r>
      <w:r w:rsidR="00BE079F">
        <w:rPr>
          <w:bCs/>
        </w:rPr>
        <w:t>a 1 ML Ag film on</w:t>
      </w:r>
      <w:r w:rsidRPr="0076139E">
        <w:rPr>
          <w:bCs/>
        </w:rPr>
        <w:t xml:space="preserve"> </w:t>
      </w:r>
      <w:r>
        <w:rPr>
          <w:bCs/>
        </w:rPr>
        <w:t>Au(111) (black line</w:t>
      </w:r>
      <w:r w:rsidR="00BE079F">
        <w:rPr>
          <w:bCs/>
        </w:rPr>
        <w:t>s</w:t>
      </w:r>
      <w:r>
        <w:rPr>
          <w:bCs/>
        </w:rPr>
        <w:t xml:space="preserve">) and </w:t>
      </w:r>
      <w:r w:rsidR="00BE079F">
        <w:rPr>
          <w:bCs/>
        </w:rPr>
        <w:t>2 ML Ag film</w:t>
      </w:r>
      <w:r>
        <w:rPr>
          <w:bCs/>
        </w:rPr>
        <w:t xml:space="preserve"> on Au(111) (red line</w:t>
      </w:r>
      <w:r w:rsidR="00BE079F">
        <w:rPr>
          <w:bCs/>
        </w:rPr>
        <w:t>s</w:t>
      </w:r>
      <w:r>
        <w:rPr>
          <w:bCs/>
        </w:rPr>
        <w:t xml:space="preserve">) </w:t>
      </w:r>
      <w:r w:rsidR="00BE079F">
        <w:rPr>
          <w:bCs/>
        </w:rPr>
        <w:t xml:space="preserve">measured </w:t>
      </w:r>
      <w:r w:rsidRPr="0076139E">
        <w:rPr>
          <w:bCs/>
        </w:rPr>
        <w:t xml:space="preserve">in </w:t>
      </w:r>
      <w:r w:rsidRPr="0076139E">
        <w:t>0.1</w:t>
      </w:r>
      <w:r>
        <w:t xml:space="preserve"> </w:t>
      </w:r>
      <w:r w:rsidRPr="0076139E">
        <w:t xml:space="preserve">M </w:t>
      </w:r>
      <w:r w:rsidR="00BE079F">
        <w:t xml:space="preserve">KOH electrolyte </w:t>
      </w:r>
      <w:r>
        <w:t xml:space="preserve">at </w:t>
      </w:r>
      <w:r w:rsidRPr="00DE6A9D">
        <w:rPr>
          <w:b/>
        </w:rPr>
        <w:t>(a)</w:t>
      </w:r>
      <w:r w:rsidR="00737699">
        <w:t xml:space="preserve"> (0, 0, 1.5</w:t>
      </w:r>
      <w:r>
        <w:t xml:space="preserve">), </w:t>
      </w:r>
      <w:r w:rsidRPr="009A172D">
        <w:rPr>
          <w:b/>
        </w:rPr>
        <w:t>(b)</w:t>
      </w:r>
      <w:r w:rsidRPr="009A172D">
        <w:t xml:space="preserve"> </w:t>
      </w:r>
      <w:r>
        <w:t>(1, 0, 3.7) and</w:t>
      </w:r>
      <w:r w:rsidRPr="009A172D">
        <w:rPr>
          <w:b/>
        </w:rPr>
        <w:t xml:space="preserve"> (c)</w:t>
      </w:r>
      <w:r w:rsidRPr="009A172D">
        <w:t xml:space="preserve"> (</w:t>
      </w:r>
      <w:r w:rsidR="00737699">
        <w:t>0, 1, 0.5</w:t>
      </w:r>
      <w:r w:rsidRPr="009A172D">
        <w:t>)</w:t>
      </w:r>
      <w:r>
        <w:t xml:space="preserve"> </w:t>
      </w:r>
      <w:r w:rsidR="00BE079F">
        <w:t>reciprocal lattice positions</w:t>
      </w:r>
      <w:r>
        <w:t xml:space="preserve"> at a sweep rate of 5 mV/s.</w:t>
      </w:r>
      <w:r w:rsidR="00BE079F" w:rsidRPr="00BE079F">
        <w:rPr>
          <w:bCs/>
        </w:rPr>
        <w:t xml:space="preserve"> </w:t>
      </w:r>
      <w:r w:rsidR="00CE3360">
        <w:rPr>
          <w:bCs/>
        </w:rPr>
        <w:t>Th</w:t>
      </w:r>
      <w:r w:rsidR="00BE079F">
        <w:rPr>
          <w:bCs/>
        </w:rPr>
        <w:t>e data has been background subtracted and normalised to the highest intensity data point.</w:t>
      </w:r>
    </w:p>
    <w:p w:rsidR="00DB4710" w:rsidRDefault="00DB4710" w:rsidP="00CE3360">
      <w:pPr>
        <w:spacing w:line="480" w:lineRule="auto"/>
        <w:jc w:val="both"/>
        <w:rPr>
          <w:b/>
        </w:rPr>
      </w:pPr>
    </w:p>
    <w:p w:rsidR="00E5309E" w:rsidRDefault="00E5309E" w:rsidP="00CE3360">
      <w:pPr>
        <w:spacing w:line="480" w:lineRule="auto"/>
        <w:jc w:val="both"/>
      </w:pPr>
      <w:r w:rsidRPr="002562D2">
        <w:rPr>
          <w:b/>
        </w:rPr>
        <w:t xml:space="preserve">Figure </w:t>
      </w:r>
      <w:r>
        <w:rPr>
          <w:b/>
        </w:rPr>
        <w:t>7</w:t>
      </w:r>
      <w:r w:rsidRPr="002562D2">
        <w:rPr>
          <w:b/>
        </w:rPr>
        <w:t>.</w:t>
      </w:r>
      <w:r>
        <w:t xml:space="preserve"> Schematic illustration </w:t>
      </w:r>
      <w:r w:rsidR="00BE079F">
        <w:t>summarizing</w:t>
      </w:r>
      <w:r>
        <w:t xml:space="preserve"> the structural changes </w:t>
      </w:r>
      <w:r w:rsidR="00BE079F">
        <w:t>that occur for underpotentially deposited 1 ML Ag and 2 ML Ag</w:t>
      </w:r>
      <w:r>
        <w:t xml:space="preserve"> </w:t>
      </w:r>
      <w:r w:rsidR="00E10EED">
        <w:t>films</w:t>
      </w:r>
      <w:r>
        <w:t xml:space="preserve"> on Au(111) </w:t>
      </w:r>
      <w:r w:rsidR="00BE079F">
        <w:t xml:space="preserve">both </w:t>
      </w:r>
      <w:r>
        <w:t>before and after transfer to alkaline electrolyte</w:t>
      </w:r>
      <w:r w:rsidR="00E10EED">
        <w:t xml:space="preserve"> (0.1 M KOH)</w:t>
      </w:r>
      <w:r>
        <w:t>.</w:t>
      </w:r>
    </w:p>
    <w:p w:rsidR="00DB4710" w:rsidRDefault="00DB4710">
      <w:r>
        <w:br w:type="page"/>
      </w:r>
    </w:p>
    <w:p w:rsidR="00CA0473" w:rsidRPr="00DB4710" w:rsidRDefault="00DD3583" w:rsidP="00CB66E1">
      <w:pPr>
        <w:pStyle w:val="Caption"/>
        <w:rPr>
          <w:sz w:val="24"/>
          <w:szCs w:val="24"/>
        </w:rPr>
      </w:pPr>
      <w:r w:rsidRPr="00DB4710">
        <w:rPr>
          <w:sz w:val="24"/>
          <w:szCs w:val="24"/>
        </w:rPr>
        <w:lastRenderedPageBreak/>
        <w:t xml:space="preserve">Figure </w:t>
      </w:r>
      <w:r w:rsidR="006D6F17" w:rsidRPr="00DB4710">
        <w:rPr>
          <w:sz w:val="24"/>
          <w:szCs w:val="24"/>
        </w:rPr>
        <w:fldChar w:fldCharType="begin"/>
      </w:r>
      <w:r w:rsidRPr="00DB4710">
        <w:rPr>
          <w:sz w:val="24"/>
          <w:szCs w:val="24"/>
        </w:rPr>
        <w:instrText xml:space="preserve"> SEQ Figure \* ARABIC </w:instrText>
      </w:r>
      <w:r w:rsidR="006D6F17" w:rsidRPr="00DB4710">
        <w:rPr>
          <w:sz w:val="24"/>
          <w:szCs w:val="24"/>
        </w:rPr>
        <w:fldChar w:fldCharType="separate"/>
      </w:r>
      <w:r w:rsidR="00173C37">
        <w:rPr>
          <w:noProof/>
          <w:sz w:val="24"/>
          <w:szCs w:val="24"/>
        </w:rPr>
        <w:t>1</w:t>
      </w:r>
      <w:r w:rsidR="006D6F17" w:rsidRPr="00DB4710">
        <w:rPr>
          <w:sz w:val="24"/>
          <w:szCs w:val="24"/>
        </w:rPr>
        <w:fldChar w:fldCharType="end"/>
      </w:r>
    </w:p>
    <w:p w:rsidR="006820D6" w:rsidRDefault="00C07BD0" w:rsidP="00CB66E1">
      <w:pPr>
        <w:pStyle w:val="Caption"/>
      </w:pPr>
      <w:r>
        <w:t xml:space="preserve"> </w:t>
      </w:r>
    </w:p>
    <w:p w:rsidR="00DB4710" w:rsidRDefault="00DB4710" w:rsidP="00DB4710">
      <w:pPr>
        <w:rPr>
          <w:lang w:val="de-DE" w:eastAsia="de-DE"/>
        </w:rPr>
      </w:pPr>
    </w:p>
    <w:p w:rsidR="00DB4710" w:rsidRPr="00DB4710" w:rsidRDefault="00DB4710" w:rsidP="00DB4710">
      <w:pPr>
        <w:rPr>
          <w:lang w:val="de-DE" w:eastAsia="de-DE"/>
        </w:rPr>
      </w:pPr>
    </w:p>
    <w:p w:rsidR="00FC219B" w:rsidRDefault="00F71795" w:rsidP="00CB66E1">
      <w:pPr>
        <w:pStyle w:val="Caption"/>
      </w:pPr>
      <w:r w:rsidRPr="00F71795">
        <w:rPr>
          <w:noProof/>
          <w:lang w:val="en-GB" w:eastAsia="en-GB"/>
        </w:rPr>
        <w:drawing>
          <wp:inline distT="0" distB="0" distL="0" distR="0">
            <wp:extent cx="4322618" cy="731520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l="5435" r="21739" b="14034"/>
                    <a:stretch>
                      <a:fillRect/>
                    </a:stretch>
                  </pic:blipFill>
                  <pic:spPr bwMode="auto">
                    <a:xfrm>
                      <a:off x="0" y="0"/>
                      <a:ext cx="4322618" cy="7315200"/>
                    </a:xfrm>
                    <a:prstGeom prst="rect">
                      <a:avLst/>
                    </a:prstGeom>
                    <a:noFill/>
                    <a:ln w="9525">
                      <a:noFill/>
                      <a:miter lim="800000"/>
                      <a:headEnd/>
                      <a:tailEnd/>
                    </a:ln>
                  </pic:spPr>
                </pic:pic>
              </a:graphicData>
            </a:graphic>
          </wp:inline>
        </w:drawing>
      </w:r>
    </w:p>
    <w:p w:rsidR="00E15A5C" w:rsidRDefault="00E15A5C" w:rsidP="00E15A5C">
      <w:pPr>
        <w:rPr>
          <w:lang w:val="de-DE" w:eastAsia="de-DE"/>
        </w:rPr>
      </w:pPr>
    </w:p>
    <w:p w:rsidR="00E15A5C" w:rsidRDefault="00E15A5C" w:rsidP="00E15A5C">
      <w:pPr>
        <w:rPr>
          <w:lang w:val="de-DE" w:eastAsia="de-DE"/>
        </w:rPr>
      </w:pPr>
    </w:p>
    <w:p w:rsidR="00E15A5C" w:rsidRDefault="00E15A5C" w:rsidP="00E15A5C">
      <w:pPr>
        <w:rPr>
          <w:lang w:val="de-DE" w:eastAsia="de-DE"/>
        </w:rPr>
      </w:pPr>
    </w:p>
    <w:p w:rsidR="00E15A5C" w:rsidRDefault="00E15A5C" w:rsidP="00E15A5C">
      <w:pPr>
        <w:rPr>
          <w:lang w:val="de-DE" w:eastAsia="de-DE"/>
        </w:rPr>
      </w:pPr>
    </w:p>
    <w:p w:rsidR="00E15A5C" w:rsidRDefault="00E15A5C" w:rsidP="00E15A5C">
      <w:pPr>
        <w:rPr>
          <w:lang w:val="de-DE" w:eastAsia="de-DE"/>
        </w:rPr>
      </w:pPr>
    </w:p>
    <w:p w:rsidR="00E15A5C" w:rsidRPr="00E15A5C" w:rsidRDefault="00E15A5C" w:rsidP="00E15A5C">
      <w:pPr>
        <w:rPr>
          <w:lang w:val="de-DE" w:eastAsia="de-DE"/>
        </w:rPr>
      </w:pPr>
    </w:p>
    <w:p w:rsidR="00433C4C" w:rsidRDefault="00433C4C" w:rsidP="00CB66E1">
      <w:pPr>
        <w:pStyle w:val="Caption"/>
      </w:pPr>
    </w:p>
    <w:p w:rsidR="00433C4C" w:rsidRDefault="00433C4C" w:rsidP="00CB66E1">
      <w:pPr>
        <w:pStyle w:val="Caption"/>
      </w:pPr>
    </w:p>
    <w:p w:rsidR="008140DA" w:rsidRPr="00DB4710" w:rsidRDefault="004773D8" w:rsidP="00CB66E1">
      <w:pPr>
        <w:pStyle w:val="Caption"/>
        <w:rPr>
          <w:sz w:val="24"/>
          <w:szCs w:val="24"/>
        </w:rPr>
      </w:pPr>
      <w:r w:rsidRPr="00DB4710">
        <w:rPr>
          <w:sz w:val="24"/>
          <w:szCs w:val="24"/>
        </w:rPr>
        <w:t>Figure 2</w:t>
      </w:r>
    </w:p>
    <w:p w:rsidR="008140DA" w:rsidRDefault="008140DA" w:rsidP="008140DA">
      <w:pPr>
        <w:rPr>
          <w:lang w:val="de-DE" w:eastAsia="de-DE"/>
        </w:rPr>
      </w:pPr>
    </w:p>
    <w:p w:rsidR="00DB4710" w:rsidRDefault="00DB4710" w:rsidP="008140DA">
      <w:pPr>
        <w:rPr>
          <w:lang w:val="de-DE" w:eastAsia="de-DE"/>
        </w:rPr>
      </w:pPr>
    </w:p>
    <w:p w:rsidR="00DB4710" w:rsidRPr="008140DA" w:rsidRDefault="00DB4710" w:rsidP="008140DA">
      <w:pPr>
        <w:rPr>
          <w:lang w:val="de-DE" w:eastAsia="de-DE"/>
        </w:rPr>
      </w:pPr>
    </w:p>
    <w:p w:rsidR="00CA0473" w:rsidRDefault="00AA64F6" w:rsidP="008140DA">
      <w:r w:rsidRPr="00AA64F6">
        <w:rPr>
          <w:noProof/>
          <w:lang w:eastAsia="en-GB"/>
        </w:rPr>
        <w:drawing>
          <wp:inline distT="0" distB="0" distL="0" distR="0">
            <wp:extent cx="4459857" cy="53602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l="6575" t="6705" r="6575" b="20306"/>
                    <a:stretch>
                      <a:fillRect/>
                    </a:stretch>
                  </pic:blipFill>
                  <pic:spPr bwMode="auto">
                    <a:xfrm>
                      <a:off x="0" y="0"/>
                      <a:ext cx="4464587" cy="5365957"/>
                    </a:xfrm>
                    <a:prstGeom prst="rect">
                      <a:avLst/>
                    </a:prstGeom>
                    <a:noFill/>
                    <a:ln w="9525">
                      <a:noFill/>
                      <a:miter lim="800000"/>
                      <a:headEnd/>
                      <a:tailEnd/>
                    </a:ln>
                  </pic:spPr>
                </pic:pic>
              </a:graphicData>
            </a:graphic>
          </wp:inline>
        </w:drawing>
      </w:r>
    </w:p>
    <w:p w:rsidR="00E15A5C" w:rsidRPr="00E15A5C" w:rsidRDefault="00E15A5C" w:rsidP="00E15A5C">
      <w:pPr>
        <w:rPr>
          <w:lang w:val="de-DE" w:eastAsia="de-DE"/>
        </w:rPr>
      </w:pPr>
    </w:p>
    <w:p w:rsidR="004773D8" w:rsidRDefault="004773D8" w:rsidP="00CB66E1">
      <w:pPr>
        <w:pStyle w:val="Caption"/>
      </w:pPr>
    </w:p>
    <w:p w:rsidR="0019398F" w:rsidRPr="00145886" w:rsidRDefault="0019398F" w:rsidP="00CB66E1">
      <w:pPr>
        <w:pStyle w:val="Caption"/>
        <w:rPr>
          <w:sz w:val="22"/>
        </w:rPr>
      </w:pPr>
    </w:p>
    <w:p w:rsidR="0027799E" w:rsidRDefault="0027799E" w:rsidP="00CB66E1">
      <w:pPr>
        <w:pStyle w:val="Caption"/>
      </w:pPr>
      <w:r>
        <w:br w:type="page"/>
      </w:r>
    </w:p>
    <w:p w:rsidR="008140DA" w:rsidRDefault="00F07D33" w:rsidP="00CB66E1">
      <w:pPr>
        <w:pStyle w:val="Caption"/>
        <w:rPr>
          <w:sz w:val="24"/>
          <w:szCs w:val="24"/>
        </w:rPr>
      </w:pPr>
      <w:r w:rsidRPr="00DB4710">
        <w:rPr>
          <w:sz w:val="24"/>
          <w:szCs w:val="24"/>
        </w:rPr>
        <w:lastRenderedPageBreak/>
        <w:t>Figure 3</w:t>
      </w:r>
      <w:r w:rsidR="00CB66E1" w:rsidRPr="00DB4710">
        <w:rPr>
          <w:sz w:val="24"/>
          <w:szCs w:val="24"/>
        </w:rPr>
        <w:t xml:space="preserve"> </w:t>
      </w:r>
    </w:p>
    <w:p w:rsidR="00DB4710" w:rsidRDefault="00DB4710" w:rsidP="00DB4710">
      <w:pPr>
        <w:rPr>
          <w:lang w:val="de-DE" w:eastAsia="de-DE"/>
        </w:rPr>
      </w:pPr>
    </w:p>
    <w:p w:rsidR="00DB4710" w:rsidRDefault="00DB4710" w:rsidP="00DB4710">
      <w:pPr>
        <w:rPr>
          <w:lang w:val="de-DE" w:eastAsia="de-DE"/>
        </w:rPr>
      </w:pPr>
    </w:p>
    <w:p w:rsidR="00DB4710" w:rsidRPr="00DB4710" w:rsidRDefault="00DB4710" w:rsidP="00DB4710">
      <w:pPr>
        <w:rPr>
          <w:lang w:val="de-DE" w:eastAsia="de-DE"/>
        </w:rPr>
      </w:pPr>
    </w:p>
    <w:p w:rsidR="00CB66E1" w:rsidRDefault="008140DA" w:rsidP="00CB66E1">
      <w:pPr>
        <w:pStyle w:val="Caption"/>
      </w:pPr>
      <w:r w:rsidRPr="008140DA">
        <w:rPr>
          <w:noProof/>
          <w:lang w:val="en-GB" w:eastAsia="en-GB"/>
        </w:rPr>
        <w:drawing>
          <wp:inline distT="0" distB="0" distL="0" distR="0">
            <wp:extent cx="5963836" cy="4171950"/>
            <wp:effectExtent l="0" t="0" r="0" b="0"/>
            <wp:docPr id="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srcRect/>
                    <a:stretch>
                      <a:fillRect/>
                    </a:stretch>
                  </pic:blipFill>
                  <pic:spPr bwMode="auto">
                    <a:xfrm>
                      <a:off x="0" y="0"/>
                      <a:ext cx="5967609" cy="4174589"/>
                    </a:xfrm>
                    <a:prstGeom prst="rect">
                      <a:avLst/>
                    </a:prstGeom>
                    <a:noFill/>
                    <a:ln w="9525">
                      <a:noFill/>
                      <a:miter lim="800000"/>
                      <a:headEnd/>
                      <a:tailEnd/>
                    </a:ln>
                  </pic:spPr>
                </pic:pic>
              </a:graphicData>
            </a:graphic>
          </wp:inline>
        </w:drawing>
      </w:r>
    </w:p>
    <w:p w:rsidR="00A011BE" w:rsidRPr="00A011BE" w:rsidRDefault="00A011BE" w:rsidP="00A011BE">
      <w:pPr>
        <w:rPr>
          <w:lang w:val="de-DE" w:eastAsia="de-DE"/>
        </w:rPr>
      </w:pPr>
    </w:p>
    <w:p w:rsidR="00A011BE" w:rsidRPr="00A011BE" w:rsidRDefault="00A011BE" w:rsidP="00A011BE">
      <w:pPr>
        <w:rPr>
          <w:lang w:val="de-DE" w:eastAsia="de-DE"/>
        </w:rPr>
      </w:pPr>
    </w:p>
    <w:p w:rsidR="007154FA" w:rsidRDefault="007154FA" w:rsidP="007154FA">
      <w:pPr>
        <w:rPr>
          <w:lang w:val="de-DE" w:eastAsia="de-DE"/>
        </w:rPr>
      </w:pPr>
    </w:p>
    <w:p w:rsidR="007154FA" w:rsidRPr="007154FA" w:rsidRDefault="007154FA" w:rsidP="007154FA">
      <w:pPr>
        <w:rPr>
          <w:lang w:val="de-DE" w:eastAsia="de-DE"/>
        </w:rPr>
      </w:pPr>
    </w:p>
    <w:p w:rsidR="00F07D33" w:rsidRDefault="00F07D33" w:rsidP="00CB66E1">
      <w:pPr>
        <w:pStyle w:val="Caption"/>
      </w:pPr>
      <w:r>
        <w:rPr>
          <w:sz w:val="24"/>
          <w:szCs w:val="24"/>
        </w:rPr>
        <w:br w:type="page"/>
      </w:r>
    </w:p>
    <w:p w:rsidR="00F07D33" w:rsidRDefault="00F07D33" w:rsidP="00CB66E1">
      <w:pPr>
        <w:pStyle w:val="Caption"/>
        <w:rPr>
          <w:sz w:val="24"/>
          <w:szCs w:val="24"/>
        </w:rPr>
      </w:pPr>
      <w:r w:rsidRPr="00DB4710">
        <w:rPr>
          <w:sz w:val="24"/>
          <w:szCs w:val="24"/>
        </w:rPr>
        <w:lastRenderedPageBreak/>
        <w:t>Figure 4</w:t>
      </w:r>
    </w:p>
    <w:p w:rsidR="00DB4710" w:rsidRDefault="00DB4710" w:rsidP="00DB4710">
      <w:pPr>
        <w:rPr>
          <w:lang w:val="de-DE" w:eastAsia="de-DE"/>
        </w:rPr>
      </w:pPr>
    </w:p>
    <w:p w:rsidR="00DB4710" w:rsidRPr="00DB4710" w:rsidRDefault="00DB4710" w:rsidP="00DB4710">
      <w:pPr>
        <w:rPr>
          <w:lang w:val="de-DE" w:eastAsia="de-DE"/>
        </w:rPr>
      </w:pPr>
    </w:p>
    <w:p w:rsidR="00DD6BDF" w:rsidRPr="00DD6BDF" w:rsidRDefault="001218BF" w:rsidP="00DD6BDF">
      <w:pPr>
        <w:rPr>
          <w:lang w:val="de-DE" w:eastAsia="de-DE"/>
        </w:rPr>
      </w:pPr>
      <w:r w:rsidRPr="001218BF">
        <w:rPr>
          <w:noProof/>
          <w:lang w:eastAsia="en-GB"/>
        </w:rPr>
        <w:drawing>
          <wp:inline distT="0" distB="0" distL="0" distR="0">
            <wp:extent cx="4914900" cy="7032189"/>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922872" cy="7043595"/>
                    </a:xfrm>
                    <a:prstGeom prst="rect">
                      <a:avLst/>
                    </a:prstGeom>
                    <a:noFill/>
                    <a:ln w="9525">
                      <a:noFill/>
                      <a:miter lim="800000"/>
                      <a:headEnd/>
                      <a:tailEnd/>
                    </a:ln>
                  </pic:spPr>
                </pic:pic>
              </a:graphicData>
            </a:graphic>
          </wp:inline>
        </w:drawing>
      </w:r>
    </w:p>
    <w:p w:rsidR="00B05DBC" w:rsidRPr="00B05DBC" w:rsidRDefault="00B05DBC" w:rsidP="00B05DBC">
      <w:pPr>
        <w:rPr>
          <w:lang w:val="de-DE" w:eastAsia="de-DE"/>
        </w:rPr>
      </w:pPr>
    </w:p>
    <w:p w:rsidR="00DF3021" w:rsidRPr="00DF3021" w:rsidRDefault="00DF3021" w:rsidP="00DF3021">
      <w:pPr>
        <w:rPr>
          <w:lang w:val="de-DE" w:eastAsia="de-DE"/>
        </w:rPr>
      </w:pPr>
    </w:p>
    <w:p w:rsidR="009F3ACB" w:rsidRPr="009F3ACB" w:rsidRDefault="009F3ACB" w:rsidP="009F3ACB">
      <w:pPr>
        <w:rPr>
          <w:lang w:val="de-DE" w:eastAsia="de-DE"/>
        </w:rPr>
      </w:pPr>
    </w:p>
    <w:p w:rsidR="00F07D33" w:rsidRDefault="00F07D33" w:rsidP="00CB66E1">
      <w:pPr>
        <w:pStyle w:val="Caption"/>
      </w:pPr>
    </w:p>
    <w:p w:rsidR="00F07D33" w:rsidRDefault="00F07D33" w:rsidP="00CB66E1">
      <w:pPr>
        <w:pStyle w:val="Caption"/>
      </w:pPr>
    </w:p>
    <w:p w:rsidR="00F07D33" w:rsidRDefault="00F07D33" w:rsidP="00CB66E1">
      <w:pPr>
        <w:pStyle w:val="Caption"/>
      </w:pPr>
    </w:p>
    <w:p w:rsidR="00F07D33" w:rsidRDefault="00F07D33" w:rsidP="00CB66E1">
      <w:pPr>
        <w:pStyle w:val="Caption"/>
      </w:pPr>
    </w:p>
    <w:p w:rsidR="00CB66E1" w:rsidRDefault="00CB66E1">
      <w:pPr>
        <w:rPr>
          <w:b/>
          <w:bCs/>
          <w:sz w:val="20"/>
          <w:lang w:val="de-DE" w:eastAsia="de-DE"/>
        </w:rPr>
      </w:pPr>
      <w:r>
        <w:br w:type="page"/>
      </w:r>
    </w:p>
    <w:p w:rsidR="00520055" w:rsidRDefault="004773D8" w:rsidP="00CB66E1">
      <w:pPr>
        <w:pStyle w:val="Caption"/>
        <w:rPr>
          <w:sz w:val="24"/>
          <w:szCs w:val="24"/>
        </w:rPr>
      </w:pPr>
      <w:r w:rsidRPr="00DB4710">
        <w:rPr>
          <w:sz w:val="24"/>
          <w:szCs w:val="24"/>
        </w:rPr>
        <w:lastRenderedPageBreak/>
        <w:t>Figure</w:t>
      </w:r>
      <w:r w:rsidR="00CB66E1" w:rsidRPr="00DB4710">
        <w:rPr>
          <w:sz w:val="24"/>
          <w:szCs w:val="24"/>
        </w:rPr>
        <w:t xml:space="preserve"> </w:t>
      </w:r>
      <w:r w:rsidR="00F07D33" w:rsidRPr="00DB4710">
        <w:rPr>
          <w:sz w:val="24"/>
          <w:szCs w:val="24"/>
        </w:rPr>
        <w:t>5</w:t>
      </w:r>
      <w:r w:rsidR="00520055" w:rsidRPr="00DB4710">
        <w:rPr>
          <w:sz w:val="24"/>
          <w:szCs w:val="24"/>
        </w:rPr>
        <w:t xml:space="preserve"> </w:t>
      </w:r>
    </w:p>
    <w:p w:rsidR="00DB4710" w:rsidRDefault="00DB4710" w:rsidP="00DB4710">
      <w:pPr>
        <w:rPr>
          <w:lang w:val="de-DE" w:eastAsia="de-DE"/>
        </w:rPr>
      </w:pPr>
    </w:p>
    <w:p w:rsidR="00DB4710" w:rsidRDefault="00DB4710" w:rsidP="00DB4710">
      <w:pPr>
        <w:rPr>
          <w:lang w:val="de-DE" w:eastAsia="de-DE"/>
        </w:rPr>
      </w:pPr>
    </w:p>
    <w:p w:rsidR="00DB4710" w:rsidRPr="00DB4710" w:rsidRDefault="00DB4710" w:rsidP="00DB4710">
      <w:pPr>
        <w:rPr>
          <w:lang w:val="de-DE" w:eastAsia="de-DE"/>
        </w:rPr>
      </w:pPr>
    </w:p>
    <w:p w:rsidR="00DD6BDF" w:rsidRPr="00DD6BDF" w:rsidRDefault="00DD6BDF" w:rsidP="00DD6BDF">
      <w:pPr>
        <w:rPr>
          <w:lang w:val="de-DE" w:eastAsia="de-DE"/>
        </w:rPr>
      </w:pPr>
    </w:p>
    <w:p w:rsidR="0082621F" w:rsidRPr="00E078F6" w:rsidRDefault="00110214" w:rsidP="00E078F6">
      <w:pPr>
        <w:rPr>
          <w:lang w:val="de-DE" w:eastAsia="de-DE"/>
        </w:rPr>
      </w:pPr>
      <w:r w:rsidRPr="00110214">
        <w:rPr>
          <w:noProof/>
          <w:lang w:eastAsia="en-GB"/>
        </w:rPr>
        <w:drawing>
          <wp:inline distT="0" distB="0" distL="0" distR="0">
            <wp:extent cx="5678021" cy="260882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t="5844" r="7289" b="33442"/>
                    <a:stretch>
                      <a:fillRect/>
                    </a:stretch>
                  </pic:blipFill>
                  <pic:spPr bwMode="auto">
                    <a:xfrm>
                      <a:off x="0" y="0"/>
                      <a:ext cx="5689482" cy="2614086"/>
                    </a:xfrm>
                    <a:prstGeom prst="rect">
                      <a:avLst/>
                    </a:prstGeom>
                    <a:noFill/>
                    <a:ln w="9525">
                      <a:noFill/>
                      <a:miter lim="800000"/>
                      <a:headEnd/>
                      <a:tailEnd/>
                    </a:ln>
                  </pic:spPr>
                </pic:pic>
              </a:graphicData>
            </a:graphic>
          </wp:inline>
        </w:drawing>
      </w:r>
    </w:p>
    <w:p w:rsidR="00712C7E" w:rsidRDefault="00712C7E" w:rsidP="00712C7E">
      <w:pPr>
        <w:rPr>
          <w:lang w:val="de-DE" w:eastAsia="de-DE"/>
        </w:rPr>
      </w:pPr>
    </w:p>
    <w:p w:rsidR="0088149B" w:rsidRPr="00712C7E" w:rsidRDefault="0088149B" w:rsidP="00712C7E">
      <w:pPr>
        <w:rPr>
          <w:lang w:val="de-DE" w:eastAsia="de-DE"/>
        </w:rPr>
      </w:pPr>
    </w:p>
    <w:p w:rsidR="001349DC" w:rsidRDefault="001349DC" w:rsidP="00CB66E1">
      <w:pPr>
        <w:pStyle w:val="Caption"/>
      </w:pPr>
    </w:p>
    <w:p w:rsidR="008B471B" w:rsidRDefault="008B471B" w:rsidP="00CB66E1">
      <w:pPr>
        <w:pStyle w:val="Caption"/>
        <w:rPr>
          <w:noProof/>
          <w:lang w:val="en-GB" w:eastAsia="en-GB"/>
        </w:rPr>
      </w:pPr>
    </w:p>
    <w:p w:rsidR="008A22C8" w:rsidRPr="008A22C8" w:rsidRDefault="008A22C8" w:rsidP="008A22C8">
      <w:pPr>
        <w:rPr>
          <w:lang w:eastAsia="en-GB"/>
        </w:rPr>
      </w:pPr>
    </w:p>
    <w:p w:rsidR="003D463C" w:rsidRDefault="003D463C" w:rsidP="00CB66E1">
      <w:pPr>
        <w:pStyle w:val="Caption"/>
        <w:rPr>
          <w:lang w:eastAsia="en-GB"/>
        </w:rPr>
      </w:pPr>
    </w:p>
    <w:p w:rsidR="005F4F1E" w:rsidRDefault="005F4F1E" w:rsidP="00CB66E1">
      <w:pPr>
        <w:pStyle w:val="Caption"/>
      </w:pPr>
      <w:r w:rsidRPr="00CE0BDD">
        <w:br w:type="page"/>
      </w:r>
    </w:p>
    <w:p w:rsidR="0027799E" w:rsidRDefault="00DD3583" w:rsidP="00CB66E1">
      <w:pPr>
        <w:pStyle w:val="Caption"/>
        <w:rPr>
          <w:sz w:val="24"/>
          <w:szCs w:val="24"/>
        </w:rPr>
      </w:pPr>
      <w:r w:rsidRPr="00DB4710">
        <w:rPr>
          <w:sz w:val="24"/>
          <w:szCs w:val="24"/>
        </w:rPr>
        <w:lastRenderedPageBreak/>
        <w:t xml:space="preserve">Figure </w:t>
      </w:r>
      <w:r w:rsidR="004773D8" w:rsidRPr="00DB4710">
        <w:rPr>
          <w:sz w:val="24"/>
          <w:szCs w:val="24"/>
        </w:rPr>
        <w:t>6</w:t>
      </w:r>
    </w:p>
    <w:p w:rsidR="00DB4710" w:rsidRDefault="00DB4710" w:rsidP="00DB4710">
      <w:pPr>
        <w:rPr>
          <w:lang w:val="de-DE" w:eastAsia="de-DE"/>
        </w:rPr>
      </w:pPr>
    </w:p>
    <w:p w:rsidR="00DB4710" w:rsidRDefault="00DB4710" w:rsidP="00DB4710">
      <w:pPr>
        <w:rPr>
          <w:lang w:val="de-DE" w:eastAsia="de-DE"/>
        </w:rPr>
      </w:pPr>
    </w:p>
    <w:p w:rsidR="00DB4710" w:rsidRPr="00DB4710" w:rsidRDefault="00DB4710" w:rsidP="00DB4710">
      <w:pPr>
        <w:rPr>
          <w:lang w:val="de-DE" w:eastAsia="de-DE"/>
        </w:rPr>
      </w:pPr>
    </w:p>
    <w:p w:rsidR="006B353A" w:rsidRPr="006B353A" w:rsidRDefault="006B353A" w:rsidP="006B353A">
      <w:pPr>
        <w:rPr>
          <w:lang w:val="de-DE" w:eastAsia="de-DE"/>
        </w:rPr>
      </w:pPr>
      <w:r w:rsidRPr="006B353A">
        <w:rPr>
          <w:noProof/>
          <w:lang w:eastAsia="en-GB"/>
        </w:rPr>
        <w:drawing>
          <wp:inline distT="0" distB="0" distL="0" distR="0">
            <wp:extent cx="4550735" cy="7113790"/>
            <wp:effectExtent l="0" t="0" r="0" b="0"/>
            <wp:docPr id="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l="5480" t="4023" r="23010" b="17816"/>
                    <a:stretch>
                      <a:fillRect/>
                    </a:stretch>
                  </pic:blipFill>
                  <pic:spPr bwMode="auto">
                    <a:xfrm>
                      <a:off x="0" y="0"/>
                      <a:ext cx="4554871" cy="7120255"/>
                    </a:xfrm>
                    <a:prstGeom prst="rect">
                      <a:avLst/>
                    </a:prstGeom>
                    <a:noFill/>
                    <a:ln w="9525">
                      <a:noFill/>
                      <a:miter lim="800000"/>
                      <a:headEnd/>
                      <a:tailEnd/>
                    </a:ln>
                  </pic:spPr>
                </pic:pic>
              </a:graphicData>
            </a:graphic>
          </wp:inline>
        </w:drawing>
      </w:r>
    </w:p>
    <w:p w:rsidR="008140DA" w:rsidRPr="008140DA" w:rsidRDefault="008140DA" w:rsidP="008140DA">
      <w:pPr>
        <w:rPr>
          <w:lang w:val="de-DE" w:eastAsia="de-DE"/>
        </w:rPr>
      </w:pPr>
    </w:p>
    <w:p w:rsidR="00DA1462" w:rsidRDefault="00DA1462" w:rsidP="00CB66E1">
      <w:pPr>
        <w:pStyle w:val="Caption"/>
        <w:rPr>
          <w:noProof/>
          <w:lang w:val="en-GB" w:eastAsia="en-GB"/>
        </w:rPr>
      </w:pPr>
    </w:p>
    <w:p w:rsidR="006B353A" w:rsidRDefault="006B353A" w:rsidP="006B353A">
      <w:pPr>
        <w:rPr>
          <w:lang w:eastAsia="en-GB"/>
        </w:rPr>
      </w:pPr>
    </w:p>
    <w:p w:rsidR="006B353A" w:rsidRPr="006B353A" w:rsidRDefault="006B353A" w:rsidP="006B353A">
      <w:pPr>
        <w:rPr>
          <w:lang w:eastAsia="en-GB"/>
        </w:rPr>
      </w:pPr>
    </w:p>
    <w:p w:rsidR="00F32A1D" w:rsidRDefault="00F32A1D" w:rsidP="00CB66E1">
      <w:pPr>
        <w:pStyle w:val="Caption"/>
      </w:pPr>
    </w:p>
    <w:p w:rsidR="00F32A1D" w:rsidRDefault="00F32A1D" w:rsidP="00CB66E1">
      <w:pPr>
        <w:pStyle w:val="Caption"/>
      </w:pPr>
    </w:p>
    <w:p w:rsidR="00F32A1D" w:rsidRDefault="00F32A1D" w:rsidP="00CB66E1">
      <w:pPr>
        <w:pStyle w:val="Caption"/>
      </w:pPr>
    </w:p>
    <w:p w:rsidR="00CB66E1" w:rsidRPr="00CB66E1" w:rsidRDefault="00CB66E1" w:rsidP="00CB66E1">
      <w:pPr>
        <w:rPr>
          <w:lang w:val="de-DE" w:eastAsia="de-DE"/>
        </w:rPr>
      </w:pPr>
    </w:p>
    <w:p w:rsidR="00F32A1D" w:rsidRDefault="00F32A1D" w:rsidP="00CB66E1">
      <w:pPr>
        <w:pStyle w:val="Caption"/>
      </w:pPr>
    </w:p>
    <w:p w:rsidR="00F32A1D" w:rsidRDefault="00F32A1D" w:rsidP="00CB66E1">
      <w:pPr>
        <w:pStyle w:val="Caption"/>
      </w:pPr>
    </w:p>
    <w:p w:rsidR="00F32A1D" w:rsidRDefault="00F32A1D" w:rsidP="00CB66E1">
      <w:pPr>
        <w:pStyle w:val="Caption"/>
      </w:pPr>
    </w:p>
    <w:p w:rsidR="00F32A1D" w:rsidRDefault="00F32A1D" w:rsidP="00CB66E1">
      <w:pPr>
        <w:pStyle w:val="Caption"/>
      </w:pPr>
    </w:p>
    <w:p w:rsidR="00F32A1D" w:rsidRDefault="00CB66E1" w:rsidP="00CB66E1">
      <w:pPr>
        <w:pStyle w:val="Caption"/>
        <w:rPr>
          <w:sz w:val="24"/>
          <w:szCs w:val="24"/>
        </w:rPr>
      </w:pPr>
      <w:r w:rsidRPr="00DB4710">
        <w:rPr>
          <w:sz w:val="24"/>
          <w:szCs w:val="24"/>
        </w:rPr>
        <w:t>Figure 7</w:t>
      </w:r>
    </w:p>
    <w:p w:rsidR="00DB4710" w:rsidRDefault="00DB4710" w:rsidP="00DB4710">
      <w:pPr>
        <w:rPr>
          <w:lang w:val="de-DE" w:eastAsia="de-DE"/>
        </w:rPr>
      </w:pPr>
    </w:p>
    <w:p w:rsidR="00DB4710" w:rsidRDefault="00DB4710" w:rsidP="00DB4710">
      <w:pPr>
        <w:rPr>
          <w:lang w:val="de-DE" w:eastAsia="de-DE"/>
        </w:rPr>
      </w:pPr>
    </w:p>
    <w:p w:rsidR="00DB4710" w:rsidRDefault="00DB4710" w:rsidP="00DB4710">
      <w:pPr>
        <w:rPr>
          <w:lang w:val="de-DE" w:eastAsia="de-DE"/>
        </w:rPr>
      </w:pPr>
    </w:p>
    <w:p w:rsidR="00DB4710" w:rsidRPr="00DB4710" w:rsidRDefault="00DB4710" w:rsidP="00DB4710">
      <w:pPr>
        <w:rPr>
          <w:lang w:val="de-DE" w:eastAsia="de-DE"/>
        </w:rPr>
      </w:pPr>
    </w:p>
    <w:p w:rsidR="001437F6" w:rsidRDefault="002A27B0" w:rsidP="00CB66E1">
      <w:pPr>
        <w:pStyle w:val="Caption"/>
      </w:pPr>
      <w:r>
        <w:rPr>
          <w:noProof/>
          <w:lang w:val="en-GB" w:eastAsia="en-GB"/>
        </w:rPr>
        <w:drawing>
          <wp:inline distT="0" distB="0" distL="0" distR="0">
            <wp:extent cx="5616575" cy="4231784"/>
            <wp:effectExtent l="0" t="0" r="0" b="0"/>
            <wp:docPr id="5" name="Picture 5" descr="C:\Users\grunder\Pictures\pic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nder\Pictures\pict.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6575" cy="4231784"/>
                    </a:xfrm>
                    <a:prstGeom prst="rect">
                      <a:avLst/>
                    </a:prstGeom>
                    <a:noFill/>
                    <a:ln>
                      <a:noFill/>
                    </a:ln>
                  </pic:spPr>
                </pic:pic>
              </a:graphicData>
            </a:graphic>
          </wp:inline>
        </w:drawing>
      </w:r>
    </w:p>
    <w:p w:rsidR="001437F6" w:rsidRDefault="001437F6">
      <w:pPr>
        <w:rPr>
          <w:b/>
          <w:bCs/>
          <w:sz w:val="20"/>
          <w:lang w:val="de-DE" w:eastAsia="de-DE"/>
        </w:rPr>
      </w:pPr>
      <w:r>
        <w:br w:type="page"/>
      </w:r>
    </w:p>
    <w:p w:rsidR="005F4F1E" w:rsidRDefault="001437F6" w:rsidP="00CB66E1">
      <w:pPr>
        <w:pStyle w:val="Caption"/>
      </w:pPr>
      <w:r>
        <w:lastRenderedPageBreak/>
        <w:t>TOC Graphic</w:t>
      </w:r>
    </w:p>
    <w:p w:rsidR="001437F6" w:rsidRPr="001437F6" w:rsidRDefault="001437F6" w:rsidP="001437F6">
      <w:pPr>
        <w:rPr>
          <w:lang w:val="de-DE" w:eastAsia="de-DE"/>
        </w:rPr>
      </w:pPr>
    </w:p>
    <w:p w:rsidR="001437F6" w:rsidRDefault="001437F6" w:rsidP="001437F6">
      <w:pPr>
        <w:rPr>
          <w:lang w:val="de-DE" w:eastAsia="de-DE"/>
        </w:rPr>
      </w:pPr>
    </w:p>
    <w:p w:rsidR="001437F6" w:rsidRPr="001437F6" w:rsidRDefault="001437F6" w:rsidP="001437F6">
      <w:pPr>
        <w:rPr>
          <w:lang w:val="de-DE" w:eastAsia="de-DE"/>
        </w:rPr>
      </w:pPr>
      <w:r>
        <w:rPr>
          <w:noProof/>
          <w:lang w:eastAsia="en-GB"/>
        </w:rPr>
        <w:drawing>
          <wp:inline distT="0" distB="0" distL="0" distR="0">
            <wp:extent cx="3060192" cy="16489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60192" cy="1648968"/>
                    </a:xfrm>
                    <a:prstGeom prst="rect">
                      <a:avLst/>
                    </a:prstGeom>
                  </pic:spPr>
                </pic:pic>
              </a:graphicData>
            </a:graphic>
          </wp:inline>
        </w:drawing>
      </w:r>
    </w:p>
    <w:sectPr w:rsidR="001437F6" w:rsidRPr="001437F6" w:rsidSect="00E6558F">
      <w:footerReference w:type="even" r:id="rId17"/>
      <w:footerReference w:type="default" r:id="rId18"/>
      <w:pgSz w:w="11907" w:h="16840" w:code="9"/>
      <w:pgMar w:top="1304" w:right="1531" w:bottom="1304" w:left="153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66C6" w:rsidRDefault="005766C6">
      <w:r>
        <w:separator/>
      </w:r>
    </w:p>
    <w:p w:rsidR="005766C6" w:rsidRDefault="005766C6"/>
  </w:endnote>
  <w:endnote w:type="continuationSeparator" w:id="0">
    <w:p w:rsidR="005766C6" w:rsidRDefault="005766C6">
      <w:r>
        <w:continuationSeparator/>
      </w:r>
    </w:p>
    <w:p w:rsidR="005766C6" w:rsidRDefault="005766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YU">
    <w:altName w:val="Arial"/>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Lucida Grande">
    <w:altName w:val="Courier New"/>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6C2D" w:rsidRDefault="006D6F17">
    <w:pPr>
      <w:pStyle w:val="Footer"/>
      <w:framePr w:wrap="around" w:vAnchor="text" w:hAnchor="margin" w:xAlign="center" w:y="1"/>
      <w:rPr>
        <w:rStyle w:val="PageNumber"/>
      </w:rPr>
    </w:pPr>
    <w:r>
      <w:rPr>
        <w:rStyle w:val="PageNumber"/>
      </w:rPr>
      <w:fldChar w:fldCharType="begin"/>
    </w:r>
    <w:r w:rsidR="00716C2D">
      <w:rPr>
        <w:rStyle w:val="PageNumber"/>
      </w:rPr>
      <w:instrText xml:space="preserve">PAGE  </w:instrText>
    </w:r>
    <w:r>
      <w:rPr>
        <w:rStyle w:val="PageNumber"/>
      </w:rPr>
      <w:fldChar w:fldCharType="end"/>
    </w:r>
  </w:p>
  <w:p w:rsidR="00716C2D" w:rsidRDefault="00716C2D">
    <w:pPr>
      <w:pStyle w:val="Footer"/>
    </w:pPr>
  </w:p>
  <w:p w:rsidR="00716C2D" w:rsidRDefault="00716C2D"/>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6C2D" w:rsidRDefault="006D6F17">
    <w:pPr>
      <w:pStyle w:val="Footer"/>
      <w:framePr w:wrap="around" w:vAnchor="text" w:hAnchor="margin" w:xAlign="center" w:y="1"/>
      <w:rPr>
        <w:rStyle w:val="PageNumber"/>
      </w:rPr>
    </w:pPr>
    <w:r>
      <w:rPr>
        <w:rStyle w:val="PageNumber"/>
      </w:rPr>
      <w:fldChar w:fldCharType="begin"/>
    </w:r>
    <w:r w:rsidR="00716C2D">
      <w:rPr>
        <w:rStyle w:val="PageNumber"/>
      </w:rPr>
      <w:instrText xml:space="preserve">PAGE  </w:instrText>
    </w:r>
    <w:r>
      <w:rPr>
        <w:rStyle w:val="PageNumber"/>
      </w:rPr>
      <w:fldChar w:fldCharType="separate"/>
    </w:r>
    <w:r w:rsidR="00D960CE">
      <w:rPr>
        <w:rStyle w:val="PageNumber"/>
        <w:noProof/>
      </w:rPr>
      <w:t>2</w:t>
    </w:r>
    <w:r>
      <w:rPr>
        <w:rStyle w:val="PageNumber"/>
      </w:rPr>
      <w:fldChar w:fldCharType="end"/>
    </w:r>
  </w:p>
  <w:p w:rsidR="00716C2D" w:rsidRDefault="00716C2D">
    <w:pPr>
      <w:pStyle w:val="Footer"/>
    </w:pPr>
  </w:p>
  <w:p w:rsidR="00716C2D" w:rsidRDefault="00716C2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66C6" w:rsidRDefault="005766C6">
      <w:r>
        <w:separator/>
      </w:r>
    </w:p>
    <w:p w:rsidR="005766C6" w:rsidRDefault="005766C6"/>
  </w:footnote>
  <w:footnote w:type="continuationSeparator" w:id="0">
    <w:p w:rsidR="005766C6" w:rsidRDefault="005766C6">
      <w:r>
        <w:continuationSeparator/>
      </w:r>
    </w:p>
    <w:p w:rsidR="005766C6" w:rsidRDefault="005766C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C7823"/>
    <w:multiLevelType w:val="hybridMultilevel"/>
    <w:tmpl w:val="634AA744"/>
    <w:lvl w:ilvl="0" w:tplc="47AADABE">
      <w:start w:val="1"/>
      <w:numFmt w:val="decimal"/>
      <w:lvlText w:val="(%1)"/>
      <w:lvlJc w:val="left"/>
      <w:pPr>
        <w:tabs>
          <w:tab w:val="num" w:pos="732"/>
        </w:tabs>
        <w:ind w:left="732" w:hanging="372"/>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 w15:restartNumberingAfterBreak="0">
    <w:nsid w:val="0E4F2216"/>
    <w:multiLevelType w:val="hybridMultilevel"/>
    <w:tmpl w:val="772C2E82"/>
    <w:lvl w:ilvl="0" w:tplc="D69CD8EC">
      <w:start w:val="1"/>
      <w:numFmt w:val="decimal"/>
      <w:lvlText w:val="(%1)"/>
      <w:lvlJc w:val="left"/>
      <w:pPr>
        <w:tabs>
          <w:tab w:val="num" w:pos="744"/>
        </w:tabs>
        <w:ind w:left="744" w:hanging="384"/>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15:restartNumberingAfterBreak="0">
    <w:nsid w:val="0E7011C4"/>
    <w:multiLevelType w:val="hybridMultilevel"/>
    <w:tmpl w:val="64E0743C"/>
    <w:lvl w:ilvl="0" w:tplc="7B8045F0">
      <w:start w:val="1"/>
      <w:numFmt w:val="decimal"/>
      <w:lvlText w:val="(%1)"/>
      <w:lvlJc w:val="left"/>
      <w:pPr>
        <w:tabs>
          <w:tab w:val="num" w:pos="744"/>
        </w:tabs>
        <w:ind w:left="744" w:hanging="384"/>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1D3959FC"/>
    <w:multiLevelType w:val="hybridMultilevel"/>
    <w:tmpl w:val="C0F049D0"/>
    <w:lvl w:ilvl="0" w:tplc="BCD6D4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1082CAF"/>
    <w:multiLevelType w:val="hybridMultilevel"/>
    <w:tmpl w:val="9042C72E"/>
    <w:lvl w:ilvl="0" w:tplc="08090001">
      <w:start w:val="2"/>
      <w:numFmt w:val="bullet"/>
      <w:lvlText w:val=""/>
      <w:lvlJc w:val="left"/>
      <w:pPr>
        <w:tabs>
          <w:tab w:val="num" w:pos="720"/>
        </w:tabs>
        <w:ind w:left="720" w:hanging="360"/>
      </w:pPr>
      <w:rPr>
        <w:rFonts w:ascii="Symbol" w:eastAsia="Times New Roman" w:hAnsi="Symbol"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E801F1F"/>
    <w:multiLevelType w:val="hybridMultilevel"/>
    <w:tmpl w:val="C1E640C2"/>
    <w:lvl w:ilvl="0" w:tplc="C1845EAE">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6" w15:restartNumberingAfterBreak="0">
    <w:nsid w:val="61C91A10"/>
    <w:multiLevelType w:val="hybridMultilevel"/>
    <w:tmpl w:val="3B92A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1"/>
  </w:num>
  <w:num w:numId="5">
    <w:abstractNumId w:val="0"/>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299d22dsodrv0jev022veppdpaevz0dzfsxx&quot;&gt;My EndNote Library Copy&lt;record-ids&gt;&lt;item&gt;422&lt;/item&gt;&lt;item&gt;425&lt;/item&gt;&lt;item&gt;438&lt;/item&gt;&lt;item&gt;504&lt;/item&gt;&lt;item&gt;573&lt;/item&gt;&lt;item&gt;620&lt;/item&gt;&lt;item&gt;2265&lt;/item&gt;&lt;item&gt;2266&lt;/item&gt;&lt;item&gt;2267&lt;/item&gt;&lt;item&gt;2268&lt;/item&gt;&lt;item&gt;2269&lt;/item&gt;&lt;item&gt;2270&lt;/item&gt;&lt;item&gt;2271&lt;/item&gt;&lt;item&gt;2272&lt;/item&gt;&lt;item&gt;2273&lt;/item&gt;&lt;item&gt;2274&lt;/item&gt;&lt;item&gt;2275&lt;/item&gt;&lt;item&gt;2276&lt;/item&gt;&lt;item&gt;2277&lt;/item&gt;&lt;item&gt;2278&lt;/item&gt;&lt;item&gt;2279&lt;/item&gt;&lt;item&gt;2280&lt;/item&gt;&lt;item&gt;2281&lt;/item&gt;&lt;item&gt;2282&lt;/item&gt;&lt;item&gt;2283&lt;/item&gt;&lt;item&gt;2284&lt;/item&gt;&lt;item&gt;2285&lt;/item&gt;&lt;item&gt;2286&lt;/item&gt;&lt;item&gt;2287&lt;/item&gt;&lt;item&gt;2288&lt;/item&gt;&lt;item&gt;2289&lt;/item&gt;&lt;item&gt;2290&lt;/item&gt;&lt;item&gt;2291&lt;/item&gt;&lt;item&gt;2292&lt;/item&gt;&lt;item&gt;2293&lt;/item&gt;&lt;item&gt;2294&lt;/item&gt;&lt;item&gt;2295&lt;/item&gt;&lt;item&gt;2296&lt;/item&gt;&lt;item&gt;2297&lt;/item&gt;&lt;item&gt;2298&lt;/item&gt;&lt;item&gt;2299&lt;/item&gt;&lt;item&gt;2300&lt;/item&gt;&lt;item&gt;2301&lt;/item&gt;&lt;item&gt;2302&lt;/item&gt;&lt;item&gt;2303&lt;/item&gt;&lt;item&gt;2304&lt;/item&gt;&lt;item&gt;2305&lt;/item&gt;&lt;item&gt;2306&lt;/item&gt;&lt;/record-ids&gt;&lt;/item&gt;&lt;/Libraries&gt;"/>
    <w:docVar w:name="REFMGR.InstantFormat" w:val="&lt;ENInstantFormat&gt;&lt;Enabled&gt;1&lt;/Enabled&gt;&lt;ScanUnformatted&gt;1&lt;/ScanUnformatted&gt;&lt;ScanChanges&gt;1&lt;/ScanChanges&gt;&lt;/ENInstantFormat&gt;"/>
    <w:docVar w:name="REFMGR.Layout" w:val="&lt;ENLayout&gt;&lt;Style&gt;Chemical Review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Yvonne1&lt;/item&gt;&lt;/Libraries&gt;&lt;/ENLibraries&gt;"/>
  </w:docVars>
  <w:rsids>
    <w:rsidRoot w:val="00BC6B35"/>
    <w:rsid w:val="000023C3"/>
    <w:rsid w:val="00011F72"/>
    <w:rsid w:val="00013CC8"/>
    <w:rsid w:val="00014EA9"/>
    <w:rsid w:val="00015526"/>
    <w:rsid w:val="000175A9"/>
    <w:rsid w:val="000225E5"/>
    <w:rsid w:val="00023B18"/>
    <w:rsid w:val="00024FA3"/>
    <w:rsid w:val="00026982"/>
    <w:rsid w:val="0003204A"/>
    <w:rsid w:val="000356E2"/>
    <w:rsid w:val="00036549"/>
    <w:rsid w:val="000369E9"/>
    <w:rsid w:val="00040890"/>
    <w:rsid w:val="00047AE5"/>
    <w:rsid w:val="000515D0"/>
    <w:rsid w:val="000536A1"/>
    <w:rsid w:val="00053DC5"/>
    <w:rsid w:val="00055296"/>
    <w:rsid w:val="00056C89"/>
    <w:rsid w:val="00061710"/>
    <w:rsid w:val="00063296"/>
    <w:rsid w:val="00064C60"/>
    <w:rsid w:val="000721B9"/>
    <w:rsid w:val="00073750"/>
    <w:rsid w:val="00073B3A"/>
    <w:rsid w:val="0007485F"/>
    <w:rsid w:val="00075515"/>
    <w:rsid w:val="00076019"/>
    <w:rsid w:val="00086A7C"/>
    <w:rsid w:val="000903EC"/>
    <w:rsid w:val="0009233C"/>
    <w:rsid w:val="0009454C"/>
    <w:rsid w:val="0009506C"/>
    <w:rsid w:val="000951FB"/>
    <w:rsid w:val="000952A4"/>
    <w:rsid w:val="000A12E8"/>
    <w:rsid w:val="000A2B7A"/>
    <w:rsid w:val="000A2DDF"/>
    <w:rsid w:val="000A4FC8"/>
    <w:rsid w:val="000A701F"/>
    <w:rsid w:val="000A7046"/>
    <w:rsid w:val="000B0C0D"/>
    <w:rsid w:val="000B302A"/>
    <w:rsid w:val="000B4FB7"/>
    <w:rsid w:val="000B6130"/>
    <w:rsid w:val="000B7CB4"/>
    <w:rsid w:val="000C0B8A"/>
    <w:rsid w:val="000C0D39"/>
    <w:rsid w:val="000C2D15"/>
    <w:rsid w:val="000C2D40"/>
    <w:rsid w:val="000C4978"/>
    <w:rsid w:val="000C6036"/>
    <w:rsid w:val="000C628D"/>
    <w:rsid w:val="000C64E0"/>
    <w:rsid w:val="000D0F8B"/>
    <w:rsid w:val="000D1D4A"/>
    <w:rsid w:val="000D30E5"/>
    <w:rsid w:val="000D3D46"/>
    <w:rsid w:val="000D6018"/>
    <w:rsid w:val="000D6DEB"/>
    <w:rsid w:val="000E0F18"/>
    <w:rsid w:val="000E1A73"/>
    <w:rsid w:val="000E597C"/>
    <w:rsid w:val="000E63F5"/>
    <w:rsid w:val="000E6EC4"/>
    <w:rsid w:val="000E73F7"/>
    <w:rsid w:val="000F05E4"/>
    <w:rsid w:val="000F3B1A"/>
    <w:rsid w:val="000F3D7A"/>
    <w:rsid w:val="000F62E0"/>
    <w:rsid w:val="000F6E25"/>
    <w:rsid w:val="0010142A"/>
    <w:rsid w:val="00102D0F"/>
    <w:rsid w:val="00106055"/>
    <w:rsid w:val="00110214"/>
    <w:rsid w:val="00111DAE"/>
    <w:rsid w:val="00112B7C"/>
    <w:rsid w:val="001204CD"/>
    <w:rsid w:val="001218BF"/>
    <w:rsid w:val="00122D7A"/>
    <w:rsid w:val="00125267"/>
    <w:rsid w:val="001262B4"/>
    <w:rsid w:val="00126944"/>
    <w:rsid w:val="00126FC2"/>
    <w:rsid w:val="00132D5C"/>
    <w:rsid w:val="00132D76"/>
    <w:rsid w:val="001349DC"/>
    <w:rsid w:val="00135E5F"/>
    <w:rsid w:val="0014057F"/>
    <w:rsid w:val="00143706"/>
    <w:rsid w:val="001437F6"/>
    <w:rsid w:val="00143E16"/>
    <w:rsid w:val="001455F9"/>
    <w:rsid w:val="00145886"/>
    <w:rsid w:val="00147F47"/>
    <w:rsid w:val="001519BD"/>
    <w:rsid w:val="001519D6"/>
    <w:rsid w:val="00153D38"/>
    <w:rsid w:val="00156407"/>
    <w:rsid w:val="001606C3"/>
    <w:rsid w:val="00161E85"/>
    <w:rsid w:val="0016348D"/>
    <w:rsid w:val="00165B3C"/>
    <w:rsid w:val="00165C9E"/>
    <w:rsid w:val="00171371"/>
    <w:rsid w:val="0017308A"/>
    <w:rsid w:val="00173C37"/>
    <w:rsid w:val="00174C10"/>
    <w:rsid w:val="001778BB"/>
    <w:rsid w:val="00180FC1"/>
    <w:rsid w:val="00181415"/>
    <w:rsid w:val="00182D15"/>
    <w:rsid w:val="0018425E"/>
    <w:rsid w:val="00190BB5"/>
    <w:rsid w:val="0019105F"/>
    <w:rsid w:val="00192E80"/>
    <w:rsid w:val="0019398F"/>
    <w:rsid w:val="00195553"/>
    <w:rsid w:val="0019777F"/>
    <w:rsid w:val="001A2324"/>
    <w:rsid w:val="001A40FE"/>
    <w:rsid w:val="001A4B96"/>
    <w:rsid w:val="001A7076"/>
    <w:rsid w:val="001B1A7E"/>
    <w:rsid w:val="001B1C56"/>
    <w:rsid w:val="001B498D"/>
    <w:rsid w:val="001C0551"/>
    <w:rsid w:val="001C06FF"/>
    <w:rsid w:val="001C65F8"/>
    <w:rsid w:val="001D28E5"/>
    <w:rsid w:val="001D3E9B"/>
    <w:rsid w:val="001D527B"/>
    <w:rsid w:val="001D5449"/>
    <w:rsid w:val="001D554B"/>
    <w:rsid w:val="001D56CC"/>
    <w:rsid w:val="001D5A79"/>
    <w:rsid w:val="001D5E3A"/>
    <w:rsid w:val="001D713A"/>
    <w:rsid w:val="001E0500"/>
    <w:rsid w:val="001E4479"/>
    <w:rsid w:val="001F2EA4"/>
    <w:rsid w:val="001F445E"/>
    <w:rsid w:val="00203D44"/>
    <w:rsid w:val="00210128"/>
    <w:rsid w:val="00210A9F"/>
    <w:rsid w:val="00210F60"/>
    <w:rsid w:val="00211E99"/>
    <w:rsid w:val="0021440A"/>
    <w:rsid w:val="00215C16"/>
    <w:rsid w:val="0021605C"/>
    <w:rsid w:val="002169D8"/>
    <w:rsid w:val="00223D8D"/>
    <w:rsid w:val="002243E6"/>
    <w:rsid w:val="002300FF"/>
    <w:rsid w:val="0023288B"/>
    <w:rsid w:val="00233997"/>
    <w:rsid w:val="00233F53"/>
    <w:rsid w:val="002372B3"/>
    <w:rsid w:val="002438D1"/>
    <w:rsid w:val="00245643"/>
    <w:rsid w:val="002503E0"/>
    <w:rsid w:val="00250967"/>
    <w:rsid w:val="002511DD"/>
    <w:rsid w:val="00251EDE"/>
    <w:rsid w:val="00253FA2"/>
    <w:rsid w:val="00254AA4"/>
    <w:rsid w:val="002562D2"/>
    <w:rsid w:val="002573DD"/>
    <w:rsid w:val="00257FE5"/>
    <w:rsid w:val="002623D4"/>
    <w:rsid w:val="002642B1"/>
    <w:rsid w:val="00266A4C"/>
    <w:rsid w:val="00270D6E"/>
    <w:rsid w:val="00272351"/>
    <w:rsid w:val="0027293C"/>
    <w:rsid w:val="00273533"/>
    <w:rsid w:val="00273F8C"/>
    <w:rsid w:val="002758DA"/>
    <w:rsid w:val="0027799E"/>
    <w:rsid w:val="0028027E"/>
    <w:rsid w:val="00281D27"/>
    <w:rsid w:val="00282283"/>
    <w:rsid w:val="00283894"/>
    <w:rsid w:val="00283D2E"/>
    <w:rsid w:val="00286102"/>
    <w:rsid w:val="002872BE"/>
    <w:rsid w:val="00290CE2"/>
    <w:rsid w:val="00291DC8"/>
    <w:rsid w:val="00294667"/>
    <w:rsid w:val="002A038F"/>
    <w:rsid w:val="002A25CB"/>
    <w:rsid w:val="002A27B0"/>
    <w:rsid w:val="002A3D19"/>
    <w:rsid w:val="002A47FC"/>
    <w:rsid w:val="002A7BAF"/>
    <w:rsid w:val="002B00C9"/>
    <w:rsid w:val="002B0AC8"/>
    <w:rsid w:val="002B496F"/>
    <w:rsid w:val="002B6BD7"/>
    <w:rsid w:val="002B7006"/>
    <w:rsid w:val="002C0DAE"/>
    <w:rsid w:val="002C1E35"/>
    <w:rsid w:val="002C409B"/>
    <w:rsid w:val="002D0FD8"/>
    <w:rsid w:val="002D3051"/>
    <w:rsid w:val="002D3477"/>
    <w:rsid w:val="002D3C40"/>
    <w:rsid w:val="002D3F60"/>
    <w:rsid w:val="002D4514"/>
    <w:rsid w:val="002D4DF9"/>
    <w:rsid w:val="002D75D9"/>
    <w:rsid w:val="002E02E9"/>
    <w:rsid w:val="002E3869"/>
    <w:rsid w:val="002E5521"/>
    <w:rsid w:val="002E6AD7"/>
    <w:rsid w:val="002E7672"/>
    <w:rsid w:val="002F074B"/>
    <w:rsid w:val="002F4C3C"/>
    <w:rsid w:val="0030151F"/>
    <w:rsid w:val="003015DB"/>
    <w:rsid w:val="0030276D"/>
    <w:rsid w:val="00306F70"/>
    <w:rsid w:val="00310A48"/>
    <w:rsid w:val="00310F94"/>
    <w:rsid w:val="00311C54"/>
    <w:rsid w:val="0031254A"/>
    <w:rsid w:val="0031636B"/>
    <w:rsid w:val="00320707"/>
    <w:rsid w:val="003208A7"/>
    <w:rsid w:val="00320C6A"/>
    <w:rsid w:val="00327799"/>
    <w:rsid w:val="00334B6F"/>
    <w:rsid w:val="003350A6"/>
    <w:rsid w:val="00337CBC"/>
    <w:rsid w:val="0034023E"/>
    <w:rsid w:val="00340365"/>
    <w:rsid w:val="00340398"/>
    <w:rsid w:val="00342EBA"/>
    <w:rsid w:val="00345D4A"/>
    <w:rsid w:val="00347206"/>
    <w:rsid w:val="003472D3"/>
    <w:rsid w:val="003473DC"/>
    <w:rsid w:val="0035436A"/>
    <w:rsid w:val="0035506F"/>
    <w:rsid w:val="00362C55"/>
    <w:rsid w:val="0036304C"/>
    <w:rsid w:val="00365F33"/>
    <w:rsid w:val="003661ED"/>
    <w:rsid w:val="0037176B"/>
    <w:rsid w:val="00371BDE"/>
    <w:rsid w:val="00373B09"/>
    <w:rsid w:val="00374E2A"/>
    <w:rsid w:val="00375B3F"/>
    <w:rsid w:val="00381081"/>
    <w:rsid w:val="003819D7"/>
    <w:rsid w:val="0038254F"/>
    <w:rsid w:val="00383178"/>
    <w:rsid w:val="0038328D"/>
    <w:rsid w:val="003835C8"/>
    <w:rsid w:val="00385327"/>
    <w:rsid w:val="003857A2"/>
    <w:rsid w:val="003871D4"/>
    <w:rsid w:val="00390100"/>
    <w:rsid w:val="00392914"/>
    <w:rsid w:val="003A66B9"/>
    <w:rsid w:val="003B06AA"/>
    <w:rsid w:val="003B27B2"/>
    <w:rsid w:val="003B27D1"/>
    <w:rsid w:val="003B4549"/>
    <w:rsid w:val="003B5A6B"/>
    <w:rsid w:val="003B5DF1"/>
    <w:rsid w:val="003B7624"/>
    <w:rsid w:val="003C0B24"/>
    <w:rsid w:val="003C2237"/>
    <w:rsid w:val="003C29CC"/>
    <w:rsid w:val="003D1B52"/>
    <w:rsid w:val="003D463C"/>
    <w:rsid w:val="003D70E7"/>
    <w:rsid w:val="003D7797"/>
    <w:rsid w:val="003E1FFF"/>
    <w:rsid w:val="003E2188"/>
    <w:rsid w:val="003E359D"/>
    <w:rsid w:val="003E3A0D"/>
    <w:rsid w:val="003E3DF6"/>
    <w:rsid w:val="003E43DD"/>
    <w:rsid w:val="003E5079"/>
    <w:rsid w:val="003E624E"/>
    <w:rsid w:val="003E6EA8"/>
    <w:rsid w:val="003F52E3"/>
    <w:rsid w:val="003F5492"/>
    <w:rsid w:val="003F5D1A"/>
    <w:rsid w:val="003F5EFE"/>
    <w:rsid w:val="003F622D"/>
    <w:rsid w:val="003F6B22"/>
    <w:rsid w:val="003F6BB0"/>
    <w:rsid w:val="00402306"/>
    <w:rsid w:val="00403010"/>
    <w:rsid w:val="00403591"/>
    <w:rsid w:val="00405AEB"/>
    <w:rsid w:val="00406491"/>
    <w:rsid w:val="00406DF1"/>
    <w:rsid w:val="00407915"/>
    <w:rsid w:val="00410372"/>
    <w:rsid w:val="00410D4C"/>
    <w:rsid w:val="004164C1"/>
    <w:rsid w:val="00417161"/>
    <w:rsid w:val="00417C11"/>
    <w:rsid w:val="00420340"/>
    <w:rsid w:val="004244F4"/>
    <w:rsid w:val="00424622"/>
    <w:rsid w:val="00426D7B"/>
    <w:rsid w:val="00427AC4"/>
    <w:rsid w:val="0043061C"/>
    <w:rsid w:val="00430626"/>
    <w:rsid w:val="0043338A"/>
    <w:rsid w:val="00433C4C"/>
    <w:rsid w:val="00435072"/>
    <w:rsid w:val="004356E1"/>
    <w:rsid w:val="00442075"/>
    <w:rsid w:val="004464F4"/>
    <w:rsid w:val="00446AC6"/>
    <w:rsid w:val="0045043F"/>
    <w:rsid w:val="00451E8B"/>
    <w:rsid w:val="0045400D"/>
    <w:rsid w:val="00456633"/>
    <w:rsid w:val="0046092F"/>
    <w:rsid w:val="004626E1"/>
    <w:rsid w:val="004664E7"/>
    <w:rsid w:val="00475CF7"/>
    <w:rsid w:val="004773D8"/>
    <w:rsid w:val="00482FD9"/>
    <w:rsid w:val="004846E2"/>
    <w:rsid w:val="00486C14"/>
    <w:rsid w:val="00491337"/>
    <w:rsid w:val="0049237B"/>
    <w:rsid w:val="0049243B"/>
    <w:rsid w:val="00492A50"/>
    <w:rsid w:val="00492B8E"/>
    <w:rsid w:val="00495D82"/>
    <w:rsid w:val="00496465"/>
    <w:rsid w:val="004A1AD6"/>
    <w:rsid w:val="004A60A9"/>
    <w:rsid w:val="004A67FA"/>
    <w:rsid w:val="004B1EF6"/>
    <w:rsid w:val="004B34DA"/>
    <w:rsid w:val="004B38AC"/>
    <w:rsid w:val="004B4C6D"/>
    <w:rsid w:val="004B4FCA"/>
    <w:rsid w:val="004B5EE9"/>
    <w:rsid w:val="004B63C3"/>
    <w:rsid w:val="004B770D"/>
    <w:rsid w:val="004C34CE"/>
    <w:rsid w:val="004C413D"/>
    <w:rsid w:val="004C76BE"/>
    <w:rsid w:val="004C79B9"/>
    <w:rsid w:val="004D1A31"/>
    <w:rsid w:val="004D354B"/>
    <w:rsid w:val="004D5573"/>
    <w:rsid w:val="004E09F9"/>
    <w:rsid w:val="004E0A09"/>
    <w:rsid w:val="004E4100"/>
    <w:rsid w:val="004E7112"/>
    <w:rsid w:val="004F011A"/>
    <w:rsid w:val="004F0A2D"/>
    <w:rsid w:val="004F10A4"/>
    <w:rsid w:val="004F2AA2"/>
    <w:rsid w:val="004F4610"/>
    <w:rsid w:val="004F5F89"/>
    <w:rsid w:val="004F6810"/>
    <w:rsid w:val="004F7747"/>
    <w:rsid w:val="00503844"/>
    <w:rsid w:val="00505364"/>
    <w:rsid w:val="00506016"/>
    <w:rsid w:val="00506E8F"/>
    <w:rsid w:val="00507B55"/>
    <w:rsid w:val="00512CA8"/>
    <w:rsid w:val="00512D5B"/>
    <w:rsid w:val="00520055"/>
    <w:rsid w:val="00521679"/>
    <w:rsid w:val="00524219"/>
    <w:rsid w:val="00524AEF"/>
    <w:rsid w:val="005305DE"/>
    <w:rsid w:val="00532622"/>
    <w:rsid w:val="0053318D"/>
    <w:rsid w:val="0053379E"/>
    <w:rsid w:val="00533F05"/>
    <w:rsid w:val="005342FB"/>
    <w:rsid w:val="005375F6"/>
    <w:rsid w:val="005415F1"/>
    <w:rsid w:val="0054282A"/>
    <w:rsid w:val="005434A1"/>
    <w:rsid w:val="00545740"/>
    <w:rsid w:val="00545B81"/>
    <w:rsid w:val="00546D9A"/>
    <w:rsid w:val="0055128A"/>
    <w:rsid w:val="0055346C"/>
    <w:rsid w:val="005603D8"/>
    <w:rsid w:val="00565101"/>
    <w:rsid w:val="005651C2"/>
    <w:rsid w:val="005652F3"/>
    <w:rsid w:val="00566D80"/>
    <w:rsid w:val="00571536"/>
    <w:rsid w:val="00571738"/>
    <w:rsid w:val="00571D5C"/>
    <w:rsid w:val="00573AF9"/>
    <w:rsid w:val="00575ECF"/>
    <w:rsid w:val="005766C6"/>
    <w:rsid w:val="00576E57"/>
    <w:rsid w:val="005824B3"/>
    <w:rsid w:val="005837DE"/>
    <w:rsid w:val="00585D82"/>
    <w:rsid w:val="00592A1A"/>
    <w:rsid w:val="005942CB"/>
    <w:rsid w:val="00594A64"/>
    <w:rsid w:val="00595EC4"/>
    <w:rsid w:val="005972E8"/>
    <w:rsid w:val="005A08DF"/>
    <w:rsid w:val="005A1705"/>
    <w:rsid w:val="005A5648"/>
    <w:rsid w:val="005A65FC"/>
    <w:rsid w:val="005A71BB"/>
    <w:rsid w:val="005B1797"/>
    <w:rsid w:val="005B49FD"/>
    <w:rsid w:val="005B4A3E"/>
    <w:rsid w:val="005B4E2F"/>
    <w:rsid w:val="005B7025"/>
    <w:rsid w:val="005C01B8"/>
    <w:rsid w:val="005C366A"/>
    <w:rsid w:val="005C3B41"/>
    <w:rsid w:val="005C6572"/>
    <w:rsid w:val="005C6B0C"/>
    <w:rsid w:val="005C720C"/>
    <w:rsid w:val="005C7AD4"/>
    <w:rsid w:val="005D0070"/>
    <w:rsid w:val="005D0667"/>
    <w:rsid w:val="005D13D9"/>
    <w:rsid w:val="005D60B6"/>
    <w:rsid w:val="005D6BC6"/>
    <w:rsid w:val="005D7D6E"/>
    <w:rsid w:val="005E0E49"/>
    <w:rsid w:val="005E1110"/>
    <w:rsid w:val="005E3419"/>
    <w:rsid w:val="005E3FEA"/>
    <w:rsid w:val="005E4305"/>
    <w:rsid w:val="005E50EE"/>
    <w:rsid w:val="005F1272"/>
    <w:rsid w:val="005F2533"/>
    <w:rsid w:val="005F314F"/>
    <w:rsid w:val="005F4F1E"/>
    <w:rsid w:val="005F78EF"/>
    <w:rsid w:val="00602234"/>
    <w:rsid w:val="00604165"/>
    <w:rsid w:val="006045C5"/>
    <w:rsid w:val="00606033"/>
    <w:rsid w:val="006068E7"/>
    <w:rsid w:val="00607793"/>
    <w:rsid w:val="006126D0"/>
    <w:rsid w:val="00620176"/>
    <w:rsid w:val="006203A3"/>
    <w:rsid w:val="006215CD"/>
    <w:rsid w:val="00624509"/>
    <w:rsid w:val="00625211"/>
    <w:rsid w:val="006260F9"/>
    <w:rsid w:val="00634E15"/>
    <w:rsid w:val="006403A8"/>
    <w:rsid w:val="00640671"/>
    <w:rsid w:val="00641A24"/>
    <w:rsid w:val="00645D1E"/>
    <w:rsid w:val="006474FC"/>
    <w:rsid w:val="00650358"/>
    <w:rsid w:val="00651121"/>
    <w:rsid w:val="0065150E"/>
    <w:rsid w:val="0065193F"/>
    <w:rsid w:val="00653917"/>
    <w:rsid w:val="0065472C"/>
    <w:rsid w:val="00655B39"/>
    <w:rsid w:val="006573CA"/>
    <w:rsid w:val="00661431"/>
    <w:rsid w:val="0066369B"/>
    <w:rsid w:val="00665831"/>
    <w:rsid w:val="006676C4"/>
    <w:rsid w:val="0067074F"/>
    <w:rsid w:val="00670CBA"/>
    <w:rsid w:val="00672333"/>
    <w:rsid w:val="00675B81"/>
    <w:rsid w:val="006766B5"/>
    <w:rsid w:val="006820D6"/>
    <w:rsid w:val="00682406"/>
    <w:rsid w:val="00682E96"/>
    <w:rsid w:val="00691688"/>
    <w:rsid w:val="006946F4"/>
    <w:rsid w:val="00694EB6"/>
    <w:rsid w:val="00697CAF"/>
    <w:rsid w:val="00697E69"/>
    <w:rsid w:val="006A20E7"/>
    <w:rsid w:val="006A376F"/>
    <w:rsid w:val="006A43F6"/>
    <w:rsid w:val="006A4FA7"/>
    <w:rsid w:val="006B12B2"/>
    <w:rsid w:val="006B1D09"/>
    <w:rsid w:val="006B2B64"/>
    <w:rsid w:val="006B353A"/>
    <w:rsid w:val="006B4110"/>
    <w:rsid w:val="006B41C7"/>
    <w:rsid w:val="006B4783"/>
    <w:rsid w:val="006C1B91"/>
    <w:rsid w:val="006C1BD7"/>
    <w:rsid w:val="006C2659"/>
    <w:rsid w:val="006C3FE4"/>
    <w:rsid w:val="006C487D"/>
    <w:rsid w:val="006C63EE"/>
    <w:rsid w:val="006C7AD6"/>
    <w:rsid w:val="006D0AB0"/>
    <w:rsid w:val="006D4D09"/>
    <w:rsid w:val="006D51D0"/>
    <w:rsid w:val="006D6F17"/>
    <w:rsid w:val="006D706B"/>
    <w:rsid w:val="006E2657"/>
    <w:rsid w:val="006E541D"/>
    <w:rsid w:val="006E6658"/>
    <w:rsid w:val="006E6A45"/>
    <w:rsid w:val="006E6B99"/>
    <w:rsid w:val="006F0D2F"/>
    <w:rsid w:val="006F13CD"/>
    <w:rsid w:val="006F280C"/>
    <w:rsid w:val="006F4A9B"/>
    <w:rsid w:val="006F5E48"/>
    <w:rsid w:val="006F6098"/>
    <w:rsid w:val="006F7284"/>
    <w:rsid w:val="006F7838"/>
    <w:rsid w:val="007001B9"/>
    <w:rsid w:val="00701946"/>
    <w:rsid w:val="007022AC"/>
    <w:rsid w:val="007022BE"/>
    <w:rsid w:val="007034F2"/>
    <w:rsid w:val="00703A05"/>
    <w:rsid w:val="007041F7"/>
    <w:rsid w:val="007049EB"/>
    <w:rsid w:val="00710CF5"/>
    <w:rsid w:val="00711883"/>
    <w:rsid w:val="007121D7"/>
    <w:rsid w:val="00712C7E"/>
    <w:rsid w:val="00713954"/>
    <w:rsid w:val="007154FA"/>
    <w:rsid w:val="00716AD7"/>
    <w:rsid w:val="00716C2D"/>
    <w:rsid w:val="00720342"/>
    <w:rsid w:val="00721167"/>
    <w:rsid w:val="00721283"/>
    <w:rsid w:val="00722E8F"/>
    <w:rsid w:val="00724E6E"/>
    <w:rsid w:val="007262BA"/>
    <w:rsid w:val="00726F86"/>
    <w:rsid w:val="007270EE"/>
    <w:rsid w:val="007278DD"/>
    <w:rsid w:val="00734950"/>
    <w:rsid w:val="0073606C"/>
    <w:rsid w:val="00736FEC"/>
    <w:rsid w:val="00737699"/>
    <w:rsid w:val="00740397"/>
    <w:rsid w:val="00740D17"/>
    <w:rsid w:val="00742B29"/>
    <w:rsid w:val="00751250"/>
    <w:rsid w:val="0075164D"/>
    <w:rsid w:val="00751796"/>
    <w:rsid w:val="007527F5"/>
    <w:rsid w:val="00754510"/>
    <w:rsid w:val="007603EB"/>
    <w:rsid w:val="0076139E"/>
    <w:rsid w:val="007618B3"/>
    <w:rsid w:val="007640B4"/>
    <w:rsid w:val="00765F5F"/>
    <w:rsid w:val="00767D91"/>
    <w:rsid w:val="0077016C"/>
    <w:rsid w:val="00770F9F"/>
    <w:rsid w:val="007721C3"/>
    <w:rsid w:val="00773DE3"/>
    <w:rsid w:val="00773E33"/>
    <w:rsid w:val="00774BB3"/>
    <w:rsid w:val="00775049"/>
    <w:rsid w:val="00777BF0"/>
    <w:rsid w:val="00780B7B"/>
    <w:rsid w:val="00781543"/>
    <w:rsid w:val="00793924"/>
    <w:rsid w:val="00793BDD"/>
    <w:rsid w:val="0079422E"/>
    <w:rsid w:val="00794A10"/>
    <w:rsid w:val="00797C46"/>
    <w:rsid w:val="007A0183"/>
    <w:rsid w:val="007A062D"/>
    <w:rsid w:val="007A4772"/>
    <w:rsid w:val="007A4944"/>
    <w:rsid w:val="007A5367"/>
    <w:rsid w:val="007A7199"/>
    <w:rsid w:val="007B1643"/>
    <w:rsid w:val="007B2467"/>
    <w:rsid w:val="007B34C4"/>
    <w:rsid w:val="007B3964"/>
    <w:rsid w:val="007B3E19"/>
    <w:rsid w:val="007B6CB7"/>
    <w:rsid w:val="007B6ECF"/>
    <w:rsid w:val="007B77D8"/>
    <w:rsid w:val="007C0916"/>
    <w:rsid w:val="007C1274"/>
    <w:rsid w:val="007C2665"/>
    <w:rsid w:val="007C29C2"/>
    <w:rsid w:val="007C56A3"/>
    <w:rsid w:val="007C6FEB"/>
    <w:rsid w:val="007C7E50"/>
    <w:rsid w:val="007D0EED"/>
    <w:rsid w:val="007D2C2C"/>
    <w:rsid w:val="007D2C6F"/>
    <w:rsid w:val="007D2DCB"/>
    <w:rsid w:val="007D30EA"/>
    <w:rsid w:val="007D554E"/>
    <w:rsid w:val="007D6BEC"/>
    <w:rsid w:val="007D7089"/>
    <w:rsid w:val="007E2641"/>
    <w:rsid w:val="007E39A7"/>
    <w:rsid w:val="007E6B75"/>
    <w:rsid w:val="007F5DBC"/>
    <w:rsid w:val="00800D82"/>
    <w:rsid w:val="00802367"/>
    <w:rsid w:val="008140DA"/>
    <w:rsid w:val="00815195"/>
    <w:rsid w:val="008154C4"/>
    <w:rsid w:val="00815E7F"/>
    <w:rsid w:val="008161E0"/>
    <w:rsid w:val="0081730E"/>
    <w:rsid w:val="00823271"/>
    <w:rsid w:val="00823DD3"/>
    <w:rsid w:val="0082554C"/>
    <w:rsid w:val="00825BA6"/>
    <w:rsid w:val="0082621F"/>
    <w:rsid w:val="008267CA"/>
    <w:rsid w:val="00827B70"/>
    <w:rsid w:val="00830ADB"/>
    <w:rsid w:val="00832037"/>
    <w:rsid w:val="00833604"/>
    <w:rsid w:val="00833F3A"/>
    <w:rsid w:val="00835ED2"/>
    <w:rsid w:val="0083652F"/>
    <w:rsid w:val="008368ED"/>
    <w:rsid w:val="00844129"/>
    <w:rsid w:val="00844EB9"/>
    <w:rsid w:val="008479AB"/>
    <w:rsid w:val="008504DE"/>
    <w:rsid w:val="0085245C"/>
    <w:rsid w:val="00852AB0"/>
    <w:rsid w:val="00853AB8"/>
    <w:rsid w:val="0085649E"/>
    <w:rsid w:val="008564E0"/>
    <w:rsid w:val="0085747C"/>
    <w:rsid w:val="00860A27"/>
    <w:rsid w:val="00861111"/>
    <w:rsid w:val="00862286"/>
    <w:rsid w:val="00862E19"/>
    <w:rsid w:val="00863F02"/>
    <w:rsid w:val="0086688B"/>
    <w:rsid w:val="00866E71"/>
    <w:rsid w:val="008675AF"/>
    <w:rsid w:val="00872E32"/>
    <w:rsid w:val="008758A6"/>
    <w:rsid w:val="00876DDB"/>
    <w:rsid w:val="008778F1"/>
    <w:rsid w:val="00880BE8"/>
    <w:rsid w:val="0088149B"/>
    <w:rsid w:val="008820DB"/>
    <w:rsid w:val="0088270E"/>
    <w:rsid w:val="00883861"/>
    <w:rsid w:val="00883B38"/>
    <w:rsid w:val="00884041"/>
    <w:rsid w:val="00887349"/>
    <w:rsid w:val="008875AB"/>
    <w:rsid w:val="00893D1D"/>
    <w:rsid w:val="00894DB2"/>
    <w:rsid w:val="00895302"/>
    <w:rsid w:val="00895AFB"/>
    <w:rsid w:val="00895BBD"/>
    <w:rsid w:val="00897387"/>
    <w:rsid w:val="008A0639"/>
    <w:rsid w:val="008A0C22"/>
    <w:rsid w:val="008A22C8"/>
    <w:rsid w:val="008A4A78"/>
    <w:rsid w:val="008A51FE"/>
    <w:rsid w:val="008A5EE2"/>
    <w:rsid w:val="008B4582"/>
    <w:rsid w:val="008B471B"/>
    <w:rsid w:val="008C2FBB"/>
    <w:rsid w:val="008C3E9B"/>
    <w:rsid w:val="008C4E7E"/>
    <w:rsid w:val="008C5634"/>
    <w:rsid w:val="008D12AA"/>
    <w:rsid w:val="008D259A"/>
    <w:rsid w:val="008D34B0"/>
    <w:rsid w:val="008D3F50"/>
    <w:rsid w:val="008D66E9"/>
    <w:rsid w:val="008E1419"/>
    <w:rsid w:val="008E1F36"/>
    <w:rsid w:val="008E339C"/>
    <w:rsid w:val="008E341D"/>
    <w:rsid w:val="008E5D83"/>
    <w:rsid w:val="008E6CBD"/>
    <w:rsid w:val="008F0318"/>
    <w:rsid w:val="008F0C0A"/>
    <w:rsid w:val="008F1059"/>
    <w:rsid w:val="008F5EC4"/>
    <w:rsid w:val="008F6BB6"/>
    <w:rsid w:val="0090230D"/>
    <w:rsid w:val="00904D57"/>
    <w:rsid w:val="00905DD9"/>
    <w:rsid w:val="009069A7"/>
    <w:rsid w:val="00910578"/>
    <w:rsid w:val="00914526"/>
    <w:rsid w:val="00914A02"/>
    <w:rsid w:val="009214AE"/>
    <w:rsid w:val="00923296"/>
    <w:rsid w:val="00926758"/>
    <w:rsid w:val="0093108F"/>
    <w:rsid w:val="00932242"/>
    <w:rsid w:val="009324B4"/>
    <w:rsid w:val="009325BA"/>
    <w:rsid w:val="009341CB"/>
    <w:rsid w:val="00936A60"/>
    <w:rsid w:val="00944F28"/>
    <w:rsid w:val="00945D74"/>
    <w:rsid w:val="00947A09"/>
    <w:rsid w:val="009529F7"/>
    <w:rsid w:val="00952C8C"/>
    <w:rsid w:val="00953503"/>
    <w:rsid w:val="0095501D"/>
    <w:rsid w:val="00955BBC"/>
    <w:rsid w:val="00956916"/>
    <w:rsid w:val="009626AB"/>
    <w:rsid w:val="00962F19"/>
    <w:rsid w:val="00964F59"/>
    <w:rsid w:val="00965183"/>
    <w:rsid w:val="0096580A"/>
    <w:rsid w:val="00970810"/>
    <w:rsid w:val="009734C9"/>
    <w:rsid w:val="00973D87"/>
    <w:rsid w:val="00975DFE"/>
    <w:rsid w:val="00980425"/>
    <w:rsid w:val="00983185"/>
    <w:rsid w:val="0098318E"/>
    <w:rsid w:val="00984F9E"/>
    <w:rsid w:val="00986A8B"/>
    <w:rsid w:val="00990332"/>
    <w:rsid w:val="00994905"/>
    <w:rsid w:val="009969E1"/>
    <w:rsid w:val="009A00F7"/>
    <w:rsid w:val="009A172D"/>
    <w:rsid w:val="009A20B6"/>
    <w:rsid w:val="009A3A96"/>
    <w:rsid w:val="009A74C3"/>
    <w:rsid w:val="009B1C01"/>
    <w:rsid w:val="009B5FAA"/>
    <w:rsid w:val="009B6214"/>
    <w:rsid w:val="009B7B52"/>
    <w:rsid w:val="009B7E67"/>
    <w:rsid w:val="009C1613"/>
    <w:rsid w:val="009C4049"/>
    <w:rsid w:val="009C7A22"/>
    <w:rsid w:val="009D02BA"/>
    <w:rsid w:val="009D1642"/>
    <w:rsid w:val="009D49B0"/>
    <w:rsid w:val="009D7275"/>
    <w:rsid w:val="009E09C6"/>
    <w:rsid w:val="009E16AF"/>
    <w:rsid w:val="009E1C02"/>
    <w:rsid w:val="009E1E90"/>
    <w:rsid w:val="009E5309"/>
    <w:rsid w:val="009E6D21"/>
    <w:rsid w:val="009F2A29"/>
    <w:rsid w:val="009F3ACB"/>
    <w:rsid w:val="009F5B7D"/>
    <w:rsid w:val="009F6774"/>
    <w:rsid w:val="009F6BF9"/>
    <w:rsid w:val="009F77AC"/>
    <w:rsid w:val="00A011BE"/>
    <w:rsid w:val="00A07807"/>
    <w:rsid w:val="00A10804"/>
    <w:rsid w:val="00A1422F"/>
    <w:rsid w:val="00A1524C"/>
    <w:rsid w:val="00A179E4"/>
    <w:rsid w:val="00A2125E"/>
    <w:rsid w:val="00A234A9"/>
    <w:rsid w:val="00A2583F"/>
    <w:rsid w:val="00A258DA"/>
    <w:rsid w:val="00A337F4"/>
    <w:rsid w:val="00A35B8C"/>
    <w:rsid w:val="00A40668"/>
    <w:rsid w:val="00A40C82"/>
    <w:rsid w:val="00A41015"/>
    <w:rsid w:val="00A43A7F"/>
    <w:rsid w:val="00A44CAC"/>
    <w:rsid w:val="00A45A0F"/>
    <w:rsid w:val="00A462A6"/>
    <w:rsid w:val="00A47B03"/>
    <w:rsid w:val="00A516EB"/>
    <w:rsid w:val="00A536EF"/>
    <w:rsid w:val="00A56803"/>
    <w:rsid w:val="00A60104"/>
    <w:rsid w:val="00A60A32"/>
    <w:rsid w:val="00A61E25"/>
    <w:rsid w:val="00A63969"/>
    <w:rsid w:val="00A65B79"/>
    <w:rsid w:val="00A6640B"/>
    <w:rsid w:val="00A678D1"/>
    <w:rsid w:val="00A705AA"/>
    <w:rsid w:val="00A73FA3"/>
    <w:rsid w:val="00A75101"/>
    <w:rsid w:val="00A8403C"/>
    <w:rsid w:val="00A906AE"/>
    <w:rsid w:val="00A90929"/>
    <w:rsid w:val="00A919A8"/>
    <w:rsid w:val="00A9202A"/>
    <w:rsid w:val="00A945E8"/>
    <w:rsid w:val="00A97430"/>
    <w:rsid w:val="00A97DD8"/>
    <w:rsid w:val="00AA1AF2"/>
    <w:rsid w:val="00AA54A5"/>
    <w:rsid w:val="00AA61A6"/>
    <w:rsid w:val="00AA64F6"/>
    <w:rsid w:val="00AB2A76"/>
    <w:rsid w:val="00AB52F6"/>
    <w:rsid w:val="00AB5D97"/>
    <w:rsid w:val="00AB6EF6"/>
    <w:rsid w:val="00AB7226"/>
    <w:rsid w:val="00AC1438"/>
    <w:rsid w:val="00AC36B7"/>
    <w:rsid w:val="00AC5336"/>
    <w:rsid w:val="00AC6ACF"/>
    <w:rsid w:val="00AC708A"/>
    <w:rsid w:val="00AD0887"/>
    <w:rsid w:val="00AD2B26"/>
    <w:rsid w:val="00AD3B13"/>
    <w:rsid w:val="00AD4A12"/>
    <w:rsid w:val="00AD52B4"/>
    <w:rsid w:val="00AD7B02"/>
    <w:rsid w:val="00AE082D"/>
    <w:rsid w:val="00AE23E3"/>
    <w:rsid w:val="00AE3CBE"/>
    <w:rsid w:val="00AE666F"/>
    <w:rsid w:val="00AF0889"/>
    <w:rsid w:val="00AF0D7A"/>
    <w:rsid w:val="00AF2A43"/>
    <w:rsid w:val="00AF3406"/>
    <w:rsid w:val="00AF5A66"/>
    <w:rsid w:val="00AF6718"/>
    <w:rsid w:val="00AF6828"/>
    <w:rsid w:val="00AF7C97"/>
    <w:rsid w:val="00B000DE"/>
    <w:rsid w:val="00B04FC7"/>
    <w:rsid w:val="00B05DBC"/>
    <w:rsid w:val="00B11238"/>
    <w:rsid w:val="00B12FD3"/>
    <w:rsid w:val="00B1772E"/>
    <w:rsid w:val="00B21EF3"/>
    <w:rsid w:val="00B25F49"/>
    <w:rsid w:val="00B26D1E"/>
    <w:rsid w:val="00B30661"/>
    <w:rsid w:val="00B36738"/>
    <w:rsid w:val="00B36CD7"/>
    <w:rsid w:val="00B43C7E"/>
    <w:rsid w:val="00B45B8E"/>
    <w:rsid w:val="00B468A2"/>
    <w:rsid w:val="00B50024"/>
    <w:rsid w:val="00B51FCE"/>
    <w:rsid w:val="00B520BA"/>
    <w:rsid w:val="00B53F6B"/>
    <w:rsid w:val="00B54C55"/>
    <w:rsid w:val="00B56432"/>
    <w:rsid w:val="00B60E2F"/>
    <w:rsid w:val="00B61B0A"/>
    <w:rsid w:val="00B6252C"/>
    <w:rsid w:val="00B62BE4"/>
    <w:rsid w:val="00B65703"/>
    <w:rsid w:val="00B663FF"/>
    <w:rsid w:val="00B66BEC"/>
    <w:rsid w:val="00B671D6"/>
    <w:rsid w:val="00B73F10"/>
    <w:rsid w:val="00B746AC"/>
    <w:rsid w:val="00B773B6"/>
    <w:rsid w:val="00B8139D"/>
    <w:rsid w:val="00B82E1F"/>
    <w:rsid w:val="00B8420B"/>
    <w:rsid w:val="00B858A8"/>
    <w:rsid w:val="00B90A3E"/>
    <w:rsid w:val="00B951F2"/>
    <w:rsid w:val="00B95686"/>
    <w:rsid w:val="00B96D2D"/>
    <w:rsid w:val="00BA055B"/>
    <w:rsid w:val="00BA0D40"/>
    <w:rsid w:val="00BA1254"/>
    <w:rsid w:val="00BA4769"/>
    <w:rsid w:val="00BA490D"/>
    <w:rsid w:val="00BA61BC"/>
    <w:rsid w:val="00BA6684"/>
    <w:rsid w:val="00BB30FF"/>
    <w:rsid w:val="00BB437B"/>
    <w:rsid w:val="00BB7105"/>
    <w:rsid w:val="00BC171F"/>
    <w:rsid w:val="00BC3245"/>
    <w:rsid w:val="00BC6B35"/>
    <w:rsid w:val="00BC778F"/>
    <w:rsid w:val="00BD1A0C"/>
    <w:rsid w:val="00BE079F"/>
    <w:rsid w:val="00BE2DBA"/>
    <w:rsid w:val="00BE4FB5"/>
    <w:rsid w:val="00BE5AE7"/>
    <w:rsid w:val="00BF09BA"/>
    <w:rsid w:val="00BF0A9F"/>
    <w:rsid w:val="00BF1238"/>
    <w:rsid w:val="00BF3DCE"/>
    <w:rsid w:val="00BF4477"/>
    <w:rsid w:val="00BF753D"/>
    <w:rsid w:val="00BF7A69"/>
    <w:rsid w:val="00C001C5"/>
    <w:rsid w:val="00C064A7"/>
    <w:rsid w:val="00C068CB"/>
    <w:rsid w:val="00C06F26"/>
    <w:rsid w:val="00C07BD0"/>
    <w:rsid w:val="00C1178F"/>
    <w:rsid w:val="00C129A9"/>
    <w:rsid w:val="00C13C73"/>
    <w:rsid w:val="00C13E2C"/>
    <w:rsid w:val="00C15DA2"/>
    <w:rsid w:val="00C244E8"/>
    <w:rsid w:val="00C25B0B"/>
    <w:rsid w:val="00C26185"/>
    <w:rsid w:val="00C270E8"/>
    <w:rsid w:val="00C2764C"/>
    <w:rsid w:val="00C41798"/>
    <w:rsid w:val="00C460FD"/>
    <w:rsid w:val="00C46270"/>
    <w:rsid w:val="00C463B0"/>
    <w:rsid w:val="00C50393"/>
    <w:rsid w:val="00C53987"/>
    <w:rsid w:val="00C55274"/>
    <w:rsid w:val="00C56A33"/>
    <w:rsid w:val="00C57FA4"/>
    <w:rsid w:val="00C66797"/>
    <w:rsid w:val="00C71235"/>
    <w:rsid w:val="00C71ACD"/>
    <w:rsid w:val="00C72C88"/>
    <w:rsid w:val="00C73363"/>
    <w:rsid w:val="00C737DA"/>
    <w:rsid w:val="00C741B4"/>
    <w:rsid w:val="00C75874"/>
    <w:rsid w:val="00C76465"/>
    <w:rsid w:val="00C76D1B"/>
    <w:rsid w:val="00C81737"/>
    <w:rsid w:val="00C836D5"/>
    <w:rsid w:val="00C83C5A"/>
    <w:rsid w:val="00C84855"/>
    <w:rsid w:val="00C84D8E"/>
    <w:rsid w:val="00C922F6"/>
    <w:rsid w:val="00C924DB"/>
    <w:rsid w:val="00C95116"/>
    <w:rsid w:val="00C9660B"/>
    <w:rsid w:val="00CA0473"/>
    <w:rsid w:val="00CA1E28"/>
    <w:rsid w:val="00CA47C6"/>
    <w:rsid w:val="00CA5EAF"/>
    <w:rsid w:val="00CA72A0"/>
    <w:rsid w:val="00CA7A72"/>
    <w:rsid w:val="00CB035A"/>
    <w:rsid w:val="00CB1676"/>
    <w:rsid w:val="00CB4BA3"/>
    <w:rsid w:val="00CB51A9"/>
    <w:rsid w:val="00CB66E1"/>
    <w:rsid w:val="00CB7D61"/>
    <w:rsid w:val="00CC268D"/>
    <w:rsid w:val="00CC2AEB"/>
    <w:rsid w:val="00CC560A"/>
    <w:rsid w:val="00CC713A"/>
    <w:rsid w:val="00CC77F6"/>
    <w:rsid w:val="00CD002F"/>
    <w:rsid w:val="00CD2504"/>
    <w:rsid w:val="00CD2EE7"/>
    <w:rsid w:val="00CD6A63"/>
    <w:rsid w:val="00CE00A4"/>
    <w:rsid w:val="00CE0BDD"/>
    <w:rsid w:val="00CE0C70"/>
    <w:rsid w:val="00CE1E94"/>
    <w:rsid w:val="00CE2F6D"/>
    <w:rsid w:val="00CE3360"/>
    <w:rsid w:val="00CE3D7B"/>
    <w:rsid w:val="00CE5426"/>
    <w:rsid w:val="00CE72F5"/>
    <w:rsid w:val="00CF0C36"/>
    <w:rsid w:val="00CF11CA"/>
    <w:rsid w:val="00CF14D6"/>
    <w:rsid w:val="00CF19C5"/>
    <w:rsid w:val="00CF1CBA"/>
    <w:rsid w:val="00CF266A"/>
    <w:rsid w:val="00CF2A3F"/>
    <w:rsid w:val="00CF6913"/>
    <w:rsid w:val="00D01DD3"/>
    <w:rsid w:val="00D03658"/>
    <w:rsid w:val="00D039D9"/>
    <w:rsid w:val="00D042DF"/>
    <w:rsid w:val="00D0579E"/>
    <w:rsid w:val="00D060F6"/>
    <w:rsid w:val="00D06218"/>
    <w:rsid w:val="00D1064E"/>
    <w:rsid w:val="00D1105A"/>
    <w:rsid w:val="00D12900"/>
    <w:rsid w:val="00D12B39"/>
    <w:rsid w:val="00D13EB1"/>
    <w:rsid w:val="00D15AE3"/>
    <w:rsid w:val="00D1609F"/>
    <w:rsid w:val="00D1756F"/>
    <w:rsid w:val="00D2092E"/>
    <w:rsid w:val="00D273F5"/>
    <w:rsid w:val="00D27599"/>
    <w:rsid w:val="00D27889"/>
    <w:rsid w:val="00D27EB1"/>
    <w:rsid w:val="00D317CD"/>
    <w:rsid w:val="00D32132"/>
    <w:rsid w:val="00D32381"/>
    <w:rsid w:val="00D34832"/>
    <w:rsid w:val="00D372EB"/>
    <w:rsid w:val="00D42BA9"/>
    <w:rsid w:val="00D42CB4"/>
    <w:rsid w:val="00D445E9"/>
    <w:rsid w:val="00D45A55"/>
    <w:rsid w:val="00D4651F"/>
    <w:rsid w:val="00D50A5A"/>
    <w:rsid w:val="00D56420"/>
    <w:rsid w:val="00D61EEF"/>
    <w:rsid w:val="00D627AD"/>
    <w:rsid w:val="00D63F96"/>
    <w:rsid w:val="00D64324"/>
    <w:rsid w:val="00D64D30"/>
    <w:rsid w:val="00D66EF1"/>
    <w:rsid w:val="00D708BA"/>
    <w:rsid w:val="00D72954"/>
    <w:rsid w:val="00D73DA6"/>
    <w:rsid w:val="00D73E80"/>
    <w:rsid w:val="00D76B47"/>
    <w:rsid w:val="00D8024B"/>
    <w:rsid w:val="00D80639"/>
    <w:rsid w:val="00D80DBB"/>
    <w:rsid w:val="00D81FEC"/>
    <w:rsid w:val="00D83FD7"/>
    <w:rsid w:val="00D869D1"/>
    <w:rsid w:val="00D904FD"/>
    <w:rsid w:val="00D91F74"/>
    <w:rsid w:val="00D93918"/>
    <w:rsid w:val="00D95719"/>
    <w:rsid w:val="00D95A9D"/>
    <w:rsid w:val="00D960CE"/>
    <w:rsid w:val="00D971E7"/>
    <w:rsid w:val="00DA0706"/>
    <w:rsid w:val="00DA1462"/>
    <w:rsid w:val="00DA1653"/>
    <w:rsid w:val="00DA1C59"/>
    <w:rsid w:val="00DA389F"/>
    <w:rsid w:val="00DA41FB"/>
    <w:rsid w:val="00DA53A0"/>
    <w:rsid w:val="00DB0C26"/>
    <w:rsid w:val="00DB22C0"/>
    <w:rsid w:val="00DB23FA"/>
    <w:rsid w:val="00DB2430"/>
    <w:rsid w:val="00DB2448"/>
    <w:rsid w:val="00DB2A00"/>
    <w:rsid w:val="00DB37D8"/>
    <w:rsid w:val="00DB37F2"/>
    <w:rsid w:val="00DB4710"/>
    <w:rsid w:val="00DB500D"/>
    <w:rsid w:val="00DB5FFA"/>
    <w:rsid w:val="00DC0F1D"/>
    <w:rsid w:val="00DC1DAA"/>
    <w:rsid w:val="00DC2509"/>
    <w:rsid w:val="00DC56DF"/>
    <w:rsid w:val="00DC6924"/>
    <w:rsid w:val="00DD065A"/>
    <w:rsid w:val="00DD17FC"/>
    <w:rsid w:val="00DD1B67"/>
    <w:rsid w:val="00DD3583"/>
    <w:rsid w:val="00DD3D6A"/>
    <w:rsid w:val="00DD3EB3"/>
    <w:rsid w:val="00DD6BDF"/>
    <w:rsid w:val="00DE08D2"/>
    <w:rsid w:val="00DE4CC1"/>
    <w:rsid w:val="00DE6A9D"/>
    <w:rsid w:val="00DE77EA"/>
    <w:rsid w:val="00DF0580"/>
    <w:rsid w:val="00DF2A67"/>
    <w:rsid w:val="00DF3021"/>
    <w:rsid w:val="00DF7228"/>
    <w:rsid w:val="00E007EC"/>
    <w:rsid w:val="00E009FD"/>
    <w:rsid w:val="00E07345"/>
    <w:rsid w:val="00E078F6"/>
    <w:rsid w:val="00E10EED"/>
    <w:rsid w:val="00E148EB"/>
    <w:rsid w:val="00E14F2E"/>
    <w:rsid w:val="00E15A5C"/>
    <w:rsid w:val="00E163F3"/>
    <w:rsid w:val="00E16E2C"/>
    <w:rsid w:val="00E17565"/>
    <w:rsid w:val="00E23465"/>
    <w:rsid w:val="00E241CE"/>
    <w:rsid w:val="00E25A60"/>
    <w:rsid w:val="00E30310"/>
    <w:rsid w:val="00E30B2E"/>
    <w:rsid w:val="00E30B8C"/>
    <w:rsid w:val="00E311E1"/>
    <w:rsid w:val="00E32DA8"/>
    <w:rsid w:val="00E36FE5"/>
    <w:rsid w:val="00E42196"/>
    <w:rsid w:val="00E457EF"/>
    <w:rsid w:val="00E50677"/>
    <w:rsid w:val="00E5309E"/>
    <w:rsid w:val="00E56B7E"/>
    <w:rsid w:val="00E60C66"/>
    <w:rsid w:val="00E614A2"/>
    <w:rsid w:val="00E6558F"/>
    <w:rsid w:val="00E65EEC"/>
    <w:rsid w:val="00E70BE3"/>
    <w:rsid w:val="00E7591B"/>
    <w:rsid w:val="00E76A1B"/>
    <w:rsid w:val="00E76D8C"/>
    <w:rsid w:val="00E77CF5"/>
    <w:rsid w:val="00E826F0"/>
    <w:rsid w:val="00E90797"/>
    <w:rsid w:val="00E90B8F"/>
    <w:rsid w:val="00E910FD"/>
    <w:rsid w:val="00E92190"/>
    <w:rsid w:val="00E93460"/>
    <w:rsid w:val="00E95283"/>
    <w:rsid w:val="00EA00BE"/>
    <w:rsid w:val="00EA1304"/>
    <w:rsid w:val="00EA136A"/>
    <w:rsid w:val="00EA4BC2"/>
    <w:rsid w:val="00EA6036"/>
    <w:rsid w:val="00EA776A"/>
    <w:rsid w:val="00EB0F95"/>
    <w:rsid w:val="00EB14F7"/>
    <w:rsid w:val="00EB1A63"/>
    <w:rsid w:val="00EC26F7"/>
    <w:rsid w:val="00EC2F7A"/>
    <w:rsid w:val="00EC3937"/>
    <w:rsid w:val="00EC3AD9"/>
    <w:rsid w:val="00EC3FA3"/>
    <w:rsid w:val="00EC4882"/>
    <w:rsid w:val="00EC501F"/>
    <w:rsid w:val="00EC5D5B"/>
    <w:rsid w:val="00EC788B"/>
    <w:rsid w:val="00EC7E04"/>
    <w:rsid w:val="00ED0311"/>
    <w:rsid w:val="00ED2B93"/>
    <w:rsid w:val="00ED7454"/>
    <w:rsid w:val="00EE0B02"/>
    <w:rsid w:val="00EE160F"/>
    <w:rsid w:val="00EE1B6E"/>
    <w:rsid w:val="00EE20E8"/>
    <w:rsid w:val="00EE3523"/>
    <w:rsid w:val="00EE38D7"/>
    <w:rsid w:val="00EE4AD9"/>
    <w:rsid w:val="00EE57B6"/>
    <w:rsid w:val="00EE5955"/>
    <w:rsid w:val="00EE63D3"/>
    <w:rsid w:val="00EF0C30"/>
    <w:rsid w:val="00EF40B3"/>
    <w:rsid w:val="00EF4E9B"/>
    <w:rsid w:val="00EF501C"/>
    <w:rsid w:val="00F050AB"/>
    <w:rsid w:val="00F06EB8"/>
    <w:rsid w:val="00F07D33"/>
    <w:rsid w:val="00F12434"/>
    <w:rsid w:val="00F125A2"/>
    <w:rsid w:val="00F1432C"/>
    <w:rsid w:val="00F1581D"/>
    <w:rsid w:val="00F16197"/>
    <w:rsid w:val="00F17A1D"/>
    <w:rsid w:val="00F17FFA"/>
    <w:rsid w:val="00F21D8C"/>
    <w:rsid w:val="00F23957"/>
    <w:rsid w:val="00F23D1E"/>
    <w:rsid w:val="00F24106"/>
    <w:rsid w:val="00F307BC"/>
    <w:rsid w:val="00F3087B"/>
    <w:rsid w:val="00F313FF"/>
    <w:rsid w:val="00F3183A"/>
    <w:rsid w:val="00F31B09"/>
    <w:rsid w:val="00F32A1D"/>
    <w:rsid w:val="00F34D6C"/>
    <w:rsid w:val="00F4450B"/>
    <w:rsid w:val="00F45444"/>
    <w:rsid w:val="00F51CDB"/>
    <w:rsid w:val="00F526DA"/>
    <w:rsid w:val="00F53F68"/>
    <w:rsid w:val="00F54CA7"/>
    <w:rsid w:val="00F55FF9"/>
    <w:rsid w:val="00F56544"/>
    <w:rsid w:val="00F621C2"/>
    <w:rsid w:val="00F62FE3"/>
    <w:rsid w:val="00F633E6"/>
    <w:rsid w:val="00F639A5"/>
    <w:rsid w:val="00F648D0"/>
    <w:rsid w:val="00F7056C"/>
    <w:rsid w:val="00F71084"/>
    <w:rsid w:val="00F71795"/>
    <w:rsid w:val="00F72DC9"/>
    <w:rsid w:val="00F770D3"/>
    <w:rsid w:val="00F831C4"/>
    <w:rsid w:val="00F87430"/>
    <w:rsid w:val="00F87E6D"/>
    <w:rsid w:val="00F916FE"/>
    <w:rsid w:val="00F91934"/>
    <w:rsid w:val="00F91C6E"/>
    <w:rsid w:val="00F93A43"/>
    <w:rsid w:val="00F94F61"/>
    <w:rsid w:val="00F95233"/>
    <w:rsid w:val="00FA0C98"/>
    <w:rsid w:val="00FA6335"/>
    <w:rsid w:val="00FA63C8"/>
    <w:rsid w:val="00FA763C"/>
    <w:rsid w:val="00FB1341"/>
    <w:rsid w:val="00FB2E6C"/>
    <w:rsid w:val="00FB4613"/>
    <w:rsid w:val="00FB4B7B"/>
    <w:rsid w:val="00FC0443"/>
    <w:rsid w:val="00FC0B0C"/>
    <w:rsid w:val="00FC1DFC"/>
    <w:rsid w:val="00FC219B"/>
    <w:rsid w:val="00FC70BF"/>
    <w:rsid w:val="00FD0314"/>
    <w:rsid w:val="00FD11D6"/>
    <w:rsid w:val="00FD156E"/>
    <w:rsid w:val="00FD2758"/>
    <w:rsid w:val="00FE202A"/>
    <w:rsid w:val="00FE5238"/>
    <w:rsid w:val="00FF1457"/>
    <w:rsid w:val="00FF2289"/>
    <w:rsid w:val="00FF44AF"/>
    <w:rsid w:val="00FF476E"/>
    <w:rsid w:val="00FF62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31BA93C7-8777-49E3-9510-A31AF8799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5A9D"/>
    <w:rPr>
      <w:sz w:val="24"/>
      <w:lang w:eastAsia="en-US"/>
    </w:rPr>
  </w:style>
  <w:style w:type="paragraph" w:styleId="Heading1">
    <w:name w:val="heading 1"/>
    <w:basedOn w:val="Normal"/>
    <w:next w:val="Normal"/>
    <w:link w:val="Heading1Char"/>
    <w:qFormat/>
    <w:rsid w:val="00A179E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0804"/>
    <w:pPr>
      <w:keepNext/>
      <w:keepLines/>
      <w:spacing w:before="200" w:line="276" w:lineRule="auto"/>
      <w:outlineLvl w:val="1"/>
    </w:pPr>
    <w:rPr>
      <w:rFonts w:ascii="Cambria" w:hAnsi="Cambria"/>
      <w:b/>
      <w:bCs/>
      <w:color w:val="4F81BD"/>
      <w:sz w:val="26"/>
      <w:szCs w:val="26"/>
      <w:lang w:eastAsia="en-GB"/>
    </w:rPr>
  </w:style>
  <w:style w:type="paragraph" w:styleId="Heading3">
    <w:name w:val="heading 3"/>
    <w:basedOn w:val="Normal"/>
    <w:next w:val="Normal"/>
    <w:qFormat/>
    <w:rsid w:val="00D95A9D"/>
    <w:pPr>
      <w:spacing w:before="120" w:line="480" w:lineRule="atLeast"/>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arial yu 10"/>
    <w:basedOn w:val="Normal"/>
    <w:rsid w:val="00D95A9D"/>
    <w:pPr>
      <w:tabs>
        <w:tab w:val="center" w:pos="4320"/>
        <w:tab w:val="right" w:pos="8640"/>
      </w:tabs>
    </w:pPr>
    <w:rPr>
      <w:rFonts w:ascii="Arial YU" w:hAnsi="Arial YU"/>
      <w:spacing w:val="20"/>
      <w:sz w:val="20"/>
    </w:rPr>
  </w:style>
  <w:style w:type="paragraph" w:styleId="BodyText">
    <w:name w:val="Body Text"/>
    <w:basedOn w:val="Normal"/>
    <w:link w:val="BodyTextChar"/>
    <w:rsid w:val="00D95A9D"/>
    <w:pPr>
      <w:jc w:val="both"/>
    </w:pPr>
    <w:rPr>
      <w:rFonts w:ascii="Arial YU" w:hAnsi="Arial YU" w:cs="Arial"/>
    </w:rPr>
  </w:style>
  <w:style w:type="character" w:styleId="FootnoteReference">
    <w:name w:val="footnote reference"/>
    <w:semiHidden/>
    <w:rsid w:val="00D95A9D"/>
    <w:rPr>
      <w:position w:val="6"/>
      <w:sz w:val="16"/>
    </w:rPr>
  </w:style>
  <w:style w:type="paragraph" w:styleId="FootnoteText">
    <w:name w:val="footnote text"/>
    <w:basedOn w:val="Normal"/>
    <w:link w:val="FootnoteTextChar"/>
    <w:semiHidden/>
    <w:rsid w:val="00D95A9D"/>
    <w:pPr>
      <w:framePr w:hSpace="144" w:wrap="around" w:vAnchor="text" w:hAnchor="text" w:y="1"/>
      <w:tabs>
        <w:tab w:val="left" w:pos="1008"/>
      </w:tabs>
      <w:spacing w:line="240" w:lineRule="atLeast"/>
      <w:ind w:left="720"/>
    </w:pPr>
    <w:rPr>
      <w:rFonts w:ascii="Courier" w:hAnsi="Courier"/>
      <w:sz w:val="20"/>
    </w:rPr>
  </w:style>
  <w:style w:type="paragraph" w:customStyle="1" w:styleId="NormalCentered">
    <w:name w:val="Normal Centered"/>
    <w:basedOn w:val="Normal"/>
    <w:rsid w:val="00D95A9D"/>
    <w:pPr>
      <w:spacing w:line="480" w:lineRule="atLeast"/>
      <w:jc w:val="center"/>
    </w:pPr>
  </w:style>
  <w:style w:type="paragraph" w:styleId="BodyText2">
    <w:name w:val="Body Text 2"/>
    <w:basedOn w:val="Normal"/>
    <w:rsid w:val="00D95A9D"/>
    <w:pPr>
      <w:jc w:val="center"/>
    </w:pPr>
    <w:rPr>
      <w:sz w:val="32"/>
    </w:rPr>
  </w:style>
  <w:style w:type="paragraph" w:styleId="Footer">
    <w:name w:val="footer"/>
    <w:basedOn w:val="Normal"/>
    <w:rsid w:val="00D95A9D"/>
    <w:pPr>
      <w:tabs>
        <w:tab w:val="center" w:pos="4320"/>
        <w:tab w:val="right" w:pos="8640"/>
      </w:tabs>
    </w:pPr>
  </w:style>
  <w:style w:type="character" w:styleId="PageNumber">
    <w:name w:val="page number"/>
    <w:basedOn w:val="DefaultParagraphFont"/>
    <w:rsid w:val="00D95A9D"/>
  </w:style>
  <w:style w:type="paragraph" w:styleId="BodyTextIndent">
    <w:name w:val="Body Text Indent"/>
    <w:basedOn w:val="Normal"/>
    <w:rsid w:val="00D95A9D"/>
    <w:pPr>
      <w:spacing w:line="480" w:lineRule="auto"/>
      <w:ind w:firstLine="720"/>
      <w:jc w:val="both"/>
    </w:pPr>
  </w:style>
  <w:style w:type="paragraph" w:styleId="Subtitle">
    <w:name w:val="Subtitle"/>
    <w:basedOn w:val="Normal"/>
    <w:qFormat/>
    <w:rsid w:val="00D95A9D"/>
    <w:pPr>
      <w:jc w:val="center"/>
    </w:pPr>
    <w:rPr>
      <w:b/>
      <w:sz w:val="44"/>
    </w:rPr>
  </w:style>
  <w:style w:type="character" w:styleId="EndnoteReference">
    <w:name w:val="endnote reference"/>
    <w:semiHidden/>
    <w:rsid w:val="00D95A9D"/>
    <w:rPr>
      <w:vertAlign w:val="superscript"/>
    </w:rPr>
  </w:style>
  <w:style w:type="paragraph" w:customStyle="1" w:styleId="equation">
    <w:name w:val="equation"/>
    <w:basedOn w:val="Normal"/>
    <w:next w:val="Normal"/>
    <w:rsid w:val="00D95A9D"/>
    <w:pPr>
      <w:tabs>
        <w:tab w:val="right" w:pos="8640"/>
      </w:tabs>
      <w:spacing w:before="120" w:after="120" w:line="480" w:lineRule="atLeast"/>
      <w:ind w:left="360"/>
    </w:pPr>
  </w:style>
  <w:style w:type="table" w:styleId="TableGrid">
    <w:name w:val="Table Grid"/>
    <w:basedOn w:val="TableNormal"/>
    <w:rsid w:val="00A50A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D50316"/>
    <w:pPr>
      <w:spacing w:line="480" w:lineRule="auto"/>
      <w:ind w:firstLine="202"/>
      <w:jc w:val="both"/>
    </w:pPr>
    <w:rPr>
      <w:rFonts w:ascii="Times" w:hAnsi="Times"/>
    </w:rPr>
  </w:style>
  <w:style w:type="character" w:customStyle="1" w:styleId="BibFirstName">
    <w:name w:val="Bib First Name"/>
    <w:rsid w:val="003B73EE"/>
    <w:rPr>
      <w:rFonts w:ascii="Times New Roman" w:hAnsi="Times New Roman"/>
      <w:sz w:val="24"/>
    </w:rPr>
  </w:style>
  <w:style w:type="character" w:customStyle="1" w:styleId="BibItem">
    <w:name w:val="Bib Item"/>
    <w:rsid w:val="003B73EE"/>
    <w:rPr>
      <w:rFonts w:ascii="Times New Roman" w:hAnsi="Times New Roman"/>
      <w:sz w:val="24"/>
    </w:rPr>
  </w:style>
  <w:style w:type="character" w:customStyle="1" w:styleId="BibJTitle">
    <w:name w:val="Bib JTitle"/>
    <w:basedOn w:val="BibFirstName"/>
    <w:rsid w:val="003B73EE"/>
    <w:rPr>
      <w:rFonts w:ascii="Times New Roman" w:hAnsi="Times New Roman"/>
      <w:sz w:val="24"/>
    </w:rPr>
  </w:style>
  <w:style w:type="character" w:customStyle="1" w:styleId="BibLastName">
    <w:name w:val="Bib Last Name"/>
    <w:basedOn w:val="BibFirstName"/>
    <w:rsid w:val="003B73EE"/>
    <w:rPr>
      <w:rFonts w:ascii="Times New Roman" w:hAnsi="Times New Roman"/>
      <w:sz w:val="24"/>
    </w:rPr>
  </w:style>
  <w:style w:type="character" w:customStyle="1" w:styleId="BibPage">
    <w:name w:val="Bib Page"/>
    <w:basedOn w:val="BibFirstName"/>
    <w:rsid w:val="003B73EE"/>
    <w:rPr>
      <w:rFonts w:ascii="Times New Roman" w:hAnsi="Times New Roman"/>
      <w:sz w:val="24"/>
    </w:rPr>
  </w:style>
  <w:style w:type="character" w:customStyle="1" w:styleId="BibSeparator">
    <w:name w:val="Bib Separator"/>
    <w:basedOn w:val="BibFirstName"/>
    <w:rsid w:val="003B73EE"/>
    <w:rPr>
      <w:rFonts w:ascii="Times New Roman" w:hAnsi="Times New Roman"/>
      <w:sz w:val="24"/>
    </w:rPr>
  </w:style>
  <w:style w:type="character" w:customStyle="1" w:styleId="BibVolume">
    <w:name w:val="Bib Volume"/>
    <w:rsid w:val="003B73EE"/>
    <w:rPr>
      <w:rFonts w:ascii="Times New Roman" w:hAnsi="Times New Roman"/>
      <w:b/>
      <w:sz w:val="24"/>
    </w:rPr>
  </w:style>
  <w:style w:type="character" w:customStyle="1" w:styleId="BibYear">
    <w:name w:val="Bib Year"/>
    <w:basedOn w:val="BibFirstName"/>
    <w:rsid w:val="003B73EE"/>
    <w:rPr>
      <w:rFonts w:ascii="Times New Roman" w:hAnsi="Times New Roman"/>
      <w:sz w:val="24"/>
    </w:rPr>
  </w:style>
  <w:style w:type="paragraph" w:styleId="Title">
    <w:name w:val="Title"/>
    <w:basedOn w:val="Normal"/>
    <w:qFormat/>
    <w:rsid w:val="003B73EE"/>
    <w:pPr>
      <w:jc w:val="center"/>
    </w:pPr>
    <w:rPr>
      <w:sz w:val="28"/>
      <w:szCs w:val="24"/>
    </w:rPr>
  </w:style>
  <w:style w:type="paragraph" w:customStyle="1" w:styleId="Standard1">
    <w:name w:val="Standard1"/>
    <w:basedOn w:val="Normal"/>
    <w:next w:val="Normal"/>
    <w:rsid w:val="001E07EB"/>
    <w:pPr>
      <w:autoSpaceDE w:val="0"/>
      <w:autoSpaceDN w:val="0"/>
      <w:adjustRightInd w:val="0"/>
      <w:spacing w:after="120"/>
    </w:pPr>
    <w:rPr>
      <w:szCs w:val="24"/>
      <w:lang w:eastAsia="en-GB"/>
    </w:rPr>
  </w:style>
  <w:style w:type="paragraph" w:customStyle="1" w:styleId="ColorfulList-Accent11">
    <w:name w:val="Colorful List - Accent 11"/>
    <w:basedOn w:val="Normal"/>
    <w:qFormat/>
    <w:rsid w:val="00C36877"/>
    <w:pPr>
      <w:ind w:left="720"/>
      <w:contextualSpacing/>
    </w:pPr>
    <w:rPr>
      <w:szCs w:val="24"/>
      <w:lang w:eastAsia="en-GB"/>
    </w:rPr>
  </w:style>
  <w:style w:type="paragraph" w:styleId="Caption">
    <w:name w:val="caption"/>
    <w:basedOn w:val="Normal"/>
    <w:next w:val="Normal"/>
    <w:qFormat/>
    <w:rsid w:val="00C36877"/>
    <w:rPr>
      <w:b/>
      <w:bCs/>
      <w:sz w:val="20"/>
      <w:lang w:val="de-DE" w:eastAsia="de-DE"/>
    </w:rPr>
  </w:style>
  <w:style w:type="paragraph" w:styleId="BalloonText">
    <w:name w:val="Balloon Text"/>
    <w:basedOn w:val="Normal"/>
    <w:link w:val="BalloonTextChar"/>
    <w:rsid w:val="00E00F1A"/>
    <w:rPr>
      <w:rFonts w:ascii="Lucida Grande" w:hAnsi="Lucida Grande"/>
      <w:sz w:val="18"/>
      <w:szCs w:val="18"/>
    </w:rPr>
  </w:style>
  <w:style w:type="character" w:customStyle="1" w:styleId="BalloonTextChar">
    <w:name w:val="Balloon Text Char"/>
    <w:link w:val="BalloonText"/>
    <w:rsid w:val="00E00F1A"/>
    <w:rPr>
      <w:rFonts w:ascii="Lucida Grande" w:hAnsi="Lucida Grande"/>
      <w:sz w:val="18"/>
      <w:szCs w:val="18"/>
    </w:rPr>
  </w:style>
  <w:style w:type="character" w:styleId="CommentReference">
    <w:name w:val="annotation reference"/>
    <w:rsid w:val="00B032FC"/>
    <w:rPr>
      <w:sz w:val="18"/>
      <w:szCs w:val="18"/>
    </w:rPr>
  </w:style>
  <w:style w:type="paragraph" w:styleId="CommentText">
    <w:name w:val="annotation text"/>
    <w:basedOn w:val="Normal"/>
    <w:link w:val="CommentTextChar"/>
    <w:rsid w:val="00B032FC"/>
    <w:rPr>
      <w:szCs w:val="24"/>
    </w:rPr>
  </w:style>
  <w:style w:type="character" w:customStyle="1" w:styleId="CommentTextChar">
    <w:name w:val="Comment Text Char"/>
    <w:link w:val="CommentText"/>
    <w:rsid w:val="00B032FC"/>
    <w:rPr>
      <w:sz w:val="24"/>
      <w:szCs w:val="24"/>
    </w:rPr>
  </w:style>
  <w:style w:type="paragraph" w:styleId="CommentSubject">
    <w:name w:val="annotation subject"/>
    <w:basedOn w:val="CommentText"/>
    <w:next w:val="CommentText"/>
    <w:link w:val="CommentSubjectChar"/>
    <w:rsid w:val="00B032FC"/>
    <w:rPr>
      <w:b/>
      <w:bCs/>
    </w:rPr>
  </w:style>
  <w:style w:type="character" w:customStyle="1" w:styleId="CommentSubjectChar">
    <w:name w:val="Comment Subject Char"/>
    <w:link w:val="CommentSubject"/>
    <w:rsid w:val="00B032FC"/>
    <w:rPr>
      <w:b/>
      <w:bCs/>
      <w:sz w:val="24"/>
      <w:szCs w:val="24"/>
    </w:rPr>
  </w:style>
  <w:style w:type="character" w:styleId="Hyperlink">
    <w:name w:val="Hyperlink"/>
    <w:rsid w:val="00AD52B4"/>
    <w:rPr>
      <w:color w:val="0000FF"/>
      <w:u w:val="single"/>
    </w:rPr>
  </w:style>
  <w:style w:type="character" w:customStyle="1" w:styleId="BodyTextChar">
    <w:name w:val="Body Text Char"/>
    <w:basedOn w:val="DefaultParagraphFont"/>
    <w:link w:val="BodyText"/>
    <w:rsid w:val="00143E16"/>
    <w:rPr>
      <w:rFonts w:ascii="Arial YU" w:hAnsi="Arial YU" w:cs="Arial"/>
      <w:sz w:val="24"/>
      <w:lang w:val="en-US" w:eastAsia="en-US"/>
    </w:rPr>
  </w:style>
  <w:style w:type="character" w:customStyle="1" w:styleId="Heading2Char">
    <w:name w:val="Heading 2 Char"/>
    <w:basedOn w:val="DefaultParagraphFont"/>
    <w:link w:val="Heading2"/>
    <w:uiPriority w:val="9"/>
    <w:rsid w:val="00A10804"/>
    <w:rPr>
      <w:rFonts w:ascii="Cambria" w:eastAsia="Times New Roman" w:hAnsi="Cambria" w:cs="Times New Roman"/>
      <w:b/>
      <w:bCs/>
      <w:color w:val="4F81BD"/>
      <w:sz w:val="26"/>
      <w:szCs w:val="26"/>
    </w:rPr>
  </w:style>
  <w:style w:type="paragraph" w:styleId="ListParagraph">
    <w:name w:val="List Paragraph"/>
    <w:basedOn w:val="Normal"/>
    <w:uiPriority w:val="34"/>
    <w:qFormat/>
    <w:rsid w:val="00F06EB8"/>
    <w:pPr>
      <w:ind w:left="720"/>
      <w:contextualSpacing/>
    </w:pPr>
  </w:style>
  <w:style w:type="character" w:customStyle="1" w:styleId="Heading1Char">
    <w:name w:val="Heading 1 Char"/>
    <w:basedOn w:val="DefaultParagraphFont"/>
    <w:link w:val="Heading1"/>
    <w:rsid w:val="00A179E4"/>
    <w:rPr>
      <w:rFonts w:asciiTheme="majorHAnsi" w:eastAsiaTheme="majorEastAsia" w:hAnsiTheme="majorHAnsi" w:cstheme="majorBidi"/>
      <w:b/>
      <w:bCs/>
      <w:color w:val="365F91" w:themeColor="accent1" w:themeShade="BF"/>
      <w:sz w:val="28"/>
      <w:szCs w:val="28"/>
      <w:lang w:val="en-US" w:eastAsia="en-US"/>
    </w:rPr>
  </w:style>
  <w:style w:type="character" w:customStyle="1" w:styleId="apple-converted-space">
    <w:name w:val="apple-converted-space"/>
    <w:basedOn w:val="DefaultParagraphFont"/>
    <w:rsid w:val="00A179E4"/>
  </w:style>
  <w:style w:type="character" w:customStyle="1" w:styleId="scopustermhighlight">
    <w:name w:val="scopustermhighlight"/>
    <w:basedOn w:val="DefaultParagraphFont"/>
    <w:rsid w:val="00A179E4"/>
  </w:style>
  <w:style w:type="paragraph" w:styleId="NormalWeb">
    <w:name w:val="Normal (Web)"/>
    <w:basedOn w:val="Normal"/>
    <w:uiPriority w:val="99"/>
    <w:unhideWhenUsed/>
    <w:rsid w:val="003D463C"/>
    <w:pPr>
      <w:spacing w:before="100" w:beforeAutospacing="1" w:after="100" w:afterAutospacing="1"/>
    </w:pPr>
    <w:rPr>
      <w:szCs w:val="24"/>
      <w:lang w:eastAsia="en-GB"/>
    </w:rPr>
  </w:style>
  <w:style w:type="character" w:styleId="PlaceholderText">
    <w:name w:val="Placeholder Text"/>
    <w:basedOn w:val="DefaultParagraphFont"/>
    <w:uiPriority w:val="99"/>
    <w:semiHidden/>
    <w:rsid w:val="00E30B8C"/>
    <w:rPr>
      <w:color w:val="808080"/>
    </w:rPr>
  </w:style>
  <w:style w:type="character" w:customStyle="1" w:styleId="FootnoteTextChar">
    <w:name w:val="Footnote Text Char"/>
    <w:basedOn w:val="DefaultParagraphFont"/>
    <w:link w:val="FootnoteText"/>
    <w:semiHidden/>
    <w:rsid w:val="00E6558F"/>
    <w:rPr>
      <w:rFonts w:ascii="Courier" w:hAnsi="Courier"/>
      <w:lang w:eastAsia="en-US"/>
    </w:rPr>
  </w:style>
  <w:style w:type="paragraph" w:customStyle="1" w:styleId="EndNoteBibliographyTitle">
    <w:name w:val="EndNote Bibliography Title"/>
    <w:basedOn w:val="Normal"/>
    <w:link w:val="EndNoteBibliographyTitleChar"/>
    <w:rsid w:val="008504DE"/>
    <w:pPr>
      <w:jc w:val="center"/>
    </w:pPr>
    <w:rPr>
      <w:noProof/>
      <w:lang w:val="en-US"/>
    </w:rPr>
  </w:style>
  <w:style w:type="character" w:customStyle="1" w:styleId="EndNoteBibliographyTitleChar">
    <w:name w:val="EndNote Bibliography Title Char"/>
    <w:basedOn w:val="DefaultParagraphFont"/>
    <w:link w:val="EndNoteBibliographyTitle"/>
    <w:rsid w:val="008504DE"/>
    <w:rPr>
      <w:noProof/>
      <w:sz w:val="24"/>
      <w:lang w:val="en-US" w:eastAsia="en-US"/>
    </w:rPr>
  </w:style>
  <w:style w:type="paragraph" w:customStyle="1" w:styleId="EndNoteBibliography">
    <w:name w:val="EndNote Bibliography"/>
    <w:basedOn w:val="Normal"/>
    <w:link w:val="EndNoteBibliographyChar"/>
    <w:rsid w:val="008504DE"/>
    <w:pPr>
      <w:spacing w:line="480" w:lineRule="auto"/>
    </w:pPr>
    <w:rPr>
      <w:noProof/>
      <w:lang w:val="en-US"/>
    </w:rPr>
  </w:style>
  <w:style w:type="character" w:customStyle="1" w:styleId="EndNoteBibliographyChar">
    <w:name w:val="EndNote Bibliography Char"/>
    <w:basedOn w:val="DefaultParagraphFont"/>
    <w:link w:val="EndNoteBibliography"/>
    <w:rsid w:val="008504DE"/>
    <w:rPr>
      <w:noProof/>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258914">
      <w:bodyDiv w:val="1"/>
      <w:marLeft w:val="0"/>
      <w:marRight w:val="0"/>
      <w:marTop w:val="0"/>
      <w:marBottom w:val="0"/>
      <w:divBdr>
        <w:top w:val="none" w:sz="0" w:space="0" w:color="auto"/>
        <w:left w:val="none" w:sz="0" w:space="0" w:color="auto"/>
        <w:bottom w:val="none" w:sz="0" w:space="0" w:color="auto"/>
        <w:right w:val="none" w:sz="0" w:space="0" w:color="auto"/>
      </w:divBdr>
    </w:div>
    <w:div w:id="441993170">
      <w:bodyDiv w:val="1"/>
      <w:marLeft w:val="0"/>
      <w:marRight w:val="0"/>
      <w:marTop w:val="0"/>
      <w:marBottom w:val="0"/>
      <w:divBdr>
        <w:top w:val="none" w:sz="0" w:space="0" w:color="auto"/>
        <w:left w:val="none" w:sz="0" w:space="0" w:color="auto"/>
        <w:bottom w:val="none" w:sz="0" w:space="0" w:color="auto"/>
        <w:right w:val="none" w:sz="0" w:space="0" w:color="auto"/>
      </w:divBdr>
    </w:div>
    <w:div w:id="773132675">
      <w:bodyDiv w:val="1"/>
      <w:marLeft w:val="0"/>
      <w:marRight w:val="0"/>
      <w:marTop w:val="0"/>
      <w:marBottom w:val="0"/>
      <w:divBdr>
        <w:top w:val="none" w:sz="0" w:space="0" w:color="auto"/>
        <w:left w:val="none" w:sz="0" w:space="0" w:color="auto"/>
        <w:bottom w:val="none" w:sz="0" w:space="0" w:color="auto"/>
        <w:right w:val="none" w:sz="0" w:space="0" w:color="auto"/>
      </w:divBdr>
    </w:div>
    <w:div w:id="1127511555">
      <w:bodyDiv w:val="1"/>
      <w:marLeft w:val="0"/>
      <w:marRight w:val="0"/>
      <w:marTop w:val="0"/>
      <w:marBottom w:val="0"/>
      <w:divBdr>
        <w:top w:val="none" w:sz="0" w:space="0" w:color="auto"/>
        <w:left w:val="none" w:sz="0" w:space="0" w:color="auto"/>
        <w:bottom w:val="none" w:sz="0" w:space="0" w:color="auto"/>
        <w:right w:val="none" w:sz="0" w:space="0" w:color="auto"/>
      </w:divBdr>
    </w:div>
    <w:div w:id="1898659462">
      <w:bodyDiv w:val="1"/>
      <w:marLeft w:val="0"/>
      <w:marRight w:val="0"/>
      <w:marTop w:val="0"/>
      <w:marBottom w:val="0"/>
      <w:divBdr>
        <w:top w:val="none" w:sz="0" w:space="0" w:color="auto"/>
        <w:left w:val="none" w:sz="0" w:space="0" w:color="auto"/>
        <w:bottom w:val="none" w:sz="0" w:space="0" w:color="auto"/>
        <w:right w:val="none" w:sz="0" w:space="0" w:color="auto"/>
      </w:divBdr>
    </w:div>
    <w:div w:id="2135899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isson@liv.ac.uk" TargetMode="External"/><Relationship Id="rId13" Type="http://schemas.openxmlformats.org/officeDocument/2006/relationships/image" Target="media/image5.w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27ED58-F492-4683-AB42-38E5CD412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217</Words>
  <Characters>5254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Surface Chemistry on Bimetallic Alloy Surfaces:  Adsorption of Anions and Oxidation of CO on Pt Sn(111)</vt:lpstr>
    </vt:vector>
  </TitlesOfParts>
  <Company>LBNL</Company>
  <LinksUpToDate>false</LinksUpToDate>
  <CharactersWithSpaces>61634</CharactersWithSpaces>
  <SharedDoc>false</SharedDoc>
  <HLinks>
    <vt:vector size="24" baseType="variant">
      <vt:variant>
        <vt:i4>4390923</vt:i4>
      </vt:variant>
      <vt:variant>
        <vt:i4>48</vt:i4>
      </vt:variant>
      <vt:variant>
        <vt:i4>0</vt:i4>
      </vt:variant>
      <vt:variant>
        <vt:i4>5</vt:i4>
      </vt:variant>
      <vt:variant>
        <vt:lpwstr/>
      </vt:variant>
      <vt:variant>
        <vt:lpwstr>_ENREF_2</vt:lpwstr>
      </vt:variant>
      <vt:variant>
        <vt:i4>4194315</vt:i4>
      </vt:variant>
      <vt:variant>
        <vt:i4>45</vt:i4>
      </vt:variant>
      <vt:variant>
        <vt:i4>0</vt:i4>
      </vt:variant>
      <vt:variant>
        <vt:i4>5</vt:i4>
      </vt:variant>
      <vt:variant>
        <vt:lpwstr/>
      </vt:variant>
      <vt:variant>
        <vt:lpwstr>_ENREF_1</vt:lpwstr>
      </vt:variant>
      <vt:variant>
        <vt:i4>262243</vt:i4>
      </vt:variant>
      <vt:variant>
        <vt:i4>3</vt:i4>
      </vt:variant>
      <vt:variant>
        <vt:i4>0</vt:i4>
      </vt:variant>
      <vt:variant>
        <vt:i4>5</vt:i4>
      </vt:variant>
      <vt:variant>
        <vt:lpwstr>mailto:clucas@liv.ac.uk</vt:lpwstr>
      </vt:variant>
      <vt:variant>
        <vt:lpwstr/>
      </vt:variant>
      <vt:variant>
        <vt:i4>4718710</vt:i4>
      </vt:variant>
      <vt:variant>
        <vt:i4>0</vt:i4>
      </vt:variant>
      <vt:variant>
        <vt:i4>0</vt:i4>
      </vt:variant>
      <vt:variant>
        <vt:i4>5</vt:i4>
      </vt:variant>
      <vt:variant>
        <vt:lpwstr>mailto:yvonne.grunder@manche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face Chemistry on Bimetallic Alloy Surfaces:  Adsorption of Anions and Oxidation of CO on Pt Sn(111)</dc:title>
  <dc:creator>PCuser</dc:creator>
  <cp:lastModifiedBy>Roughley, Sarah [sarah13]</cp:lastModifiedBy>
  <cp:revision>3</cp:revision>
  <cp:lastPrinted>2015-12-31T16:03:00Z</cp:lastPrinted>
  <dcterms:created xsi:type="dcterms:W3CDTF">2019-08-02T10:23:00Z</dcterms:created>
  <dcterms:modified xsi:type="dcterms:W3CDTF">2019-08-02T10:23:00Z</dcterms:modified>
</cp:coreProperties>
</file>